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1D745CA" w14:textId="056E5D17" w:rsidR="00684794" w:rsidRDefault="0015286B" w:rsidP="0015286B">
      <w:pPr>
        <w:pStyle w:val="Titre"/>
      </w:pPr>
      <w:r w:rsidRPr="0015286B">
        <w:t>Development of Multimodal Quantitative MRI Techniques to Assess Microstructure in Multiple Sclerosis</w:t>
      </w:r>
    </w:p>
    <w:p w14:paraId="787480AC" w14:textId="77777777" w:rsidR="00D737BC" w:rsidRDefault="00D737BC" w:rsidP="00A41A9C">
      <w:pPr>
        <w:spacing w:after="0"/>
        <w:jc w:val="center"/>
      </w:pPr>
    </w:p>
    <w:p w14:paraId="3A37D6B2" w14:textId="77777777" w:rsidR="00D737BC" w:rsidRDefault="00D737BC" w:rsidP="00A41A9C">
      <w:pPr>
        <w:spacing w:after="0"/>
        <w:jc w:val="center"/>
      </w:pPr>
    </w:p>
    <w:p w14:paraId="69236CF5" w14:textId="0B989E8D" w:rsidR="0015286B" w:rsidRDefault="0015286B" w:rsidP="00A41A9C">
      <w:pPr>
        <w:spacing w:after="0"/>
        <w:jc w:val="center"/>
      </w:pPr>
      <w:r>
        <w:t>Mathieu Boudreau, M.Sc.</w:t>
      </w:r>
    </w:p>
    <w:p w14:paraId="4206E78B" w14:textId="1DEDA866" w:rsidR="0015286B" w:rsidRDefault="0015286B" w:rsidP="00A41A9C">
      <w:pPr>
        <w:spacing w:after="0"/>
        <w:jc w:val="center"/>
      </w:pPr>
      <w:r>
        <w:t>Department of Biomedical Engineering</w:t>
      </w:r>
    </w:p>
    <w:p w14:paraId="41620FEB" w14:textId="42093114" w:rsidR="0015286B" w:rsidRDefault="0015286B" w:rsidP="00A41A9C">
      <w:pPr>
        <w:spacing w:after="0"/>
        <w:jc w:val="center"/>
      </w:pPr>
      <w:r>
        <w:t>McGill University, Montreal, Canada</w:t>
      </w:r>
    </w:p>
    <w:p w14:paraId="0C69630A" w14:textId="6D10CCA0" w:rsidR="0015286B" w:rsidRDefault="00653915" w:rsidP="00A41A9C">
      <w:pPr>
        <w:spacing w:after="0"/>
        <w:jc w:val="center"/>
      </w:pPr>
      <w:r>
        <w:t>October 15, 2017</w:t>
      </w:r>
    </w:p>
    <w:p w14:paraId="3E6E8F0F" w14:textId="77777777" w:rsidR="0015286B" w:rsidRDefault="0015286B" w:rsidP="00A41A9C">
      <w:pPr>
        <w:spacing w:after="0"/>
        <w:jc w:val="center"/>
      </w:pPr>
    </w:p>
    <w:p w14:paraId="28793BF9" w14:textId="77777777" w:rsidR="00D737BC" w:rsidRDefault="00D737BC" w:rsidP="00A41A9C">
      <w:pPr>
        <w:spacing w:after="0"/>
        <w:jc w:val="center"/>
      </w:pPr>
    </w:p>
    <w:p w14:paraId="77A56DEC" w14:textId="0D24EBE8" w:rsidR="0015286B" w:rsidRPr="0015286B" w:rsidRDefault="0015286B" w:rsidP="00A41A9C">
      <w:pPr>
        <w:spacing w:after="0"/>
        <w:jc w:val="center"/>
      </w:pPr>
      <w:r w:rsidRPr="0015286B">
        <w:t>A thesis submitted to McGill University in partial fulfillment of the</w:t>
      </w:r>
    </w:p>
    <w:p w14:paraId="327310B6" w14:textId="2076E747" w:rsidR="0015286B" w:rsidRDefault="0015286B" w:rsidP="00A41A9C">
      <w:pPr>
        <w:spacing w:after="0"/>
        <w:jc w:val="center"/>
      </w:pPr>
      <w:r>
        <w:t>requirements for the Degree of Philosophy</w:t>
      </w:r>
    </w:p>
    <w:p w14:paraId="5C7AE7B0" w14:textId="77777777" w:rsidR="0015286B" w:rsidRDefault="0015286B" w:rsidP="00A41A9C">
      <w:pPr>
        <w:spacing w:after="0"/>
        <w:jc w:val="center"/>
      </w:pPr>
    </w:p>
    <w:p w14:paraId="4DFE921A" w14:textId="77777777" w:rsidR="00D737BC" w:rsidRDefault="00D737BC" w:rsidP="00A41A9C">
      <w:pPr>
        <w:spacing w:after="0"/>
        <w:jc w:val="center"/>
      </w:pPr>
    </w:p>
    <w:p w14:paraId="721744EB" w14:textId="2EB02606" w:rsidR="0015286B" w:rsidRPr="009A3638" w:rsidRDefault="0015286B" w:rsidP="00A41A9C">
      <w:pPr>
        <w:spacing w:after="0"/>
        <w:jc w:val="center"/>
        <w:rPr>
          <w:lang w:val="fr-FR"/>
        </w:rPr>
      </w:pPr>
      <w:r w:rsidRPr="009A3638">
        <w:rPr>
          <w:lang w:val="fr-FR"/>
        </w:rPr>
        <w:t>© Mathieu Boudreau, 201</w:t>
      </w:r>
      <w:r w:rsidR="00653915">
        <w:rPr>
          <w:lang w:val="fr-FR"/>
        </w:rPr>
        <w:t>7</w:t>
      </w:r>
    </w:p>
    <w:p w14:paraId="543225BE" w14:textId="77777777" w:rsidR="0015286B" w:rsidRPr="009A3638" w:rsidRDefault="0015286B" w:rsidP="0015286B">
      <w:pPr>
        <w:rPr>
          <w:lang w:val="fr-FR"/>
        </w:rPr>
      </w:pPr>
      <w:r w:rsidRPr="009A3638">
        <w:rPr>
          <w:lang w:val="fr-FR"/>
        </w:rPr>
        <w:br w:type="page"/>
      </w:r>
    </w:p>
    <w:p w14:paraId="6BB44EEB" w14:textId="66002A02" w:rsidR="0015286B" w:rsidRPr="009A3638" w:rsidRDefault="0015286B" w:rsidP="008224C0">
      <w:pPr>
        <w:pStyle w:val="H1Non-Chapters"/>
        <w:rPr>
          <w:lang w:val="fr-FR"/>
        </w:rPr>
      </w:pPr>
      <w:bookmarkStart w:id="0" w:name="_Toc496526480"/>
      <w:r w:rsidRPr="009A3638">
        <w:rPr>
          <w:lang w:val="fr-FR"/>
        </w:rPr>
        <w:lastRenderedPageBreak/>
        <w:t>Contents</w:t>
      </w:r>
      <w:bookmarkEnd w:id="0"/>
    </w:p>
    <w:p w14:paraId="1A9754B2" w14:textId="77777777" w:rsidR="00351B51" w:rsidRPr="009A3638" w:rsidRDefault="00351B51" w:rsidP="00351B51">
      <w:pPr>
        <w:rPr>
          <w:lang w:val="fr-FR"/>
        </w:rPr>
      </w:pPr>
    </w:p>
    <w:p w14:paraId="4171A73C" w14:textId="77777777" w:rsidR="008B7EBA" w:rsidRDefault="0015286B">
      <w:pPr>
        <w:pStyle w:val="TM1"/>
        <w:rPr>
          <w:rFonts w:asciiTheme="minorHAnsi" w:eastAsiaTheme="minorEastAsia" w:hAnsiTheme="minorHAnsi" w:cstheme="minorBidi"/>
          <w:b w:val="0"/>
          <w:bCs w:val="0"/>
          <w:caps w:val="0"/>
          <w:sz w:val="24"/>
          <w:szCs w:val="24"/>
          <w:lang w:val="fr-FR" w:eastAsia="fr-FR"/>
        </w:rPr>
      </w:pPr>
      <w:r>
        <w:fldChar w:fldCharType="begin"/>
      </w:r>
      <w:r w:rsidRPr="00F60776">
        <w:rPr>
          <w:lang w:val="fr-FR"/>
        </w:rPr>
        <w:instrText xml:space="preserve"> TOC \o "1-3" </w:instrText>
      </w:r>
      <w:r>
        <w:fldChar w:fldCharType="separate"/>
      </w:r>
      <w:r w:rsidR="008B7EBA" w:rsidRPr="0009140D">
        <w:rPr>
          <w:lang w:val="fr-FR"/>
        </w:rPr>
        <w:t>Contents</w:t>
      </w:r>
      <w:r w:rsidR="008B7EBA" w:rsidRPr="008B7EBA">
        <w:rPr>
          <w:lang w:val="fr-FR"/>
        </w:rPr>
        <w:tab/>
      </w:r>
      <w:r w:rsidR="008B7EBA">
        <w:fldChar w:fldCharType="begin"/>
      </w:r>
      <w:r w:rsidR="008B7EBA" w:rsidRPr="008B7EBA">
        <w:rPr>
          <w:lang w:val="fr-FR"/>
        </w:rPr>
        <w:instrText xml:space="preserve"> PAGEREF _Toc496526480 \h </w:instrText>
      </w:r>
      <w:r w:rsidR="008B7EBA">
        <w:fldChar w:fldCharType="separate"/>
      </w:r>
      <w:r w:rsidR="008B7EBA" w:rsidRPr="008B7EBA">
        <w:rPr>
          <w:lang w:val="fr-FR"/>
        </w:rPr>
        <w:t>2</w:t>
      </w:r>
      <w:r w:rsidR="008B7EBA">
        <w:fldChar w:fldCharType="end"/>
      </w:r>
    </w:p>
    <w:p w14:paraId="4029754D" w14:textId="77777777" w:rsidR="008B7EBA" w:rsidRDefault="008B7EBA">
      <w:pPr>
        <w:pStyle w:val="TM1"/>
        <w:rPr>
          <w:rFonts w:asciiTheme="minorHAnsi" w:eastAsiaTheme="minorEastAsia" w:hAnsiTheme="minorHAnsi" w:cstheme="minorBidi"/>
          <w:b w:val="0"/>
          <w:bCs w:val="0"/>
          <w:caps w:val="0"/>
          <w:sz w:val="24"/>
          <w:szCs w:val="24"/>
          <w:lang w:val="fr-FR" w:eastAsia="fr-FR"/>
        </w:rPr>
      </w:pPr>
      <w:r w:rsidRPr="008B7EBA">
        <w:rPr>
          <w:lang w:val="fr-FR"/>
        </w:rPr>
        <w:t>List of Figures</w:t>
      </w:r>
      <w:r w:rsidRPr="008B7EBA">
        <w:rPr>
          <w:lang w:val="fr-FR"/>
        </w:rPr>
        <w:tab/>
      </w:r>
      <w:r>
        <w:fldChar w:fldCharType="begin"/>
      </w:r>
      <w:r w:rsidRPr="008B7EBA">
        <w:rPr>
          <w:lang w:val="fr-FR"/>
        </w:rPr>
        <w:instrText xml:space="preserve"> PAGEREF _Toc496526481 \h </w:instrText>
      </w:r>
      <w:r>
        <w:fldChar w:fldCharType="separate"/>
      </w:r>
      <w:r w:rsidRPr="008B7EBA">
        <w:rPr>
          <w:lang w:val="fr-FR"/>
        </w:rPr>
        <w:t>6</w:t>
      </w:r>
      <w:r>
        <w:fldChar w:fldCharType="end"/>
      </w:r>
    </w:p>
    <w:p w14:paraId="1185CFE9" w14:textId="77777777" w:rsidR="008B7EBA" w:rsidRPr="008B7EBA" w:rsidRDefault="008B7EBA">
      <w:pPr>
        <w:pStyle w:val="TM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496526482 \h </w:instrText>
      </w:r>
      <w:r>
        <w:fldChar w:fldCharType="separate"/>
      </w:r>
      <w:r>
        <w:t>9</w:t>
      </w:r>
      <w:r>
        <w:fldChar w:fldCharType="end"/>
      </w:r>
    </w:p>
    <w:p w14:paraId="5585D551" w14:textId="77777777" w:rsidR="008B7EBA" w:rsidRPr="008B7EBA" w:rsidRDefault="008B7EBA">
      <w:pPr>
        <w:pStyle w:val="TM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496526483 \h </w:instrText>
      </w:r>
      <w:r>
        <w:fldChar w:fldCharType="separate"/>
      </w:r>
      <w:r>
        <w:t>10</w:t>
      </w:r>
      <w:r>
        <w:fldChar w:fldCharType="end"/>
      </w:r>
    </w:p>
    <w:p w14:paraId="0A555CB2" w14:textId="77777777" w:rsidR="008B7EBA" w:rsidRPr="008B7EBA" w:rsidRDefault="008B7EBA">
      <w:pPr>
        <w:pStyle w:val="TM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496526484 \h </w:instrText>
      </w:r>
      <w:r>
        <w:fldChar w:fldCharType="separate"/>
      </w:r>
      <w:r>
        <w:t>11</w:t>
      </w:r>
      <w:r>
        <w:fldChar w:fldCharType="end"/>
      </w:r>
    </w:p>
    <w:p w14:paraId="07D1CB18" w14:textId="77777777" w:rsidR="008B7EBA" w:rsidRPr="008B7EBA" w:rsidRDefault="008B7EBA">
      <w:pPr>
        <w:pStyle w:val="TM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496526485 \h </w:instrText>
      </w:r>
      <w:r>
        <w:fldChar w:fldCharType="separate"/>
      </w:r>
      <w:r>
        <w:t>12</w:t>
      </w:r>
      <w:r>
        <w:fldChar w:fldCharType="end"/>
      </w:r>
    </w:p>
    <w:p w14:paraId="16691490" w14:textId="77777777" w:rsidR="008B7EBA" w:rsidRPr="008B7EBA" w:rsidRDefault="008B7EBA">
      <w:pPr>
        <w:pStyle w:val="TM1"/>
        <w:rPr>
          <w:rFonts w:asciiTheme="minorHAnsi" w:eastAsiaTheme="minorEastAsia" w:hAnsiTheme="minorHAnsi" w:cstheme="minorBidi"/>
          <w:b w:val="0"/>
          <w:bCs w:val="0"/>
          <w:caps w:val="0"/>
          <w:sz w:val="24"/>
          <w:szCs w:val="24"/>
          <w:lang w:eastAsia="fr-FR"/>
        </w:rPr>
      </w:pPr>
      <w:r>
        <w:t>Other Publications</w:t>
      </w:r>
      <w:r>
        <w:tab/>
      </w:r>
      <w:r>
        <w:fldChar w:fldCharType="begin"/>
      </w:r>
      <w:r>
        <w:instrText xml:space="preserve"> PAGEREF _Toc496526486 \h </w:instrText>
      </w:r>
      <w:r>
        <w:fldChar w:fldCharType="separate"/>
      </w:r>
      <w:r>
        <w:t>13</w:t>
      </w:r>
      <w:r>
        <w:fldChar w:fldCharType="end"/>
      </w:r>
    </w:p>
    <w:p w14:paraId="58469EAB" w14:textId="77777777" w:rsidR="008B7EBA" w:rsidRDefault="008B7EBA">
      <w:pPr>
        <w:pStyle w:val="TM1"/>
        <w:rPr>
          <w:rFonts w:asciiTheme="minorHAnsi" w:eastAsiaTheme="minorEastAsia" w:hAnsiTheme="minorHAnsi" w:cstheme="minorBidi"/>
          <w:b w:val="0"/>
          <w:bCs w:val="0"/>
          <w:caps w:val="0"/>
          <w:sz w:val="24"/>
          <w:szCs w:val="24"/>
          <w:lang w:val="fr-FR" w:eastAsia="fr-FR"/>
        </w:rPr>
      </w:pPr>
      <w:r w:rsidRPr="008B7EBA">
        <w:rPr>
          <w:lang w:val="fr-FR"/>
        </w:rPr>
        <w:t>Abstract</w:t>
      </w:r>
      <w:r w:rsidRPr="008B7EBA">
        <w:rPr>
          <w:lang w:val="fr-FR"/>
        </w:rPr>
        <w:tab/>
      </w:r>
      <w:r>
        <w:fldChar w:fldCharType="begin"/>
      </w:r>
      <w:r w:rsidRPr="008B7EBA">
        <w:rPr>
          <w:lang w:val="fr-FR"/>
        </w:rPr>
        <w:instrText xml:space="preserve"> PAGEREF _Toc496526487 \h </w:instrText>
      </w:r>
      <w:r>
        <w:fldChar w:fldCharType="separate"/>
      </w:r>
      <w:r w:rsidRPr="008B7EBA">
        <w:rPr>
          <w:lang w:val="fr-FR"/>
        </w:rPr>
        <w:t>15</w:t>
      </w:r>
      <w:r>
        <w:fldChar w:fldCharType="end"/>
      </w:r>
    </w:p>
    <w:p w14:paraId="2841F577" w14:textId="77777777" w:rsidR="008B7EBA" w:rsidRDefault="008B7EBA">
      <w:pPr>
        <w:pStyle w:val="TM1"/>
        <w:rPr>
          <w:rFonts w:asciiTheme="minorHAnsi" w:eastAsiaTheme="minorEastAsia" w:hAnsiTheme="minorHAnsi" w:cstheme="minorBidi"/>
          <w:b w:val="0"/>
          <w:bCs w:val="0"/>
          <w:caps w:val="0"/>
          <w:sz w:val="24"/>
          <w:szCs w:val="24"/>
          <w:lang w:val="fr-FR" w:eastAsia="fr-FR"/>
        </w:rPr>
      </w:pPr>
      <w:r w:rsidRPr="008B7EBA">
        <w:rPr>
          <w:lang w:val="fr-FR"/>
        </w:rPr>
        <w:t>Résumé</w:t>
      </w:r>
      <w:r w:rsidRPr="008B7EBA">
        <w:rPr>
          <w:lang w:val="fr-FR"/>
        </w:rPr>
        <w:tab/>
      </w:r>
      <w:r>
        <w:fldChar w:fldCharType="begin"/>
      </w:r>
      <w:r w:rsidRPr="008B7EBA">
        <w:rPr>
          <w:lang w:val="fr-FR"/>
        </w:rPr>
        <w:instrText xml:space="preserve"> PAGEREF _Toc496526488 \h </w:instrText>
      </w:r>
      <w:r>
        <w:fldChar w:fldCharType="separate"/>
      </w:r>
      <w:r w:rsidRPr="008B7EBA">
        <w:rPr>
          <w:lang w:val="fr-FR"/>
        </w:rPr>
        <w:t>16</w:t>
      </w:r>
      <w:r>
        <w:fldChar w:fldCharType="end"/>
      </w:r>
    </w:p>
    <w:p w14:paraId="0572ACED" w14:textId="77777777" w:rsidR="008B7EBA" w:rsidRDefault="008B7EBA">
      <w:pPr>
        <w:pStyle w:val="TM1"/>
        <w:rPr>
          <w:rFonts w:asciiTheme="minorHAnsi" w:eastAsiaTheme="minorEastAsia" w:hAnsiTheme="minorHAnsi" w:cstheme="minorBidi"/>
          <w:b w:val="0"/>
          <w:bCs w:val="0"/>
          <w:caps w:val="0"/>
          <w:sz w:val="24"/>
          <w:szCs w:val="24"/>
          <w:lang w:val="fr-FR" w:eastAsia="fr-FR"/>
        </w:rPr>
      </w:pPr>
      <w:r w:rsidRPr="008B7EBA">
        <w:rPr>
          <w:lang w:val="fr-FR"/>
        </w:rPr>
        <w:t>Original Contributions</w:t>
      </w:r>
      <w:r w:rsidRPr="008B7EBA">
        <w:rPr>
          <w:lang w:val="fr-FR"/>
        </w:rPr>
        <w:tab/>
      </w:r>
      <w:r>
        <w:fldChar w:fldCharType="begin"/>
      </w:r>
      <w:r w:rsidRPr="008B7EBA">
        <w:rPr>
          <w:lang w:val="fr-FR"/>
        </w:rPr>
        <w:instrText xml:space="preserve"> PAGEREF _Toc496526489 \h </w:instrText>
      </w:r>
      <w:r>
        <w:fldChar w:fldCharType="separate"/>
      </w:r>
      <w:r w:rsidRPr="008B7EBA">
        <w:rPr>
          <w:lang w:val="fr-FR"/>
        </w:rPr>
        <w:t>17</w:t>
      </w:r>
      <w:r>
        <w:fldChar w:fldCharType="end"/>
      </w:r>
    </w:p>
    <w:p w14:paraId="1B60B9A5" w14:textId="77777777" w:rsidR="008B7EBA" w:rsidRDefault="008B7EBA">
      <w:pPr>
        <w:pStyle w:val="TM1"/>
        <w:rPr>
          <w:rFonts w:asciiTheme="minorHAnsi" w:eastAsiaTheme="minorEastAsia" w:hAnsiTheme="minorHAnsi" w:cstheme="minorBidi"/>
          <w:b w:val="0"/>
          <w:bCs w:val="0"/>
          <w:caps w:val="0"/>
          <w:sz w:val="24"/>
          <w:szCs w:val="24"/>
          <w:lang w:val="fr-FR" w:eastAsia="fr-FR"/>
        </w:rPr>
      </w:pPr>
      <w:r w:rsidRPr="008B7EBA">
        <w:rPr>
          <w:lang w:val="fr-FR"/>
        </w:rPr>
        <w:t>Chapter 1</w:t>
      </w:r>
      <w:r w:rsidRPr="008B7EBA">
        <w:rPr>
          <w:b w:val="0"/>
          <w:i/>
          <w:lang w:val="fr-FR"/>
        </w:rPr>
        <w:t xml:space="preserve"> Introduction</w:t>
      </w:r>
      <w:r w:rsidRPr="008B7EBA">
        <w:rPr>
          <w:lang w:val="fr-FR"/>
        </w:rPr>
        <w:tab/>
      </w:r>
      <w:r>
        <w:fldChar w:fldCharType="begin"/>
      </w:r>
      <w:r w:rsidRPr="008B7EBA">
        <w:rPr>
          <w:lang w:val="fr-FR"/>
        </w:rPr>
        <w:instrText xml:space="preserve"> PAGEREF _Toc496526490 \h </w:instrText>
      </w:r>
      <w:r>
        <w:fldChar w:fldCharType="separate"/>
      </w:r>
      <w:r w:rsidRPr="008B7EBA">
        <w:rPr>
          <w:lang w:val="fr-FR"/>
        </w:rPr>
        <w:t>18</w:t>
      </w:r>
      <w:r>
        <w:fldChar w:fldCharType="end"/>
      </w:r>
    </w:p>
    <w:p w14:paraId="68BEB599" w14:textId="77777777" w:rsidR="008B7EBA" w:rsidRPr="008B7EBA" w:rsidRDefault="008B7EB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1</w:t>
      </w:r>
      <w:r w:rsidRPr="008B7EBA">
        <w:rPr>
          <w:rFonts w:asciiTheme="minorHAnsi" w:eastAsiaTheme="minorEastAsia" w:hAnsiTheme="minorHAnsi" w:cstheme="minorBidi"/>
          <w:smallCaps w:val="0"/>
          <w:noProof/>
          <w:sz w:val="24"/>
          <w:szCs w:val="24"/>
          <w:lang w:eastAsia="fr-FR"/>
        </w:rPr>
        <w:tab/>
      </w:r>
      <w:r>
        <w:rPr>
          <w:noProof/>
        </w:rPr>
        <w:t>Motivation</w:t>
      </w:r>
      <w:r>
        <w:rPr>
          <w:noProof/>
        </w:rPr>
        <w:tab/>
      </w:r>
      <w:r>
        <w:rPr>
          <w:noProof/>
        </w:rPr>
        <w:fldChar w:fldCharType="begin"/>
      </w:r>
      <w:r>
        <w:rPr>
          <w:noProof/>
        </w:rPr>
        <w:instrText xml:space="preserve"> PAGEREF _Toc496526491 \h </w:instrText>
      </w:r>
      <w:r>
        <w:rPr>
          <w:noProof/>
        </w:rPr>
      </w:r>
      <w:r>
        <w:rPr>
          <w:noProof/>
        </w:rPr>
        <w:fldChar w:fldCharType="separate"/>
      </w:r>
      <w:r>
        <w:rPr>
          <w:noProof/>
        </w:rPr>
        <w:t>18</w:t>
      </w:r>
      <w:r>
        <w:rPr>
          <w:noProof/>
        </w:rPr>
        <w:fldChar w:fldCharType="end"/>
      </w:r>
    </w:p>
    <w:p w14:paraId="7749936F" w14:textId="77777777" w:rsidR="008B7EBA" w:rsidRPr="008B7EBA" w:rsidRDefault="008B7EB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2</w:t>
      </w:r>
      <w:r w:rsidRPr="008B7EBA">
        <w:rPr>
          <w:rFonts w:asciiTheme="minorHAnsi" w:eastAsiaTheme="minorEastAsia" w:hAnsiTheme="minorHAnsi" w:cstheme="minorBidi"/>
          <w:smallCaps w:val="0"/>
          <w:noProof/>
          <w:sz w:val="24"/>
          <w:szCs w:val="24"/>
          <w:lang w:eastAsia="fr-FR"/>
        </w:rPr>
        <w:tab/>
      </w:r>
      <w:r>
        <w:rPr>
          <w:noProof/>
        </w:rPr>
        <w:t>Objectives</w:t>
      </w:r>
      <w:r>
        <w:rPr>
          <w:noProof/>
        </w:rPr>
        <w:tab/>
      </w:r>
      <w:r>
        <w:rPr>
          <w:noProof/>
        </w:rPr>
        <w:fldChar w:fldCharType="begin"/>
      </w:r>
      <w:r>
        <w:rPr>
          <w:noProof/>
        </w:rPr>
        <w:instrText xml:space="preserve"> PAGEREF _Toc496526492 \h </w:instrText>
      </w:r>
      <w:r>
        <w:rPr>
          <w:noProof/>
        </w:rPr>
      </w:r>
      <w:r>
        <w:rPr>
          <w:noProof/>
        </w:rPr>
        <w:fldChar w:fldCharType="separate"/>
      </w:r>
      <w:r>
        <w:rPr>
          <w:noProof/>
        </w:rPr>
        <w:t>18</w:t>
      </w:r>
      <w:r>
        <w:rPr>
          <w:noProof/>
        </w:rPr>
        <w:fldChar w:fldCharType="end"/>
      </w:r>
    </w:p>
    <w:p w14:paraId="5CA9F5E5" w14:textId="77777777" w:rsidR="008B7EBA" w:rsidRPr="008B7EBA" w:rsidRDefault="008B7EB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3</w:t>
      </w:r>
      <w:r w:rsidRPr="008B7EBA">
        <w:rPr>
          <w:rFonts w:asciiTheme="minorHAnsi" w:eastAsiaTheme="minorEastAsia" w:hAnsiTheme="minorHAnsi" w:cstheme="minorBidi"/>
          <w:smallCaps w:val="0"/>
          <w:noProof/>
          <w:sz w:val="24"/>
          <w:szCs w:val="24"/>
          <w:lang w:eastAsia="fr-FR"/>
        </w:rPr>
        <w:tab/>
      </w:r>
      <w:r>
        <w:rPr>
          <w:noProof/>
        </w:rPr>
        <w:t>Thesis Outline</w:t>
      </w:r>
      <w:r>
        <w:rPr>
          <w:noProof/>
        </w:rPr>
        <w:tab/>
      </w:r>
      <w:r>
        <w:rPr>
          <w:noProof/>
        </w:rPr>
        <w:fldChar w:fldCharType="begin"/>
      </w:r>
      <w:r>
        <w:rPr>
          <w:noProof/>
        </w:rPr>
        <w:instrText xml:space="preserve"> PAGEREF _Toc496526493 \h </w:instrText>
      </w:r>
      <w:r>
        <w:rPr>
          <w:noProof/>
        </w:rPr>
      </w:r>
      <w:r>
        <w:rPr>
          <w:noProof/>
        </w:rPr>
        <w:fldChar w:fldCharType="separate"/>
      </w:r>
      <w:r>
        <w:rPr>
          <w:noProof/>
        </w:rPr>
        <w:t>18</w:t>
      </w:r>
      <w:r>
        <w:rPr>
          <w:noProof/>
        </w:rPr>
        <w:fldChar w:fldCharType="end"/>
      </w:r>
    </w:p>
    <w:p w14:paraId="7F4B33AB" w14:textId="77777777" w:rsidR="008B7EBA" w:rsidRPr="008B7EBA" w:rsidRDefault="008B7EBA">
      <w:pPr>
        <w:pStyle w:val="TM1"/>
        <w:rPr>
          <w:rFonts w:asciiTheme="minorHAnsi" w:eastAsiaTheme="minorEastAsia" w:hAnsiTheme="minorHAnsi" w:cstheme="minorBidi"/>
          <w:b w:val="0"/>
          <w:bCs w:val="0"/>
          <w:caps w:val="0"/>
          <w:sz w:val="24"/>
          <w:szCs w:val="24"/>
          <w:lang w:eastAsia="fr-FR"/>
        </w:rPr>
      </w:pPr>
      <w:r>
        <w:t>Chapter 2</w:t>
      </w:r>
      <w:r w:rsidRPr="0009140D">
        <w:rPr>
          <w:b w:val="0"/>
          <w:i/>
        </w:rPr>
        <w:t xml:space="preserve"> Background</w:t>
      </w:r>
      <w:r>
        <w:tab/>
      </w:r>
      <w:r>
        <w:fldChar w:fldCharType="begin"/>
      </w:r>
      <w:r>
        <w:instrText xml:space="preserve"> PAGEREF _Toc496526494 \h </w:instrText>
      </w:r>
      <w:r>
        <w:fldChar w:fldCharType="separate"/>
      </w:r>
      <w:r>
        <w:t>19</w:t>
      </w:r>
      <w:r>
        <w:fldChar w:fldCharType="end"/>
      </w:r>
    </w:p>
    <w:p w14:paraId="030A3364" w14:textId="77777777" w:rsidR="008B7EBA" w:rsidRPr="008B7EBA" w:rsidRDefault="008B7EB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1</w:t>
      </w:r>
      <w:r w:rsidRPr="008B7EBA">
        <w:rPr>
          <w:rFonts w:asciiTheme="minorHAnsi" w:eastAsiaTheme="minorEastAsia" w:hAnsiTheme="minorHAnsi" w:cstheme="minorBidi"/>
          <w:smallCaps w:val="0"/>
          <w:noProof/>
          <w:sz w:val="24"/>
          <w:szCs w:val="24"/>
          <w:lang w:eastAsia="fr-FR"/>
        </w:rPr>
        <w:tab/>
      </w:r>
      <w:r w:rsidRPr="0009140D">
        <w:rPr>
          <w:noProof/>
        </w:rPr>
        <w:t>Multiple Sclerosis</w:t>
      </w:r>
      <w:r>
        <w:rPr>
          <w:noProof/>
        </w:rPr>
        <w:tab/>
      </w:r>
      <w:r>
        <w:rPr>
          <w:noProof/>
        </w:rPr>
        <w:fldChar w:fldCharType="begin"/>
      </w:r>
      <w:r>
        <w:rPr>
          <w:noProof/>
        </w:rPr>
        <w:instrText xml:space="preserve"> PAGEREF _Toc496526495 \h </w:instrText>
      </w:r>
      <w:r>
        <w:rPr>
          <w:noProof/>
        </w:rPr>
      </w:r>
      <w:r>
        <w:rPr>
          <w:noProof/>
        </w:rPr>
        <w:fldChar w:fldCharType="separate"/>
      </w:r>
      <w:r>
        <w:rPr>
          <w:noProof/>
        </w:rPr>
        <w:t>19</w:t>
      </w:r>
      <w:r>
        <w:rPr>
          <w:noProof/>
        </w:rPr>
        <w:fldChar w:fldCharType="end"/>
      </w:r>
    </w:p>
    <w:p w14:paraId="39623801" w14:textId="77777777" w:rsidR="008B7EBA" w:rsidRPr="008B7EBA" w:rsidRDefault="008B7EB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1</w:t>
      </w:r>
      <w:r w:rsidRPr="008B7EBA">
        <w:rPr>
          <w:rFonts w:asciiTheme="minorHAnsi" w:eastAsiaTheme="minorEastAsia" w:hAnsiTheme="minorHAnsi" w:cstheme="minorBidi"/>
          <w:i w:val="0"/>
          <w:iCs w:val="0"/>
          <w:noProof/>
          <w:sz w:val="24"/>
          <w:szCs w:val="24"/>
          <w:lang w:eastAsia="fr-FR"/>
        </w:rPr>
        <w:tab/>
      </w:r>
      <w:r w:rsidRPr="0009140D">
        <w:rPr>
          <w:noProof/>
        </w:rPr>
        <w:t>Basics of MS</w:t>
      </w:r>
      <w:r>
        <w:rPr>
          <w:noProof/>
        </w:rPr>
        <w:tab/>
      </w:r>
      <w:r>
        <w:rPr>
          <w:noProof/>
        </w:rPr>
        <w:fldChar w:fldCharType="begin"/>
      </w:r>
      <w:r>
        <w:rPr>
          <w:noProof/>
        </w:rPr>
        <w:instrText xml:space="preserve"> PAGEREF _Toc496526496 \h </w:instrText>
      </w:r>
      <w:r>
        <w:rPr>
          <w:noProof/>
        </w:rPr>
      </w:r>
      <w:r>
        <w:rPr>
          <w:noProof/>
        </w:rPr>
        <w:fldChar w:fldCharType="separate"/>
      </w:r>
      <w:r>
        <w:rPr>
          <w:noProof/>
        </w:rPr>
        <w:t>19</w:t>
      </w:r>
      <w:r>
        <w:rPr>
          <w:noProof/>
        </w:rPr>
        <w:fldChar w:fldCharType="end"/>
      </w:r>
    </w:p>
    <w:p w14:paraId="080B4C72" w14:textId="77777777" w:rsidR="008B7EBA" w:rsidRPr="008B7EBA" w:rsidRDefault="008B7EB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8B7EBA">
        <w:rPr>
          <w:rFonts w:asciiTheme="minorHAnsi" w:eastAsiaTheme="minorEastAsia" w:hAnsiTheme="minorHAnsi" w:cstheme="minorBidi"/>
          <w:i w:val="0"/>
          <w:iCs w:val="0"/>
          <w:noProof/>
          <w:sz w:val="24"/>
          <w:szCs w:val="24"/>
          <w:lang w:eastAsia="fr-FR"/>
        </w:rPr>
        <w:tab/>
      </w:r>
      <w:r w:rsidRPr="0009140D">
        <w:rPr>
          <w:noProof/>
        </w:rPr>
        <w:t>Role of MRI in MS</w:t>
      </w:r>
      <w:r>
        <w:rPr>
          <w:noProof/>
        </w:rPr>
        <w:tab/>
      </w:r>
      <w:r>
        <w:rPr>
          <w:noProof/>
        </w:rPr>
        <w:fldChar w:fldCharType="begin"/>
      </w:r>
      <w:r>
        <w:rPr>
          <w:noProof/>
        </w:rPr>
        <w:instrText xml:space="preserve"> PAGEREF _Toc496526497 \h </w:instrText>
      </w:r>
      <w:r>
        <w:rPr>
          <w:noProof/>
        </w:rPr>
      </w:r>
      <w:r>
        <w:rPr>
          <w:noProof/>
        </w:rPr>
        <w:fldChar w:fldCharType="separate"/>
      </w:r>
      <w:r>
        <w:rPr>
          <w:noProof/>
        </w:rPr>
        <w:t>19</w:t>
      </w:r>
      <w:r>
        <w:rPr>
          <w:noProof/>
        </w:rPr>
        <w:fldChar w:fldCharType="end"/>
      </w:r>
    </w:p>
    <w:p w14:paraId="34805FDF" w14:textId="77777777" w:rsidR="008B7EBA" w:rsidRPr="008B7EBA" w:rsidRDefault="008B7EB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lastRenderedPageBreak/>
        <w:t>2.2</w:t>
      </w:r>
      <w:r w:rsidRPr="008B7EBA">
        <w:rPr>
          <w:rFonts w:asciiTheme="minorHAnsi" w:eastAsiaTheme="minorEastAsia" w:hAnsiTheme="minorHAnsi" w:cstheme="minorBidi"/>
          <w:smallCaps w:val="0"/>
          <w:noProof/>
          <w:sz w:val="24"/>
          <w:szCs w:val="24"/>
          <w:lang w:eastAsia="fr-FR"/>
        </w:rPr>
        <w:tab/>
      </w:r>
      <w:r w:rsidRPr="0009140D">
        <w:rPr>
          <w:noProof/>
        </w:rPr>
        <w:t>Quantitative MR Imaging</w:t>
      </w:r>
      <w:r>
        <w:rPr>
          <w:noProof/>
        </w:rPr>
        <w:tab/>
      </w:r>
      <w:r>
        <w:rPr>
          <w:noProof/>
        </w:rPr>
        <w:fldChar w:fldCharType="begin"/>
      </w:r>
      <w:r>
        <w:rPr>
          <w:noProof/>
        </w:rPr>
        <w:instrText xml:space="preserve"> PAGEREF _Toc496526498 \h </w:instrText>
      </w:r>
      <w:r>
        <w:rPr>
          <w:noProof/>
        </w:rPr>
      </w:r>
      <w:r>
        <w:rPr>
          <w:noProof/>
        </w:rPr>
        <w:fldChar w:fldCharType="separate"/>
      </w:r>
      <w:r>
        <w:rPr>
          <w:noProof/>
        </w:rPr>
        <w:t>19</w:t>
      </w:r>
      <w:r>
        <w:rPr>
          <w:noProof/>
        </w:rPr>
        <w:fldChar w:fldCharType="end"/>
      </w:r>
    </w:p>
    <w:p w14:paraId="3BEAB92A" w14:textId="77777777" w:rsidR="008B7EBA" w:rsidRPr="008B7EBA" w:rsidRDefault="008B7EB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1</w:t>
      </w:r>
      <w:r w:rsidRPr="008B7EBA">
        <w:rPr>
          <w:rFonts w:asciiTheme="minorHAnsi" w:eastAsiaTheme="minorEastAsia" w:hAnsiTheme="minorHAnsi" w:cstheme="minorBidi"/>
          <w:i w:val="0"/>
          <w:iCs w:val="0"/>
          <w:noProof/>
          <w:sz w:val="24"/>
          <w:szCs w:val="24"/>
          <w:lang w:eastAsia="fr-FR"/>
        </w:rPr>
        <w:tab/>
      </w:r>
      <w:r w:rsidRPr="0009140D">
        <w:rPr>
          <w:noProof/>
        </w:rPr>
        <w:t>Tissue Properties (T</w:t>
      </w:r>
      <w:r w:rsidRPr="0009140D">
        <w:rPr>
          <w:noProof/>
          <w:vertAlign w:val="subscript"/>
        </w:rPr>
        <w:t>1</w:t>
      </w:r>
      <w:r w:rsidRPr="0009140D">
        <w:rPr>
          <w:noProof/>
        </w:rPr>
        <w:t>, T</w:t>
      </w:r>
      <w:r w:rsidRPr="0009140D">
        <w:rPr>
          <w:noProof/>
          <w:vertAlign w:val="subscript"/>
        </w:rPr>
        <w:t>2</w:t>
      </w:r>
      <w:r w:rsidRPr="0009140D">
        <w:rPr>
          <w:noProof/>
        </w:rPr>
        <w:t>)</w:t>
      </w:r>
      <w:r>
        <w:rPr>
          <w:noProof/>
        </w:rPr>
        <w:tab/>
      </w:r>
      <w:r>
        <w:rPr>
          <w:noProof/>
        </w:rPr>
        <w:fldChar w:fldCharType="begin"/>
      </w:r>
      <w:r>
        <w:rPr>
          <w:noProof/>
        </w:rPr>
        <w:instrText xml:space="preserve"> PAGEREF _Toc496526499 \h </w:instrText>
      </w:r>
      <w:r>
        <w:rPr>
          <w:noProof/>
        </w:rPr>
      </w:r>
      <w:r>
        <w:rPr>
          <w:noProof/>
        </w:rPr>
        <w:fldChar w:fldCharType="separate"/>
      </w:r>
      <w:r>
        <w:rPr>
          <w:noProof/>
        </w:rPr>
        <w:t>19</w:t>
      </w:r>
      <w:r>
        <w:rPr>
          <w:noProof/>
        </w:rPr>
        <w:fldChar w:fldCharType="end"/>
      </w:r>
    </w:p>
    <w:p w14:paraId="36CE6137" w14:textId="77777777" w:rsidR="008B7EBA" w:rsidRPr="008B7EBA" w:rsidRDefault="008B7EB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2</w:t>
      </w:r>
      <w:r w:rsidRPr="008B7EBA">
        <w:rPr>
          <w:rFonts w:asciiTheme="minorHAnsi" w:eastAsiaTheme="minorEastAsia" w:hAnsiTheme="minorHAnsi" w:cstheme="minorBidi"/>
          <w:i w:val="0"/>
          <w:iCs w:val="0"/>
          <w:noProof/>
          <w:sz w:val="24"/>
          <w:szCs w:val="24"/>
          <w:lang w:eastAsia="fr-FR"/>
        </w:rPr>
        <w:tab/>
      </w:r>
      <w:r w:rsidRPr="0009140D">
        <w:rPr>
          <w:noProof/>
        </w:rPr>
        <w:t>Field Properties (B</w:t>
      </w:r>
      <w:r w:rsidRPr="0009140D">
        <w:rPr>
          <w:noProof/>
          <w:vertAlign w:val="subscript"/>
        </w:rPr>
        <w:t>0</w:t>
      </w:r>
      <w:r w:rsidRPr="0009140D">
        <w:rPr>
          <w:noProof/>
        </w:rPr>
        <w:t>, B</w:t>
      </w:r>
      <w:r w:rsidRPr="0009140D">
        <w:rPr>
          <w:noProof/>
          <w:vertAlign w:val="subscript"/>
        </w:rPr>
        <w:t>1</w:t>
      </w:r>
      <w:r w:rsidRPr="0009140D">
        <w:rPr>
          <w:noProof/>
        </w:rPr>
        <w:t>)</w:t>
      </w:r>
      <w:r>
        <w:rPr>
          <w:noProof/>
        </w:rPr>
        <w:tab/>
      </w:r>
      <w:r>
        <w:rPr>
          <w:noProof/>
        </w:rPr>
        <w:fldChar w:fldCharType="begin"/>
      </w:r>
      <w:r>
        <w:rPr>
          <w:noProof/>
        </w:rPr>
        <w:instrText xml:space="preserve"> PAGEREF _Toc496526500 \h </w:instrText>
      </w:r>
      <w:r>
        <w:rPr>
          <w:noProof/>
        </w:rPr>
      </w:r>
      <w:r>
        <w:rPr>
          <w:noProof/>
        </w:rPr>
        <w:fldChar w:fldCharType="separate"/>
      </w:r>
      <w:r>
        <w:rPr>
          <w:noProof/>
        </w:rPr>
        <w:t>19</w:t>
      </w:r>
      <w:r>
        <w:rPr>
          <w:noProof/>
        </w:rPr>
        <w:fldChar w:fldCharType="end"/>
      </w:r>
    </w:p>
    <w:p w14:paraId="26745678" w14:textId="77777777" w:rsidR="008B7EBA" w:rsidRPr="008B7EBA" w:rsidRDefault="008B7EB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3</w:t>
      </w:r>
      <w:r w:rsidRPr="008B7EBA">
        <w:rPr>
          <w:rFonts w:asciiTheme="minorHAnsi" w:eastAsiaTheme="minorEastAsia" w:hAnsiTheme="minorHAnsi" w:cstheme="minorBidi"/>
          <w:smallCaps w:val="0"/>
          <w:noProof/>
          <w:sz w:val="24"/>
          <w:szCs w:val="24"/>
          <w:lang w:eastAsia="fr-FR"/>
        </w:rPr>
        <w:tab/>
      </w:r>
      <w:r>
        <w:rPr>
          <w:noProof/>
        </w:rPr>
        <w:t>Magnetization Transfer Imaging</w:t>
      </w:r>
      <w:r>
        <w:rPr>
          <w:noProof/>
        </w:rPr>
        <w:tab/>
      </w:r>
      <w:r>
        <w:rPr>
          <w:noProof/>
        </w:rPr>
        <w:fldChar w:fldCharType="begin"/>
      </w:r>
      <w:r>
        <w:rPr>
          <w:noProof/>
        </w:rPr>
        <w:instrText xml:space="preserve"> PAGEREF _Toc496526501 \h </w:instrText>
      </w:r>
      <w:r>
        <w:rPr>
          <w:noProof/>
        </w:rPr>
      </w:r>
      <w:r>
        <w:rPr>
          <w:noProof/>
        </w:rPr>
        <w:fldChar w:fldCharType="separate"/>
      </w:r>
      <w:r>
        <w:rPr>
          <w:noProof/>
        </w:rPr>
        <w:t>19</w:t>
      </w:r>
      <w:r>
        <w:rPr>
          <w:noProof/>
        </w:rPr>
        <w:fldChar w:fldCharType="end"/>
      </w:r>
    </w:p>
    <w:p w14:paraId="58260B1D" w14:textId="77777777" w:rsidR="008B7EBA" w:rsidRPr="008B7EBA" w:rsidRDefault="008B7EB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1</w:t>
      </w:r>
      <w:r w:rsidRPr="008B7EBA">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496526502 \h </w:instrText>
      </w:r>
      <w:r>
        <w:rPr>
          <w:noProof/>
        </w:rPr>
      </w:r>
      <w:r>
        <w:rPr>
          <w:noProof/>
        </w:rPr>
        <w:fldChar w:fldCharType="separate"/>
      </w:r>
      <w:r>
        <w:rPr>
          <w:noProof/>
        </w:rPr>
        <w:t>19</w:t>
      </w:r>
      <w:r>
        <w:rPr>
          <w:noProof/>
        </w:rPr>
        <w:fldChar w:fldCharType="end"/>
      </w:r>
    </w:p>
    <w:p w14:paraId="4685495A" w14:textId="77777777" w:rsidR="008B7EBA" w:rsidRPr="008B7EBA" w:rsidRDefault="008B7EB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2</w:t>
      </w:r>
      <w:r w:rsidRPr="008B7EBA">
        <w:rPr>
          <w:rFonts w:asciiTheme="minorHAnsi" w:eastAsiaTheme="minorEastAsia" w:hAnsiTheme="minorHAnsi" w:cstheme="minorBidi"/>
          <w:i w:val="0"/>
          <w:iCs w:val="0"/>
          <w:noProof/>
          <w:sz w:val="24"/>
          <w:szCs w:val="24"/>
          <w:lang w:eastAsia="fr-FR"/>
        </w:rPr>
        <w:tab/>
      </w:r>
      <w:r w:rsidRPr="0009140D">
        <w:rPr>
          <w:noProof/>
        </w:rPr>
        <w:t>MTR and MTsat</w:t>
      </w:r>
      <w:r>
        <w:rPr>
          <w:noProof/>
        </w:rPr>
        <w:tab/>
      </w:r>
      <w:r>
        <w:rPr>
          <w:noProof/>
        </w:rPr>
        <w:fldChar w:fldCharType="begin"/>
      </w:r>
      <w:r>
        <w:rPr>
          <w:noProof/>
        </w:rPr>
        <w:instrText xml:space="preserve"> PAGEREF _Toc496526503 \h </w:instrText>
      </w:r>
      <w:r>
        <w:rPr>
          <w:noProof/>
        </w:rPr>
      </w:r>
      <w:r>
        <w:rPr>
          <w:noProof/>
        </w:rPr>
        <w:fldChar w:fldCharType="separate"/>
      </w:r>
      <w:r>
        <w:rPr>
          <w:noProof/>
        </w:rPr>
        <w:t>19</w:t>
      </w:r>
      <w:r>
        <w:rPr>
          <w:noProof/>
        </w:rPr>
        <w:fldChar w:fldCharType="end"/>
      </w:r>
    </w:p>
    <w:p w14:paraId="025BD82B" w14:textId="77777777" w:rsidR="008B7EBA" w:rsidRPr="008B7EBA" w:rsidRDefault="008B7EB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8B7EBA">
        <w:rPr>
          <w:rFonts w:asciiTheme="minorHAnsi" w:eastAsiaTheme="minorEastAsia" w:hAnsiTheme="minorHAnsi" w:cstheme="minorBidi"/>
          <w:i w:val="0"/>
          <w:iCs w:val="0"/>
          <w:noProof/>
          <w:sz w:val="24"/>
          <w:szCs w:val="24"/>
          <w:lang w:eastAsia="fr-FR"/>
        </w:rPr>
        <w:tab/>
      </w:r>
      <w:r w:rsidRPr="0009140D">
        <w:rPr>
          <w:noProof/>
        </w:rPr>
        <w:t>Quantitative Magnetization Transfer Imaging</w:t>
      </w:r>
      <w:r>
        <w:rPr>
          <w:noProof/>
        </w:rPr>
        <w:tab/>
      </w:r>
      <w:r>
        <w:rPr>
          <w:noProof/>
        </w:rPr>
        <w:fldChar w:fldCharType="begin"/>
      </w:r>
      <w:r>
        <w:rPr>
          <w:noProof/>
        </w:rPr>
        <w:instrText xml:space="preserve"> PAGEREF _Toc496526504 \h </w:instrText>
      </w:r>
      <w:r>
        <w:rPr>
          <w:noProof/>
        </w:rPr>
      </w:r>
      <w:r>
        <w:rPr>
          <w:noProof/>
        </w:rPr>
        <w:fldChar w:fldCharType="separate"/>
      </w:r>
      <w:r>
        <w:rPr>
          <w:noProof/>
        </w:rPr>
        <w:t>19</w:t>
      </w:r>
      <w:r>
        <w:rPr>
          <w:noProof/>
        </w:rPr>
        <w:fldChar w:fldCharType="end"/>
      </w:r>
    </w:p>
    <w:p w14:paraId="18808E44" w14:textId="77777777" w:rsidR="008B7EBA" w:rsidRPr="008B7EBA" w:rsidRDefault="008B7EBA">
      <w:pPr>
        <w:pStyle w:val="TM1"/>
        <w:rPr>
          <w:rFonts w:asciiTheme="minorHAnsi" w:eastAsiaTheme="minorEastAsia" w:hAnsiTheme="minorHAnsi" w:cstheme="minorBidi"/>
          <w:b w:val="0"/>
          <w:bCs w:val="0"/>
          <w:caps w:val="0"/>
          <w:sz w:val="24"/>
          <w:szCs w:val="24"/>
          <w:lang w:eastAsia="fr-FR"/>
        </w:rPr>
      </w:pPr>
      <w:r>
        <w:t>Chapter 3</w:t>
      </w:r>
      <w:r w:rsidRPr="0009140D">
        <w:rPr>
          <w:b w:val="0"/>
          <w:i/>
        </w:rPr>
        <w:t xml:space="preserve"> B</w:t>
      </w:r>
      <w:r w:rsidRPr="0009140D">
        <w:rPr>
          <w:b w:val="0"/>
          <w:i/>
          <w:vertAlign w:val="subscript"/>
        </w:rPr>
        <w:t>1</w:t>
      </w:r>
      <w:r w:rsidRPr="0009140D">
        <w:rPr>
          <w:b w:val="0"/>
          <w:i/>
        </w:rPr>
        <w:t xml:space="preserve"> Mapping for Bias-Correction in Quantitative T</w:t>
      </w:r>
      <w:r w:rsidRPr="0009140D">
        <w:rPr>
          <w:b w:val="0"/>
          <w:i/>
          <w:vertAlign w:val="subscript"/>
        </w:rPr>
        <w:t>1</w:t>
      </w:r>
      <w:r w:rsidRPr="0009140D">
        <w:rPr>
          <w:b w:val="0"/>
          <w:i/>
        </w:rPr>
        <w:t xml:space="preserve"> Imaging of the Brain at 3T Using Standard Pulse Sequences</w:t>
      </w:r>
      <w:r>
        <w:tab/>
      </w:r>
      <w:r>
        <w:fldChar w:fldCharType="begin"/>
      </w:r>
      <w:r>
        <w:instrText xml:space="preserve"> PAGEREF _Toc496526505 \h </w:instrText>
      </w:r>
      <w:r>
        <w:fldChar w:fldCharType="separate"/>
      </w:r>
      <w:r>
        <w:t>21</w:t>
      </w:r>
      <w:r>
        <w:fldChar w:fldCharType="end"/>
      </w:r>
    </w:p>
    <w:p w14:paraId="16DE735E" w14:textId="77777777" w:rsidR="008B7EBA" w:rsidRPr="008B7EBA" w:rsidRDefault="008B7EB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1</w:t>
      </w:r>
      <w:r w:rsidRPr="008B7EBA">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6526506 \h </w:instrText>
      </w:r>
      <w:r>
        <w:rPr>
          <w:noProof/>
        </w:rPr>
      </w:r>
      <w:r>
        <w:rPr>
          <w:noProof/>
        </w:rPr>
        <w:fldChar w:fldCharType="separate"/>
      </w:r>
      <w:r>
        <w:rPr>
          <w:noProof/>
        </w:rPr>
        <w:t>21</w:t>
      </w:r>
      <w:r>
        <w:rPr>
          <w:noProof/>
        </w:rPr>
        <w:fldChar w:fldCharType="end"/>
      </w:r>
    </w:p>
    <w:p w14:paraId="6EFC8B27" w14:textId="77777777" w:rsidR="008B7EBA" w:rsidRPr="008B7EBA" w:rsidRDefault="008B7EB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2</w:t>
      </w:r>
      <w:r w:rsidRPr="008B7EBA">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6526507 \h </w:instrText>
      </w:r>
      <w:r>
        <w:rPr>
          <w:noProof/>
        </w:rPr>
      </w:r>
      <w:r>
        <w:rPr>
          <w:noProof/>
        </w:rPr>
        <w:fldChar w:fldCharType="separate"/>
      </w:r>
      <w:r>
        <w:rPr>
          <w:noProof/>
        </w:rPr>
        <w:t>23</w:t>
      </w:r>
      <w:r>
        <w:rPr>
          <w:noProof/>
        </w:rPr>
        <w:fldChar w:fldCharType="end"/>
      </w:r>
    </w:p>
    <w:p w14:paraId="6973453C" w14:textId="77777777" w:rsidR="008B7EBA" w:rsidRPr="008B7EBA" w:rsidRDefault="008B7EB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3</w:t>
      </w:r>
      <w:r w:rsidRPr="008B7EBA">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6526508 \h </w:instrText>
      </w:r>
      <w:r>
        <w:rPr>
          <w:noProof/>
        </w:rPr>
      </w:r>
      <w:r>
        <w:rPr>
          <w:noProof/>
        </w:rPr>
        <w:fldChar w:fldCharType="separate"/>
      </w:r>
      <w:r>
        <w:rPr>
          <w:noProof/>
        </w:rPr>
        <w:t>23</w:t>
      </w:r>
      <w:r>
        <w:rPr>
          <w:noProof/>
        </w:rPr>
        <w:fldChar w:fldCharType="end"/>
      </w:r>
    </w:p>
    <w:p w14:paraId="0634088F" w14:textId="77777777" w:rsidR="008B7EBA" w:rsidRPr="008B7EBA" w:rsidRDefault="008B7EB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4</w:t>
      </w:r>
      <w:r w:rsidRPr="008B7EBA">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496526509 \h </w:instrText>
      </w:r>
      <w:r>
        <w:rPr>
          <w:noProof/>
        </w:rPr>
      </w:r>
      <w:r>
        <w:rPr>
          <w:noProof/>
        </w:rPr>
        <w:fldChar w:fldCharType="separate"/>
      </w:r>
      <w:r>
        <w:rPr>
          <w:noProof/>
        </w:rPr>
        <w:t>25</w:t>
      </w:r>
      <w:r>
        <w:rPr>
          <w:noProof/>
        </w:rPr>
        <w:fldChar w:fldCharType="end"/>
      </w:r>
    </w:p>
    <w:p w14:paraId="15390FCC" w14:textId="77777777" w:rsidR="008B7EBA" w:rsidRPr="008B7EBA" w:rsidRDefault="008B7EB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1</w:t>
      </w:r>
      <w:r w:rsidRPr="008B7EBA">
        <w:rPr>
          <w:rFonts w:asciiTheme="minorHAnsi" w:eastAsiaTheme="minorEastAsia" w:hAnsiTheme="minorHAnsi" w:cstheme="minorBidi"/>
          <w:i w:val="0"/>
          <w:iCs w:val="0"/>
          <w:noProof/>
          <w:sz w:val="24"/>
          <w:szCs w:val="24"/>
          <w:lang w:eastAsia="fr-FR"/>
        </w:rPr>
        <w:tab/>
      </w:r>
      <w:r>
        <w:rPr>
          <w:noProof/>
        </w:rPr>
        <w:t>Measurements</w:t>
      </w:r>
      <w:r>
        <w:rPr>
          <w:noProof/>
        </w:rPr>
        <w:tab/>
      </w:r>
      <w:r>
        <w:rPr>
          <w:noProof/>
        </w:rPr>
        <w:fldChar w:fldCharType="begin"/>
      </w:r>
      <w:r>
        <w:rPr>
          <w:noProof/>
        </w:rPr>
        <w:instrText xml:space="preserve"> PAGEREF _Toc496526510 \h </w:instrText>
      </w:r>
      <w:r>
        <w:rPr>
          <w:noProof/>
        </w:rPr>
      </w:r>
      <w:r>
        <w:rPr>
          <w:noProof/>
        </w:rPr>
        <w:fldChar w:fldCharType="separate"/>
      </w:r>
      <w:r>
        <w:rPr>
          <w:noProof/>
        </w:rPr>
        <w:t>25</w:t>
      </w:r>
      <w:r>
        <w:rPr>
          <w:noProof/>
        </w:rPr>
        <w:fldChar w:fldCharType="end"/>
      </w:r>
    </w:p>
    <w:p w14:paraId="491FC147" w14:textId="77777777" w:rsidR="008B7EBA" w:rsidRPr="008B7EBA" w:rsidRDefault="008B7EB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2</w:t>
      </w:r>
      <w:r w:rsidRPr="008B7EBA">
        <w:rPr>
          <w:rFonts w:asciiTheme="minorHAnsi" w:eastAsiaTheme="minorEastAsia" w:hAnsiTheme="minorHAnsi" w:cstheme="minorBidi"/>
          <w:i w:val="0"/>
          <w:iCs w:val="0"/>
          <w:noProof/>
          <w:sz w:val="24"/>
          <w:szCs w:val="24"/>
          <w:lang w:eastAsia="fr-FR"/>
        </w:rPr>
        <w:tab/>
      </w:r>
      <w:r>
        <w:rPr>
          <w:noProof/>
        </w:rPr>
        <w:t>B</w:t>
      </w:r>
      <w:r w:rsidRPr="0009140D">
        <w:rPr>
          <w:noProof/>
          <w:vertAlign w:val="subscript"/>
        </w:rPr>
        <w:t>1</w:t>
      </w:r>
      <w:r>
        <w:rPr>
          <w:noProof/>
        </w:rPr>
        <w:t xml:space="preserve"> Mapping</w:t>
      </w:r>
      <w:r>
        <w:rPr>
          <w:noProof/>
        </w:rPr>
        <w:tab/>
      </w:r>
      <w:r>
        <w:rPr>
          <w:noProof/>
        </w:rPr>
        <w:fldChar w:fldCharType="begin"/>
      </w:r>
      <w:r>
        <w:rPr>
          <w:noProof/>
        </w:rPr>
        <w:instrText xml:space="preserve"> PAGEREF _Toc496526511 \h </w:instrText>
      </w:r>
      <w:r>
        <w:rPr>
          <w:noProof/>
        </w:rPr>
      </w:r>
      <w:r>
        <w:rPr>
          <w:noProof/>
        </w:rPr>
        <w:fldChar w:fldCharType="separate"/>
      </w:r>
      <w:r>
        <w:rPr>
          <w:noProof/>
        </w:rPr>
        <w:t>27</w:t>
      </w:r>
      <w:r>
        <w:rPr>
          <w:noProof/>
        </w:rPr>
        <w:fldChar w:fldCharType="end"/>
      </w:r>
    </w:p>
    <w:p w14:paraId="62469529" w14:textId="77777777" w:rsidR="008B7EBA" w:rsidRPr="008B7EBA" w:rsidRDefault="008B7EB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3</w:t>
      </w:r>
      <w:r w:rsidRPr="008B7EBA">
        <w:rPr>
          <w:rFonts w:asciiTheme="minorHAnsi" w:eastAsiaTheme="minorEastAsia" w:hAnsiTheme="minorHAnsi" w:cstheme="minorBidi"/>
          <w:i w:val="0"/>
          <w:iCs w:val="0"/>
          <w:noProof/>
          <w:sz w:val="24"/>
          <w:szCs w:val="24"/>
          <w:lang w:eastAsia="fr-FR"/>
        </w:rPr>
        <w:tab/>
      </w:r>
      <w:r>
        <w:rPr>
          <w:noProof/>
        </w:rPr>
        <w:t>T</w:t>
      </w:r>
      <w:r w:rsidRPr="0009140D">
        <w:rPr>
          <w:noProof/>
          <w:vertAlign w:val="subscript"/>
        </w:rPr>
        <w:t>1</w:t>
      </w:r>
      <w:r>
        <w:rPr>
          <w:noProof/>
        </w:rPr>
        <w:t xml:space="preserve"> Mapping</w:t>
      </w:r>
      <w:r>
        <w:rPr>
          <w:noProof/>
        </w:rPr>
        <w:tab/>
      </w:r>
      <w:r>
        <w:rPr>
          <w:noProof/>
        </w:rPr>
        <w:fldChar w:fldCharType="begin"/>
      </w:r>
      <w:r>
        <w:rPr>
          <w:noProof/>
        </w:rPr>
        <w:instrText xml:space="preserve"> PAGEREF _Toc496526512 \h </w:instrText>
      </w:r>
      <w:r>
        <w:rPr>
          <w:noProof/>
        </w:rPr>
      </w:r>
      <w:r>
        <w:rPr>
          <w:noProof/>
        </w:rPr>
        <w:fldChar w:fldCharType="separate"/>
      </w:r>
      <w:r>
        <w:rPr>
          <w:noProof/>
        </w:rPr>
        <w:t>29</w:t>
      </w:r>
      <w:r>
        <w:rPr>
          <w:noProof/>
        </w:rPr>
        <w:fldChar w:fldCharType="end"/>
      </w:r>
    </w:p>
    <w:p w14:paraId="48D533F7" w14:textId="77777777" w:rsidR="008B7EBA" w:rsidRPr="008B7EBA" w:rsidRDefault="008B7EB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8B7EBA">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496526513 \h </w:instrText>
      </w:r>
      <w:r>
        <w:rPr>
          <w:noProof/>
        </w:rPr>
      </w:r>
      <w:r>
        <w:rPr>
          <w:noProof/>
        </w:rPr>
        <w:fldChar w:fldCharType="separate"/>
      </w:r>
      <w:r>
        <w:rPr>
          <w:noProof/>
        </w:rPr>
        <w:t>29</w:t>
      </w:r>
      <w:r>
        <w:rPr>
          <w:noProof/>
        </w:rPr>
        <w:fldChar w:fldCharType="end"/>
      </w:r>
    </w:p>
    <w:p w14:paraId="36375E0D" w14:textId="77777777" w:rsidR="008B7EBA" w:rsidRPr="008B7EBA" w:rsidRDefault="008B7EB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5</w:t>
      </w:r>
      <w:r w:rsidRPr="008B7EBA">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6526514 \h </w:instrText>
      </w:r>
      <w:r>
        <w:rPr>
          <w:noProof/>
        </w:rPr>
      </w:r>
      <w:r>
        <w:rPr>
          <w:noProof/>
        </w:rPr>
        <w:fldChar w:fldCharType="separate"/>
      </w:r>
      <w:r>
        <w:rPr>
          <w:noProof/>
        </w:rPr>
        <w:t>30</w:t>
      </w:r>
      <w:r>
        <w:rPr>
          <w:noProof/>
        </w:rPr>
        <w:fldChar w:fldCharType="end"/>
      </w:r>
    </w:p>
    <w:p w14:paraId="051FF1F7" w14:textId="77777777" w:rsidR="008B7EBA" w:rsidRPr="008B7EBA" w:rsidRDefault="008B7EB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6</w:t>
      </w:r>
      <w:r w:rsidRPr="008B7EBA">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6526515 \h </w:instrText>
      </w:r>
      <w:r>
        <w:rPr>
          <w:noProof/>
        </w:rPr>
      </w:r>
      <w:r>
        <w:rPr>
          <w:noProof/>
        </w:rPr>
        <w:fldChar w:fldCharType="separate"/>
      </w:r>
      <w:r>
        <w:rPr>
          <w:noProof/>
        </w:rPr>
        <w:t>35</w:t>
      </w:r>
      <w:r>
        <w:rPr>
          <w:noProof/>
        </w:rPr>
        <w:fldChar w:fldCharType="end"/>
      </w:r>
    </w:p>
    <w:p w14:paraId="35925105" w14:textId="77777777" w:rsidR="008B7EBA" w:rsidRPr="008B7EBA" w:rsidRDefault="008B7EB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7</w:t>
      </w:r>
      <w:r w:rsidRPr="008B7EBA">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496526516 \h </w:instrText>
      </w:r>
      <w:r>
        <w:rPr>
          <w:noProof/>
        </w:rPr>
      </w:r>
      <w:r>
        <w:rPr>
          <w:noProof/>
        </w:rPr>
        <w:fldChar w:fldCharType="separate"/>
      </w:r>
      <w:r>
        <w:rPr>
          <w:noProof/>
        </w:rPr>
        <w:t>39</w:t>
      </w:r>
      <w:r>
        <w:rPr>
          <w:noProof/>
        </w:rPr>
        <w:fldChar w:fldCharType="end"/>
      </w:r>
    </w:p>
    <w:p w14:paraId="493B00D0" w14:textId="77777777" w:rsidR="008B7EBA" w:rsidRPr="008B7EBA" w:rsidRDefault="008B7EBA">
      <w:pPr>
        <w:pStyle w:val="TM1"/>
        <w:rPr>
          <w:rFonts w:asciiTheme="minorHAnsi" w:eastAsiaTheme="minorEastAsia" w:hAnsiTheme="minorHAnsi" w:cstheme="minorBidi"/>
          <w:b w:val="0"/>
          <w:bCs w:val="0"/>
          <w:caps w:val="0"/>
          <w:sz w:val="24"/>
          <w:szCs w:val="24"/>
          <w:lang w:eastAsia="fr-FR"/>
        </w:rPr>
      </w:pPr>
      <w:r>
        <w:t>Chapter 4</w:t>
      </w:r>
      <w:r w:rsidRPr="0009140D">
        <w:rPr>
          <w:b w:val="0"/>
          <w:i/>
        </w:rPr>
        <w:t xml:space="preserve"> B</w:t>
      </w:r>
      <w:r w:rsidRPr="0009140D">
        <w:rPr>
          <w:b w:val="0"/>
          <w:i/>
          <w:vertAlign w:val="subscript"/>
        </w:rPr>
        <w:t>1</w:t>
      </w:r>
      <w:r w:rsidRPr="0009140D">
        <w:rPr>
          <w:b w:val="0"/>
          <w:i/>
        </w:rPr>
        <w:t>-Sensitivity Analysis of Quantiative Magnetization Transfer Imaging</w:t>
      </w:r>
      <w:r>
        <w:tab/>
      </w:r>
      <w:r>
        <w:fldChar w:fldCharType="begin"/>
      </w:r>
      <w:r>
        <w:instrText xml:space="preserve"> PAGEREF _Toc496526517 \h </w:instrText>
      </w:r>
      <w:r>
        <w:fldChar w:fldCharType="separate"/>
      </w:r>
      <w:r>
        <w:t>40</w:t>
      </w:r>
      <w:r>
        <w:fldChar w:fldCharType="end"/>
      </w:r>
    </w:p>
    <w:p w14:paraId="779AF6CA" w14:textId="77777777" w:rsidR="008B7EBA" w:rsidRPr="008B7EBA" w:rsidRDefault="008B7EB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lastRenderedPageBreak/>
        <w:t>4.1</w:t>
      </w:r>
      <w:r w:rsidRPr="008B7EBA">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6526518 \h </w:instrText>
      </w:r>
      <w:r>
        <w:rPr>
          <w:noProof/>
        </w:rPr>
      </w:r>
      <w:r>
        <w:rPr>
          <w:noProof/>
        </w:rPr>
        <w:fldChar w:fldCharType="separate"/>
      </w:r>
      <w:r>
        <w:rPr>
          <w:noProof/>
        </w:rPr>
        <w:t>40</w:t>
      </w:r>
      <w:r>
        <w:rPr>
          <w:noProof/>
        </w:rPr>
        <w:fldChar w:fldCharType="end"/>
      </w:r>
    </w:p>
    <w:p w14:paraId="0EFA8B50" w14:textId="77777777" w:rsidR="008B7EBA" w:rsidRPr="008B7EBA" w:rsidRDefault="008B7EB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2</w:t>
      </w:r>
      <w:r w:rsidRPr="008B7EBA">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6526519 \h </w:instrText>
      </w:r>
      <w:r>
        <w:rPr>
          <w:noProof/>
        </w:rPr>
      </w:r>
      <w:r>
        <w:rPr>
          <w:noProof/>
        </w:rPr>
        <w:fldChar w:fldCharType="separate"/>
      </w:r>
      <w:r>
        <w:rPr>
          <w:noProof/>
        </w:rPr>
        <w:t>42</w:t>
      </w:r>
      <w:r>
        <w:rPr>
          <w:noProof/>
        </w:rPr>
        <w:fldChar w:fldCharType="end"/>
      </w:r>
    </w:p>
    <w:p w14:paraId="3CBF2D24" w14:textId="77777777" w:rsidR="008B7EBA" w:rsidRPr="008B7EBA" w:rsidRDefault="008B7EB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3</w:t>
      </w:r>
      <w:r w:rsidRPr="008B7EBA">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6526520 \h </w:instrText>
      </w:r>
      <w:r>
        <w:rPr>
          <w:noProof/>
        </w:rPr>
      </w:r>
      <w:r>
        <w:rPr>
          <w:noProof/>
        </w:rPr>
        <w:fldChar w:fldCharType="separate"/>
      </w:r>
      <w:r>
        <w:rPr>
          <w:noProof/>
        </w:rPr>
        <w:t>42</w:t>
      </w:r>
      <w:r>
        <w:rPr>
          <w:noProof/>
        </w:rPr>
        <w:fldChar w:fldCharType="end"/>
      </w:r>
    </w:p>
    <w:p w14:paraId="0D3396F2" w14:textId="77777777" w:rsidR="008B7EBA" w:rsidRPr="008B7EBA" w:rsidRDefault="008B7EB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4</w:t>
      </w:r>
      <w:r w:rsidRPr="008B7EBA">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6526521 \h </w:instrText>
      </w:r>
      <w:r>
        <w:rPr>
          <w:noProof/>
        </w:rPr>
      </w:r>
      <w:r>
        <w:rPr>
          <w:noProof/>
        </w:rPr>
        <w:fldChar w:fldCharType="separate"/>
      </w:r>
      <w:r>
        <w:rPr>
          <w:noProof/>
        </w:rPr>
        <w:t>44</w:t>
      </w:r>
      <w:r>
        <w:rPr>
          <w:noProof/>
        </w:rPr>
        <w:fldChar w:fldCharType="end"/>
      </w:r>
    </w:p>
    <w:p w14:paraId="0F3285BA" w14:textId="77777777" w:rsidR="008B7EBA" w:rsidRPr="008B7EBA" w:rsidRDefault="008B7EB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1</w:t>
      </w:r>
      <w:r w:rsidRPr="008B7EBA">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6526522 \h </w:instrText>
      </w:r>
      <w:r>
        <w:rPr>
          <w:noProof/>
        </w:rPr>
      </w:r>
      <w:r>
        <w:rPr>
          <w:noProof/>
        </w:rPr>
        <w:fldChar w:fldCharType="separate"/>
      </w:r>
      <w:r>
        <w:rPr>
          <w:noProof/>
        </w:rPr>
        <w:t>44</w:t>
      </w:r>
      <w:r>
        <w:rPr>
          <w:noProof/>
        </w:rPr>
        <w:fldChar w:fldCharType="end"/>
      </w:r>
    </w:p>
    <w:p w14:paraId="2040F2CF" w14:textId="77777777" w:rsidR="008B7EBA" w:rsidRPr="008B7EBA" w:rsidRDefault="008B7EB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2</w:t>
      </w:r>
      <w:r w:rsidRPr="008B7EBA">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6526523 \h </w:instrText>
      </w:r>
      <w:r>
        <w:rPr>
          <w:noProof/>
        </w:rPr>
      </w:r>
      <w:r>
        <w:rPr>
          <w:noProof/>
        </w:rPr>
        <w:fldChar w:fldCharType="separate"/>
      </w:r>
      <w:r>
        <w:rPr>
          <w:noProof/>
        </w:rPr>
        <w:t>46</w:t>
      </w:r>
      <w:r>
        <w:rPr>
          <w:noProof/>
        </w:rPr>
        <w:fldChar w:fldCharType="end"/>
      </w:r>
    </w:p>
    <w:p w14:paraId="76AFB88D" w14:textId="77777777" w:rsidR="008B7EBA" w:rsidRPr="008B7EBA" w:rsidRDefault="008B7EB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3</w:t>
      </w:r>
      <w:r w:rsidRPr="008B7EBA">
        <w:rPr>
          <w:rFonts w:asciiTheme="minorHAnsi" w:eastAsiaTheme="minorEastAsia" w:hAnsiTheme="minorHAnsi" w:cstheme="minorBidi"/>
          <w:i w:val="0"/>
          <w:iCs w:val="0"/>
          <w:noProof/>
          <w:sz w:val="24"/>
          <w:szCs w:val="24"/>
          <w:lang w:eastAsia="fr-FR"/>
        </w:rPr>
        <w:tab/>
      </w:r>
      <w:r>
        <w:rPr>
          <w:noProof/>
        </w:rPr>
        <w:t>B</w:t>
      </w:r>
      <w:r w:rsidRPr="0009140D">
        <w:rPr>
          <w:noProof/>
          <w:vertAlign w:val="subscript"/>
        </w:rPr>
        <w:t>1</w:t>
      </w:r>
      <w:r>
        <w:rPr>
          <w:noProof/>
        </w:rPr>
        <w:t>-Sensitivity of qMT in Healthy Subjects</w:t>
      </w:r>
      <w:r>
        <w:rPr>
          <w:noProof/>
        </w:rPr>
        <w:tab/>
      </w:r>
      <w:r>
        <w:rPr>
          <w:noProof/>
        </w:rPr>
        <w:fldChar w:fldCharType="begin"/>
      </w:r>
      <w:r>
        <w:rPr>
          <w:noProof/>
        </w:rPr>
        <w:instrText xml:space="preserve"> PAGEREF _Toc496526524 \h </w:instrText>
      </w:r>
      <w:r>
        <w:rPr>
          <w:noProof/>
        </w:rPr>
      </w:r>
      <w:r>
        <w:rPr>
          <w:noProof/>
        </w:rPr>
        <w:fldChar w:fldCharType="separate"/>
      </w:r>
      <w:r>
        <w:rPr>
          <w:noProof/>
        </w:rPr>
        <w:t>47</w:t>
      </w:r>
      <w:r>
        <w:rPr>
          <w:noProof/>
        </w:rPr>
        <w:fldChar w:fldCharType="end"/>
      </w:r>
    </w:p>
    <w:p w14:paraId="4E47F2C1" w14:textId="77777777" w:rsidR="008B7EBA" w:rsidRPr="008B7EBA" w:rsidRDefault="008B7EB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4</w:t>
      </w:r>
      <w:r w:rsidRPr="008B7EBA">
        <w:rPr>
          <w:rFonts w:asciiTheme="minorHAnsi" w:eastAsiaTheme="minorEastAsia" w:hAnsiTheme="minorHAnsi" w:cstheme="minorBidi"/>
          <w:i w:val="0"/>
          <w:iCs w:val="0"/>
          <w:noProof/>
          <w:sz w:val="24"/>
          <w:szCs w:val="24"/>
          <w:lang w:eastAsia="fr-FR"/>
        </w:rPr>
        <w:tab/>
      </w:r>
      <w:r>
        <w:rPr>
          <w:noProof/>
        </w:rPr>
        <w:t>B</w:t>
      </w:r>
      <w:r w:rsidRPr="0009140D">
        <w:rPr>
          <w:noProof/>
          <w:vertAlign w:val="subscript"/>
        </w:rPr>
        <w:t>1</w:t>
      </w:r>
      <w:r>
        <w:rPr>
          <w:noProof/>
        </w:rPr>
        <w:t xml:space="preserve"> Method Comparison</w:t>
      </w:r>
      <w:r>
        <w:rPr>
          <w:noProof/>
        </w:rPr>
        <w:tab/>
      </w:r>
      <w:r>
        <w:rPr>
          <w:noProof/>
        </w:rPr>
        <w:fldChar w:fldCharType="begin"/>
      </w:r>
      <w:r>
        <w:rPr>
          <w:noProof/>
        </w:rPr>
        <w:instrText xml:space="preserve"> PAGEREF _Toc496526525 \h </w:instrText>
      </w:r>
      <w:r>
        <w:rPr>
          <w:noProof/>
        </w:rPr>
      </w:r>
      <w:r>
        <w:rPr>
          <w:noProof/>
        </w:rPr>
        <w:fldChar w:fldCharType="separate"/>
      </w:r>
      <w:r>
        <w:rPr>
          <w:noProof/>
        </w:rPr>
        <w:t>49</w:t>
      </w:r>
      <w:r>
        <w:rPr>
          <w:noProof/>
        </w:rPr>
        <w:fldChar w:fldCharType="end"/>
      </w:r>
    </w:p>
    <w:p w14:paraId="3938C7EE" w14:textId="77777777" w:rsidR="008B7EBA" w:rsidRPr="008B7EBA" w:rsidRDefault="008B7EB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5</w:t>
      </w:r>
      <w:r w:rsidRPr="008B7EBA">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6526526 \h </w:instrText>
      </w:r>
      <w:r>
        <w:rPr>
          <w:noProof/>
        </w:rPr>
      </w:r>
      <w:r>
        <w:rPr>
          <w:noProof/>
        </w:rPr>
        <w:fldChar w:fldCharType="separate"/>
      </w:r>
      <w:r>
        <w:rPr>
          <w:noProof/>
        </w:rPr>
        <w:t>50</w:t>
      </w:r>
      <w:r>
        <w:rPr>
          <w:noProof/>
        </w:rPr>
        <w:fldChar w:fldCharType="end"/>
      </w:r>
    </w:p>
    <w:p w14:paraId="525ACBED" w14:textId="77777777" w:rsidR="008B7EBA" w:rsidRPr="008B7EBA" w:rsidRDefault="008B7EB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1</w:t>
      </w:r>
      <w:r w:rsidRPr="008B7EBA">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6526527 \h </w:instrText>
      </w:r>
      <w:r>
        <w:rPr>
          <w:noProof/>
        </w:rPr>
      </w:r>
      <w:r>
        <w:rPr>
          <w:noProof/>
        </w:rPr>
        <w:fldChar w:fldCharType="separate"/>
      </w:r>
      <w:r>
        <w:rPr>
          <w:noProof/>
        </w:rPr>
        <w:t>50</w:t>
      </w:r>
      <w:r>
        <w:rPr>
          <w:noProof/>
        </w:rPr>
        <w:fldChar w:fldCharType="end"/>
      </w:r>
    </w:p>
    <w:p w14:paraId="004E3478" w14:textId="77777777" w:rsidR="008B7EBA" w:rsidRPr="008B7EBA" w:rsidRDefault="008B7EB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2</w:t>
      </w:r>
      <w:r w:rsidRPr="008B7EBA">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6526528 \h </w:instrText>
      </w:r>
      <w:r>
        <w:rPr>
          <w:noProof/>
        </w:rPr>
      </w:r>
      <w:r>
        <w:rPr>
          <w:noProof/>
        </w:rPr>
        <w:fldChar w:fldCharType="separate"/>
      </w:r>
      <w:r>
        <w:rPr>
          <w:noProof/>
        </w:rPr>
        <w:t>52</w:t>
      </w:r>
      <w:r>
        <w:rPr>
          <w:noProof/>
        </w:rPr>
        <w:fldChar w:fldCharType="end"/>
      </w:r>
    </w:p>
    <w:p w14:paraId="533F8C40" w14:textId="77777777" w:rsidR="008B7EBA" w:rsidRPr="008B7EBA" w:rsidRDefault="008B7EB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3</w:t>
      </w:r>
      <w:r w:rsidRPr="008B7EBA">
        <w:rPr>
          <w:rFonts w:asciiTheme="minorHAnsi" w:eastAsiaTheme="minorEastAsia" w:hAnsiTheme="minorHAnsi" w:cstheme="minorBidi"/>
          <w:i w:val="0"/>
          <w:iCs w:val="0"/>
          <w:noProof/>
          <w:sz w:val="24"/>
          <w:szCs w:val="24"/>
          <w:lang w:eastAsia="fr-FR"/>
        </w:rPr>
        <w:tab/>
      </w:r>
      <w:r>
        <w:rPr>
          <w:noProof/>
        </w:rPr>
        <w:t>B</w:t>
      </w:r>
      <w:r w:rsidRPr="0009140D">
        <w:rPr>
          <w:noProof/>
          <w:vertAlign w:val="subscript"/>
        </w:rPr>
        <w:t>1</w:t>
      </w:r>
      <w:r>
        <w:rPr>
          <w:noProof/>
        </w:rPr>
        <w:t>-Sensitivity of qMT in Healthy Subjects</w:t>
      </w:r>
      <w:r>
        <w:rPr>
          <w:noProof/>
        </w:rPr>
        <w:tab/>
      </w:r>
      <w:r>
        <w:rPr>
          <w:noProof/>
        </w:rPr>
        <w:fldChar w:fldCharType="begin"/>
      </w:r>
      <w:r>
        <w:rPr>
          <w:noProof/>
        </w:rPr>
        <w:instrText xml:space="preserve"> PAGEREF _Toc496526529 \h </w:instrText>
      </w:r>
      <w:r>
        <w:rPr>
          <w:noProof/>
        </w:rPr>
      </w:r>
      <w:r>
        <w:rPr>
          <w:noProof/>
        </w:rPr>
        <w:fldChar w:fldCharType="separate"/>
      </w:r>
      <w:r>
        <w:rPr>
          <w:noProof/>
        </w:rPr>
        <w:t>57</w:t>
      </w:r>
      <w:r>
        <w:rPr>
          <w:noProof/>
        </w:rPr>
        <w:fldChar w:fldCharType="end"/>
      </w:r>
    </w:p>
    <w:p w14:paraId="47F456FB" w14:textId="77777777" w:rsidR="008B7EBA" w:rsidRPr="008B7EBA" w:rsidRDefault="008B7EB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4</w:t>
      </w:r>
      <w:r w:rsidRPr="008B7EBA">
        <w:rPr>
          <w:rFonts w:asciiTheme="minorHAnsi" w:eastAsiaTheme="minorEastAsia" w:hAnsiTheme="minorHAnsi" w:cstheme="minorBidi"/>
          <w:i w:val="0"/>
          <w:iCs w:val="0"/>
          <w:noProof/>
          <w:sz w:val="24"/>
          <w:szCs w:val="24"/>
          <w:lang w:eastAsia="fr-FR"/>
        </w:rPr>
        <w:tab/>
      </w:r>
      <w:r>
        <w:rPr>
          <w:noProof/>
        </w:rPr>
        <w:t>B</w:t>
      </w:r>
      <w:r w:rsidRPr="0009140D">
        <w:rPr>
          <w:noProof/>
          <w:vertAlign w:val="subscript"/>
        </w:rPr>
        <w:t>1</w:t>
      </w:r>
      <w:r>
        <w:rPr>
          <w:noProof/>
        </w:rPr>
        <w:t xml:space="preserve"> Mapping Method Comparison</w:t>
      </w:r>
      <w:r>
        <w:rPr>
          <w:noProof/>
        </w:rPr>
        <w:tab/>
      </w:r>
      <w:r>
        <w:rPr>
          <w:noProof/>
        </w:rPr>
        <w:fldChar w:fldCharType="begin"/>
      </w:r>
      <w:r>
        <w:rPr>
          <w:noProof/>
        </w:rPr>
        <w:instrText xml:space="preserve"> PAGEREF _Toc496526530 \h </w:instrText>
      </w:r>
      <w:r>
        <w:rPr>
          <w:noProof/>
        </w:rPr>
      </w:r>
      <w:r>
        <w:rPr>
          <w:noProof/>
        </w:rPr>
        <w:fldChar w:fldCharType="separate"/>
      </w:r>
      <w:r>
        <w:rPr>
          <w:noProof/>
        </w:rPr>
        <w:t>59</w:t>
      </w:r>
      <w:r>
        <w:rPr>
          <w:noProof/>
        </w:rPr>
        <w:fldChar w:fldCharType="end"/>
      </w:r>
    </w:p>
    <w:p w14:paraId="03B9BA59" w14:textId="77777777" w:rsidR="008B7EBA" w:rsidRPr="008B7EBA" w:rsidRDefault="008B7EB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6</w:t>
      </w:r>
      <w:r w:rsidRPr="008B7EBA">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6526531 \h </w:instrText>
      </w:r>
      <w:r>
        <w:rPr>
          <w:noProof/>
        </w:rPr>
      </w:r>
      <w:r>
        <w:rPr>
          <w:noProof/>
        </w:rPr>
        <w:fldChar w:fldCharType="separate"/>
      </w:r>
      <w:r>
        <w:rPr>
          <w:noProof/>
        </w:rPr>
        <w:t>61</w:t>
      </w:r>
      <w:r>
        <w:rPr>
          <w:noProof/>
        </w:rPr>
        <w:fldChar w:fldCharType="end"/>
      </w:r>
    </w:p>
    <w:p w14:paraId="072E8FAC" w14:textId="77777777" w:rsidR="008B7EBA" w:rsidRPr="008B7EBA" w:rsidRDefault="008B7EB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7</w:t>
      </w:r>
      <w:r w:rsidRPr="008B7EBA">
        <w:rPr>
          <w:rFonts w:asciiTheme="minorHAnsi" w:eastAsiaTheme="minorEastAsia" w:hAnsiTheme="minorHAnsi" w:cstheme="minorBidi"/>
          <w:smallCaps w:val="0"/>
          <w:noProof/>
          <w:sz w:val="24"/>
          <w:szCs w:val="24"/>
          <w:lang w:eastAsia="fr-FR"/>
        </w:rPr>
        <w:tab/>
      </w:r>
      <w:r>
        <w:rPr>
          <w:noProof/>
        </w:rPr>
        <w:t>Conclusion</w:t>
      </w:r>
      <w:r>
        <w:rPr>
          <w:noProof/>
        </w:rPr>
        <w:tab/>
      </w:r>
      <w:r>
        <w:rPr>
          <w:noProof/>
        </w:rPr>
        <w:fldChar w:fldCharType="begin"/>
      </w:r>
      <w:r>
        <w:rPr>
          <w:noProof/>
        </w:rPr>
        <w:instrText xml:space="preserve"> PAGEREF _Toc496526532 \h </w:instrText>
      </w:r>
      <w:r>
        <w:rPr>
          <w:noProof/>
        </w:rPr>
      </w:r>
      <w:r>
        <w:rPr>
          <w:noProof/>
        </w:rPr>
        <w:fldChar w:fldCharType="separate"/>
      </w:r>
      <w:r>
        <w:rPr>
          <w:noProof/>
        </w:rPr>
        <w:t>62</w:t>
      </w:r>
      <w:r>
        <w:rPr>
          <w:noProof/>
        </w:rPr>
        <w:fldChar w:fldCharType="end"/>
      </w:r>
    </w:p>
    <w:p w14:paraId="204A7AD3" w14:textId="77777777" w:rsidR="008B7EBA" w:rsidRPr="008B7EBA" w:rsidRDefault="008B7EB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8</w:t>
      </w:r>
      <w:r w:rsidRPr="008B7EBA">
        <w:rPr>
          <w:rFonts w:asciiTheme="minorHAnsi" w:eastAsiaTheme="minorEastAsia" w:hAnsiTheme="minorHAnsi" w:cstheme="minorBidi"/>
          <w:smallCaps w:val="0"/>
          <w:noProof/>
          <w:sz w:val="24"/>
          <w:szCs w:val="24"/>
          <w:lang w:eastAsia="fr-FR"/>
        </w:rPr>
        <w:tab/>
      </w:r>
      <w:r>
        <w:rPr>
          <w:noProof/>
        </w:rPr>
        <w:t>Appendix A</w:t>
      </w:r>
      <w:r>
        <w:rPr>
          <w:noProof/>
        </w:rPr>
        <w:tab/>
      </w:r>
      <w:r>
        <w:rPr>
          <w:noProof/>
        </w:rPr>
        <w:fldChar w:fldCharType="begin"/>
      </w:r>
      <w:r>
        <w:rPr>
          <w:noProof/>
        </w:rPr>
        <w:instrText xml:space="preserve"> PAGEREF _Toc496526533 \h </w:instrText>
      </w:r>
      <w:r>
        <w:rPr>
          <w:noProof/>
        </w:rPr>
      </w:r>
      <w:r>
        <w:rPr>
          <w:noProof/>
        </w:rPr>
        <w:fldChar w:fldCharType="separate"/>
      </w:r>
      <w:r>
        <w:rPr>
          <w:noProof/>
        </w:rPr>
        <w:t>63</w:t>
      </w:r>
      <w:r>
        <w:rPr>
          <w:noProof/>
        </w:rPr>
        <w:fldChar w:fldCharType="end"/>
      </w:r>
    </w:p>
    <w:p w14:paraId="6456B31D" w14:textId="77777777" w:rsidR="008B7EBA" w:rsidRPr="008B7EBA" w:rsidRDefault="008B7EB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9</w:t>
      </w:r>
      <w:r w:rsidRPr="008B7EBA">
        <w:rPr>
          <w:rFonts w:asciiTheme="minorHAnsi" w:eastAsiaTheme="minorEastAsia" w:hAnsiTheme="minorHAnsi" w:cstheme="minorBidi"/>
          <w:smallCaps w:val="0"/>
          <w:noProof/>
          <w:sz w:val="24"/>
          <w:szCs w:val="24"/>
          <w:lang w:eastAsia="fr-FR"/>
        </w:rPr>
        <w:tab/>
      </w:r>
      <w:r>
        <w:rPr>
          <w:noProof/>
        </w:rPr>
        <w:t>Acknowledgements</w:t>
      </w:r>
      <w:r>
        <w:rPr>
          <w:noProof/>
        </w:rPr>
        <w:tab/>
      </w:r>
      <w:r>
        <w:rPr>
          <w:noProof/>
        </w:rPr>
        <w:fldChar w:fldCharType="begin"/>
      </w:r>
      <w:r>
        <w:rPr>
          <w:noProof/>
        </w:rPr>
        <w:instrText xml:space="preserve"> PAGEREF _Toc496526534 \h </w:instrText>
      </w:r>
      <w:r>
        <w:rPr>
          <w:noProof/>
        </w:rPr>
      </w:r>
      <w:r>
        <w:rPr>
          <w:noProof/>
        </w:rPr>
        <w:fldChar w:fldCharType="separate"/>
      </w:r>
      <w:r>
        <w:rPr>
          <w:noProof/>
        </w:rPr>
        <w:t>65</w:t>
      </w:r>
      <w:r>
        <w:rPr>
          <w:noProof/>
        </w:rPr>
        <w:fldChar w:fldCharType="end"/>
      </w:r>
    </w:p>
    <w:p w14:paraId="6D223DCB" w14:textId="77777777" w:rsidR="008B7EBA" w:rsidRPr="008B7EBA" w:rsidRDefault="008B7EBA">
      <w:pPr>
        <w:pStyle w:val="TM1"/>
        <w:rPr>
          <w:rFonts w:asciiTheme="minorHAnsi" w:eastAsiaTheme="minorEastAsia" w:hAnsiTheme="minorHAnsi" w:cstheme="minorBidi"/>
          <w:b w:val="0"/>
          <w:bCs w:val="0"/>
          <w:caps w:val="0"/>
          <w:sz w:val="24"/>
          <w:szCs w:val="24"/>
          <w:lang w:eastAsia="fr-FR"/>
        </w:rPr>
      </w:pPr>
      <w:r>
        <w:t>Chapter 5</w:t>
      </w:r>
      <w:r w:rsidRPr="0009140D">
        <w:rPr>
          <w:b w:val="0"/>
          <w:i/>
        </w:rPr>
        <w:t xml:space="preserve"> Sensitivity-Regularization of the Cramér-Rao Lower Bound to Minimize B</w:t>
      </w:r>
      <w:r w:rsidRPr="0009140D">
        <w:rPr>
          <w:b w:val="0"/>
          <w:i/>
          <w:vertAlign w:val="subscript"/>
        </w:rPr>
        <w:t xml:space="preserve">1 </w:t>
      </w:r>
      <w:r w:rsidRPr="0009140D">
        <w:rPr>
          <w:b w:val="0"/>
          <w:i/>
        </w:rPr>
        <w:t>Nonuniformity Effects in Quantitative Magnetization Transfer Imaging</w:t>
      </w:r>
      <w:r>
        <w:tab/>
      </w:r>
      <w:r>
        <w:fldChar w:fldCharType="begin"/>
      </w:r>
      <w:r>
        <w:instrText xml:space="preserve"> PAGEREF _Toc496526535 \h </w:instrText>
      </w:r>
      <w:r>
        <w:fldChar w:fldCharType="separate"/>
      </w:r>
      <w:r>
        <w:t>66</w:t>
      </w:r>
      <w:r>
        <w:fldChar w:fldCharType="end"/>
      </w:r>
    </w:p>
    <w:p w14:paraId="55A981EA" w14:textId="77777777" w:rsidR="008B7EBA" w:rsidRPr="008B7EBA" w:rsidRDefault="008B7EB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1</w:t>
      </w:r>
      <w:r w:rsidRPr="008B7EBA">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6526536 \h </w:instrText>
      </w:r>
      <w:r>
        <w:rPr>
          <w:noProof/>
        </w:rPr>
      </w:r>
      <w:r>
        <w:rPr>
          <w:noProof/>
        </w:rPr>
        <w:fldChar w:fldCharType="separate"/>
      </w:r>
      <w:r>
        <w:rPr>
          <w:noProof/>
        </w:rPr>
        <w:t>66</w:t>
      </w:r>
      <w:r>
        <w:rPr>
          <w:noProof/>
        </w:rPr>
        <w:fldChar w:fldCharType="end"/>
      </w:r>
    </w:p>
    <w:p w14:paraId="62E9E0DF" w14:textId="77777777" w:rsidR="008B7EBA" w:rsidRPr="008B7EBA" w:rsidRDefault="008B7EB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2</w:t>
      </w:r>
      <w:r w:rsidRPr="008B7EBA">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6526537 \h </w:instrText>
      </w:r>
      <w:r>
        <w:rPr>
          <w:noProof/>
        </w:rPr>
      </w:r>
      <w:r>
        <w:rPr>
          <w:noProof/>
        </w:rPr>
        <w:fldChar w:fldCharType="separate"/>
      </w:r>
      <w:r>
        <w:rPr>
          <w:noProof/>
        </w:rPr>
        <w:t>68</w:t>
      </w:r>
      <w:r>
        <w:rPr>
          <w:noProof/>
        </w:rPr>
        <w:fldChar w:fldCharType="end"/>
      </w:r>
    </w:p>
    <w:p w14:paraId="4164B64F" w14:textId="77777777" w:rsidR="008B7EBA" w:rsidRPr="008B7EBA" w:rsidRDefault="008B7EB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lastRenderedPageBreak/>
        <w:t>5.3</w:t>
      </w:r>
      <w:r w:rsidRPr="008B7EBA">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6526538 \h </w:instrText>
      </w:r>
      <w:r>
        <w:rPr>
          <w:noProof/>
        </w:rPr>
      </w:r>
      <w:r>
        <w:rPr>
          <w:noProof/>
        </w:rPr>
        <w:fldChar w:fldCharType="separate"/>
      </w:r>
      <w:r>
        <w:rPr>
          <w:noProof/>
        </w:rPr>
        <w:t>68</w:t>
      </w:r>
      <w:r>
        <w:rPr>
          <w:noProof/>
        </w:rPr>
        <w:fldChar w:fldCharType="end"/>
      </w:r>
    </w:p>
    <w:p w14:paraId="4FB2D2BC" w14:textId="77777777" w:rsidR="008B7EBA" w:rsidRPr="008B7EBA" w:rsidRDefault="008B7EB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4</w:t>
      </w:r>
      <w:r w:rsidRPr="008B7EBA">
        <w:rPr>
          <w:rFonts w:asciiTheme="minorHAnsi" w:eastAsiaTheme="minorEastAsia" w:hAnsiTheme="minorHAnsi" w:cstheme="minorBidi"/>
          <w:smallCaps w:val="0"/>
          <w:noProof/>
          <w:sz w:val="24"/>
          <w:szCs w:val="24"/>
          <w:lang w:eastAsia="fr-FR"/>
        </w:rPr>
        <w:tab/>
      </w:r>
      <w:r>
        <w:rPr>
          <w:noProof/>
        </w:rPr>
        <w:t>Theory</w:t>
      </w:r>
      <w:r>
        <w:rPr>
          <w:noProof/>
        </w:rPr>
        <w:tab/>
      </w:r>
      <w:r>
        <w:rPr>
          <w:noProof/>
        </w:rPr>
        <w:fldChar w:fldCharType="begin"/>
      </w:r>
      <w:r>
        <w:rPr>
          <w:noProof/>
        </w:rPr>
        <w:instrText xml:space="preserve"> PAGEREF _Toc496526539 \h </w:instrText>
      </w:r>
      <w:r>
        <w:rPr>
          <w:noProof/>
        </w:rPr>
      </w:r>
      <w:r>
        <w:rPr>
          <w:noProof/>
        </w:rPr>
        <w:fldChar w:fldCharType="separate"/>
      </w:r>
      <w:r>
        <w:rPr>
          <w:noProof/>
        </w:rPr>
        <w:t>70</w:t>
      </w:r>
      <w:r>
        <w:rPr>
          <w:noProof/>
        </w:rPr>
        <w:fldChar w:fldCharType="end"/>
      </w:r>
    </w:p>
    <w:p w14:paraId="1A4B4E91" w14:textId="77777777" w:rsidR="008B7EBA" w:rsidRPr="008B7EBA" w:rsidRDefault="008B7EB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5</w:t>
      </w:r>
      <w:r w:rsidRPr="008B7EBA">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6526540 \h </w:instrText>
      </w:r>
      <w:r>
        <w:rPr>
          <w:noProof/>
        </w:rPr>
      </w:r>
      <w:r>
        <w:rPr>
          <w:noProof/>
        </w:rPr>
        <w:fldChar w:fldCharType="separate"/>
      </w:r>
      <w:r>
        <w:rPr>
          <w:noProof/>
        </w:rPr>
        <w:t>72</w:t>
      </w:r>
      <w:r>
        <w:rPr>
          <w:noProof/>
        </w:rPr>
        <w:fldChar w:fldCharType="end"/>
      </w:r>
    </w:p>
    <w:p w14:paraId="5611C31A" w14:textId="77777777" w:rsidR="008B7EBA" w:rsidRPr="008B7EBA" w:rsidRDefault="008B7EB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1</w:t>
      </w:r>
      <w:r w:rsidRPr="008B7EBA">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6526541 \h </w:instrText>
      </w:r>
      <w:r>
        <w:rPr>
          <w:noProof/>
        </w:rPr>
      </w:r>
      <w:r>
        <w:rPr>
          <w:noProof/>
        </w:rPr>
        <w:fldChar w:fldCharType="separate"/>
      </w:r>
      <w:r>
        <w:rPr>
          <w:noProof/>
        </w:rPr>
        <w:t>72</w:t>
      </w:r>
      <w:r>
        <w:rPr>
          <w:noProof/>
        </w:rPr>
        <w:fldChar w:fldCharType="end"/>
      </w:r>
    </w:p>
    <w:p w14:paraId="02769FA8" w14:textId="77777777" w:rsidR="008B7EBA" w:rsidRPr="008B7EBA" w:rsidRDefault="008B7EB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2</w:t>
      </w:r>
      <w:r w:rsidRPr="008B7EBA">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6526542 \h </w:instrText>
      </w:r>
      <w:r>
        <w:rPr>
          <w:noProof/>
        </w:rPr>
      </w:r>
      <w:r>
        <w:rPr>
          <w:noProof/>
        </w:rPr>
        <w:fldChar w:fldCharType="separate"/>
      </w:r>
      <w:r>
        <w:rPr>
          <w:noProof/>
        </w:rPr>
        <w:t>73</w:t>
      </w:r>
      <w:r>
        <w:rPr>
          <w:noProof/>
        </w:rPr>
        <w:fldChar w:fldCharType="end"/>
      </w:r>
    </w:p>
    <w:p w14:paraId="1BD79007" w14:textId="77777777" w:rsidR="008B7EBA" w:rsidRPr="008B7EBA" w:rsidRDefault="008B7EB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3</w:t>
      </w:r>
      <w:r w:rsidRPr="008B7EBA">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6526543 \h </w:instrText>
      </w:r>
      <w:r>
        <w:rPr>
          <w:noProof/>
        </w:rPr>
      </w:r>
      <w:r>
        <w:rPr>
          <w:noProof/>
        </w:rPr>
        <w:fldChar w:fldCharType="separate"/>
      </w:r>
      <w:r>
        <w:rPr>
          <w:noProof/>
        </w:rPr>
        <w:t>74</w:t>
      </w:r>
      <w:r>
        <w:rPr>
          <w:noProof/>
        </w:rPr>
        <w:fldChar w:fldCharType="end"/>
      </w:r>
    </w:p>
    <w:p w14:paraId="37BD2587" w14:textId="77777777" w:rsidR="008B7EBA" w:rsidRPr="008B7EBA" w:rsidRDefault="008B7EB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6</w:t>
      </w:r>
      <w:r w:rsidRPr="008B7EBA">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6526544 \h </w:instrText>
      </w:r>
      <w:r>
        <w:rPr>
          <w:noProof/>
        </w:rPr>
      </w:r>
      <w:r>
        <w:rPr>
          <w:noProof/>
        </w:rPr>
        <w:fldChar w:fldCharType="separate"/>
      </w:r>
      <w:r>
        <w:rPr>
          <w:noProof/>
        </w:rPr>
        <w:t>76</w:t>
      </w:r>
      <w:r>
        <w:rPr>
          <w:noProof/>
        </w:rPr>
        <w:fldChar w:fldCharType="end"/>
      </w:r>
    </w:p>
    <w:p w14:paraId="6E55735F" w14:textId="77777777" w:rsidR="008B7EBA" w:rsidRPr="008B7EBA" w:rsidRDefault="008B7EB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1</w:t>
      </w:r>
      <w:r w:rsidRPr="008B7EBA">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6526545 \h </w:instrText>
      </w:r>
      <w:r>
        <w:rPr>
          <w:noProof/>
        </w:rPr>
      </w:r>
      <w:r>
        <w:rPr>
          <w:noProof/>
        </w:rPr>
        <w:fldChar w:fldCharType="separate"/>
      </w:r>
      <w:r>
        <w:rPr>
          <w:noProof/>
        </w:rPr>
        <w:t>76</w:t>
      </w:r>
      <w:r>
        <w:rPr>
          <w:noProof/>
        </w:rPr>
        <w:fldChar w:fldCharType="end"/>
      </w:r>
    </w:p>
    <w:p w14:paraId="5F3800B7" w14:textId="77777777" w:rsidR="008B7EBA" w:rsidRPr="008B7EBA" w:rsidRDefault="008B7EB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2</w:t>
      </w:r>
      <w:r w:rsidRPr="008B7EBA">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6526546 \h </w:instrText>
      </w:r>
      <w:r>
        <w:rPr>
          <w:noProof/>
        </w:rPr>
      </w:r>
      <w:r>
        <w:rPr>
          <w:noProof/>
        </w:rPr>
        <w:fldChar w:fldCharType="separate"/>
      </w:r>
      <w:r>
        <w:rPr>
          <w:noProof/>
        </w:rPr>
        <w:t>78</w:t>
      </w:r>
      <w:r>
        <w:rPr>
          <w:noProof/>
        </w:rPr>
        <w:fldChar w:fldCharType="end"/>
      </w:r>
    </w:p>
    <w:p w14:paraId="02805A68" w14:textId="77777777" w:rsidR="008B7EBA" w:rsidRPr="008B7EBA" w:rsidRDefault="008B7EB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3</w:t>
      </w:r>
      <w:r w:rsidRPr="008B7EBA">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6526547 \h </w:instrText>
      </w:r>
      <w:r>
        <w:rPr>
          <w:noProof/>
        </w:rPr>
      </w:r>
      <w:r>
        <w:rPr>
          <w:noProof/>
        </w:rPr>
        <w:fldChar w:fldCharType="separate"/>
      </w:r>
      <w:r>
        <w:rPr>
          <w:noProof/>
        </w:rPr>
        <w:t>81</w:t>
      </w:r>
      <w:r>
        <w:rPr>
          <w:noProof/>
        </w:rPr>
        <w:fldChar w:fldCharType="end"/>
      </w:r>
    </w:p>
    <w:p w14:paraId="1118E6CE" w14:textId="77777777" w:rsidR="008B7EBA" w:rsidRPr="008B7EBA" w:rsidRDefault="008B7EB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7</w:t>
      </w:r>
      <w:r w:rsidRPr="008B7EBA">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6526548 \h </w:instrText>
      </w:r>
      <w:r>
        <w:rPr>
          <w:noProof/>
        </w:rPr>
      </w:r>
      <w:r>
        <w:rPr>
          <w:noProof/>
        </w:rPr>
        <w:fldChar w:fldCharType="separate"/>
      </w:r>
      <w:r>
        <w:rPr>
          <w:noProof/>
        </w:rPr>
        <w:t>84</w:t>
      </w:r>
      <w:r>
        <w:rPr>
          <w:noProof/>
        </w:rPr>
        <w:fldChar w:fldCharType="end"/>
      </w:r>
    </w:p>
    <w:p w14:paraId="035B27F6" w14:textId="77777777" w:rsidR="008B7EBA" w:rsidRPr="008B7EBA" w:rsidRDefault="008B7EBA">
      <w:pPr>
        <w:pStyle w:val="TM1"/>
        <w:rPr>
          <w:rFonts w:asciiTheme="minorHAnsi" w:eastAsiaTheme="minorEastAsia" w:hAnsiTheme="minorHAnsi" w:cstheme="minorBidi"/>
          <w:b w:val="0"/>
          <w:bCs w:val="0"/>
          <w:caps w:val="0"/>
          <w:sz w:val="24"/>
          <w:szCs w:val="24"/>
          <w:lang w:eastAsia="fr-FR"/>
        </w:rPr>
      </w:pPr>
      <w:r>
        <w:t>Chapter 6</w:t>
      </w:r>
      <w:r w:rsidRPr="0009140D">
        <w:rPr>
          <w:b w:val="0"/>
          <w:i/>
        </w:rPr>
        <w:t xml:space="preserve"> Conclusion</w:t>
      </w:r>
      <w:r>
        <w:tab/>
      </w:r>
      <w:r>
        <w:fldChar w:fldCharType="begin"/>
      </w:r>
      <w:r>
        <w:instrText xml:space="preserve"> PAGEREF _Toc496526549 \h </w:instrText>
      </w:r>
      <w:r>
        <w:fldChar w:fldCharType="separate"/>
      </w:r>
      <w:r>
        <w:t>88</w:t>
      </w:r>
      <w:r>
        <w:fldChar w:fldCharType="end"/>
      </w:r>
    </w:p>
    <w:p w14:paraId="5B18B88B" w14:textId="77777777" w:rsidR="008B7EBA" w:rsidRPr="008B7EBA" w:rsidRDefault="008B7EB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6.1</w:t>
      </w:r>
      <w:r w:rsidRPr="008B7EBA">
        <w:rPr>
          <w:rFonts w:asciiTheme="minorHAnsi" w:eastAsiaTheme="minorEastAsia" w:hAnsiTheme="minorHAnsi" w:cstheme="minorBidi"/>
          <w:smallCaps w:val="0"/>
          <w:noProof/>
          <w:sz w:val="24"/>
          <w:szCs w:val="24"/>
          <w:lang w:eastAsia="fr-FR"/>
        </w:rPr>
        <w:tab/>
      </w:r>
      <w:r>
        <w:rPr>
          <w:noProof/>
        </w:rPr>
        <w:t>Summary</w:t>
      </w:r>
      <w:r>
        <w:rPr>
          <w:noProof/>
        </w:rPr>
        <w:tab/>
      </w:r>
      <w:r>
        <w:rPr>
          <w:noProof/>
        </w:rPr>
        <w:fldChar w:fldCharType="begin"/>
      </w:r>
      <w:r>
        <w:rPr>
          <w:noProof/>
        </w:rPr>
        <w:instrText xml:space="preserve"> PAGEREF _Toc496526550 \h </w:instrText>
      </w:r>
      <w:r>
        <w:rPr>
          <w:noProof/>
        </w:rPr>
      </w:r>
      <w:r>
        <w:rPr>
          <w:noProof/>
        </w:rPr>
        <w:fldChar w:fldCharType="separate"/>
      </w:r>
      <w:r>
        <w:rPr>
          <w:noProof/>
        </w:rPr>
        <w:t>88</w:t>
      </w:r>
      <w:r>
        <w:rPr>
          <w:noProof/>
        </w:rPr>
        <w:fldChar w:fldCharType="end"/>
      </w:r>
    </w:p>
    <w:p w14:paraId="5E6CA4D4" w14:textId="77777777" w:rsidR="008B7EBA" w:rsidRPr="008B7EBA" w:rsidRDefault="008B7EB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6.2</w:t>
      </w:r>
      <w:r w:rsidRPr="008B7EBA">
        <w:rPr>
          <w:rFonts w:asciiTheme="minorHAnsi" w:eastAsiaTheme="minorEastAsia" w:hAnsiTheme="minorHAnsi" w:cstheme="minorBidi"/>
          <w:smallCaps w:val="0"/>
          <w:noProof/>
          <w:sz w:val="24"/>
          <w:szCs w:val="24"/>
          <w:lang w:eastAsia="fr-FR"/>
        </w:rPr>
        <w:tab/>
      </w:r>
      <w:r>
        <w:rPr>
          <w:noProof/>
        </w:rPr>
        <w:t>Future Work</w:t>
      </w:r>
      <w:r>
        <w:rPr>
          <w:noProof/>
        </w:rPr>
        <w:tab/>
      </w:r>
      <w:r>
        <w:rPr>
          <w:noProof/>
        </w:rPr>
        <w:fldChar w:fldCharType="begin"/>
      </w:r>
      <w:r>
        <w:rPr>
          <w:noProof/>
        </w:rPr>
        <w:instrText xml:space="preserve"> PAGEREF _Toc496526551 \h </w:instrText>
      </w:r>
      <w:r>
        <w:rPr>
          <w:noProof/>
        </w:rPr>
      </w:r>
      <w:r>
        <w:rPr>
          <w:noProof/>
        </w:rPr>
        <w:fldChar w:fldCharType="separate"/>
      </w:r>
      <w:r>
        <w:rPr>
          <w:noProof/>
        </w:rPr>
        <w:t>88</w:t>
      </w:r>
      <w:r>
        <w:rPr>
          <w:noProof/>
        </w:rPr>
        <w:fldChar w:fldCharType="end"/>
      </w:r>
    </w:p>
    <w:p w14:paraId="08FC4E48" w14:textId="77777777" w:rsidR="008B7EBA" w:rsidRPr="008B7EBA" w:rsidRDefault="008B7EBA">
      <w:pPr>
        <w:pStyle w:val="TM1"/>
        <w:rPr>
          <w:rFonts w:asciiTheme="minorHAnsi" w:eastAsiaTheme="minorEastAsia" w:hAnsiTheme="minorHAnsi" w:cstheme="minorBidi"/>
          <w:b w:val="0"/>
          <w:bCs w:val="0"/>
          <w:caps w:val="0"/>
          <w:sz w:val="24"/>
          <w:szCs w:val="24"/>
          <w:lang w:eastAsia="fr-FR"/>
        </w:rPr>
      </w:pPr>
      <w:r>
        <w:t>Bibliography</w:t>
      </w:r>
      <w:r>
        <w:tab/>
      </w:r>
      <w:r>
        <w:fldChar w:fldCharType="begin"/>
      </w:r>
      <w:r>
        <w:instrText xml:space="preserve"> PAGEREF _Toc496526552 \h </w:instrText>
      </w:r>
      <w:r>
        <w:fldChar w:fldCharType="separate"/>
      </w:r>
      <w:r>
        <w:t>89</w:t>
      </w:r>
      <w:r>
        <w:fldChar w:fldCharType="end"/>
      </w:r>
    </w:p>
    <w:p w14:paraId="7BBE64A6" w14:textId="1DE99F03" w:rsidR="00351B51" w:rsidRDefault="0015286B" w:rsidP="00351B51">
      <w:pPr>
        <w:spacing w:line="480" w:lineRule="auto"/>
      </w:pPr>
      <w:r>
        <w:fldChar w:fldCharType="end"/>
      </w:r>
      <w:r w:rsidR="00351B51">
        <w:br w:type="page"/>
      </w:r>
    </w:p>
    <w:p w14:paraId="2E279CEB" w14:textId="52283DCC" w:rsidR="0015286B" w:rsidRDefault="00351B51" w:rsidP="008224C0">
      <w:pPr>
        <w:pStyle w:val="H1Non-Chapters"/>
      </w:pPr>
      <w:bookmarkStart w:id="1" w:name="_Toc496526481"/>
      <w:r>
        <w:lastRenderedPageBreak/>
        <w:t>List of Figures</w:t>
      </w:r>
      <w:bookmarkEnd w:id="1"/>
    </w:p>
    <w:p w14:paraId="0E21A65E" w14:textId="77777777" w:rsidR="008B7EBA" w:rsidRPr="008B7EBA" w:rsidRDefault="00CA049B">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Figure" </w:instrText>
      </w:r>
      <w:r>
        <w:fldChar w:fldCharType="separate"/>
      </w:r>
      <w:r w:rsidR="008B7EBA">
        <w:rPr>
          <w:noProof/>
        </w:rPr>
        <w:t>Figure 3</w:t>
      </w:r>
      <w:r w:rsidR="008B7EBA">
        <w:rPr>
          <w:noProof/>
        </w:rPr>
        <w:noBreakHyphen/>
        <w:t>1.Tissue classification maps (black = 0%, gray = 100%) of a healthy subject calculated from INSECT [24] using MP-RAGE T</w:t>
      </w:r>
      <w:r w:rsidR="008B7EBA" w:rsidRPr="00703983">
        <w:rPr>
          <w:noProof/>
          <w:vertAlign w:val="subscript"/>
        </w:rPr>
        <w:t>1w</w:t>
      </w:r>
      <w:r w:rsidR="008B7EBA">
        <w:rPr>
          <w:noProof/>
        </w:rPr>
        <w:t xml:space="preserve"> data (1 × 1 × 1mm</w:t>
      </w:r>
      <w:r w:rsidR="008B7EBA" w:rsidRPr="00703983">
        <w:rPr>
          <w:noProof/>
          <w:vertAlign w:val="superscript"/>
        </w:rPr>
        <w:t>3</w:t>
      </w:r>
      <w:r w:rsidR="008B7EBA">
        <w:rPr>
          <w:noProof/>
        </w:rPr>
        <w:t>) and resampled to 2 × 2 × 5mm</w:t>
      </w:r>
      <w:r w:rsidR="008B7EBA" w:rsidRPr="00703983">
        <w:rPr>
          <w:noProof/>
          <w:vertAlign w:val="superscript"/>
        </w:rPr>
        <w:t>3</w:t>
      </w:r>
      <w:r w:rsidR="008B7EBA">
        <w:rPr>
          <w:noProof/>
        </w:rPr>
        <w:t>. Tissue percentages were estimated by calculating the ratio of INSECT tissue-classified voxels (1mm</w:t>
      </w:r>
      <w:r w:rsidR="008B7EBA" w:rsidRPr="00703983">
        <w:rPr>
          <w:noProof/>
          <w:vertAlign w:val="superscript"/>
        </w:rPr>
        <w:t>3</w:t>
      </w:r>
      <w:r w:rsidR="008B7EBA">
        <w:rPr>
          <w:noProof/>
        </w:rPr>
        <w:t>) for a given tissue type (WM, GM, CSF) that were located inside the corresponding low-resolution voxels (2 × 2 × 5mm3), for which the quantitative maps (B</w:t>
      </w:r>
      <w:r w:rsidR="008B7EBA" w:rsidRPr="00703983">
        <w:rPr>
          <w:noProof/>
          <w:vertAlign w:val="subscript"/>
        </w:rPr>
        <w:t>1</w:t>
      </w:r>
      <w:r w:rsidR="008B7EBA">
        <w:rPr>
          <w:noProof/>
        </w:rPr>
        <w:t>, T</w:t>
      </w:r>
      <w:r w:rsidR="008B7EBA" w:rsidRPr="00703983">
        <w:rPr>
          <w:noProof/>
          <w:vertAlign w:val="subscript"/>
        </w:rPr>
        <w:t>1</w:t>
      </w:r>
      <w:r w:rsidR="008B7EBA">
        <w:rPr>
          <w:noProof/>
        </w:rPr>
        <w:t>) were acquired.</w:t>
      </w:r>
      <w:r w:rsidR="008B7EBA">
        <w:rPr>
          <w:noProof/>
        </w:rPr>
        <w:tab/>
      </w:r>
      <w:r w:rsidR="008B7EBA">
        <w:rPr>
          <w:noProof/>
        </w:rPr>
        <w:fldChar w:fldCharType="begin"/>
      </w:r>
      <w:r w:rsidR="008B7EBA">
        <w:rPr>
          <w:noProof/>
        </w:rPr>
        <w:instrText xml:space="preserve"> PAGEREF _Toc496526553 \h </w:instrText>
      </w:r>
      <w:r w:rsidR="008B7EBA">
        <w:rPr>
          <w:noProof/>
        </w:rPr>
      </w:r>
      <w:r w:rsidR="008B7EBA">
        <w:rPr>
          <w:noProof/>
        </w:rPr>
        <w:fldChar w:fldCharType="separate"/>
      </w:r>
      <w:r w:rsidR="008B7EBA">
        <w:rPr>
          <w:noProof/>
        </w:rPr>
        <w:t>28</w:t>
      </w:r>
      <w:r w:rsidR="008B7EBA">
        <w:rPr>
          <w:noProof/>
        </w:rPr>
        <w:fldChar w:fldCharType="end"/>
      </w:r>
    </w:p>
    <w:p w14:paraId="3BF81753" w14:textId="77777777" w:rsidR="008B7EBA" w:rsidRPr="008B7EBA" w:rsidRDefault="008B7EBA">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2. Normalized histograms of single-slice unfiltered B</w:t>
      </w:r>
      <w:r w:rsidRPr="00703983">
        <w:rPr>
          <w:noProof/>
          <w:vertAlign w:val="subscript"/>
        </w:rPr>
        <w:t>1</w:t>
      </w:r>
      <w:r>
        <w:rPr>
          <w:noProof/>
        </w:rPr>
        <w:t xml:space="preserve"> (a) and T</w:t>
      </w:r>
      <w:r w:rsidRPr="00703983">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496526554 \h </w:instrText>
      </w:r>
      <w:r>
        <w:rPr>
          <w:noProof/>
        </w:rPr>
      </w:r>
      <w:r>
        <w:rPr>
          <w:noProof/>
        </w:rPr>
        <w:fldChar w:fldCharType="separate"/>
      </w:r>
      <w:r>
        <w:rPr>
          <w:noProof/>
        </w:rPr>
        <w:t>32</w:t>
      </w:r>
      <w:r>
        <w:rPr>
          <w:noProof/>
        </w:rPr>
        <w:fldChar w:fldCharType="end"/>
      </w:r>
    </w:p>
    <w:p w14:paraId="37A3A751" w14:textId="77777777" w:rsidR="008B7EBA" w:rsidRPr="008B7EBA" w:rsidRDefault="008B7EBA">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3. a: Acquisition images for each acquired B</w:t>
      </w:r>
      <w:r w:rsidRPr="00703983">
        <w:rPr>
          <w:noProof/>
          <w:vertAlign w:val="subscript"/>
        </w:rPr>
        <w:t>1</w:t>
      </w:r>
      <w:r>
        <w:rPr>
          <w:noProof/>
        </w:rPr>
        <w:t xml:space="preserve"> method: Ref. DA (reference single-slice double angle), AFI (actual flip angle imaging), BS (Bloch-Siegert shift), and EPI-DA (double-angle using an interleaved multislice EPI acquisition). b: Unfiltered single-slice B</w:t>
      </w:r>
      <w:r w:rsidRPr="00703983">
        <w:rPr>
          <w:noProof/>
          <w:vertAlign w:val="subscript"/>
        </w:rPr>
        <w:t>1</w:t>
      </w:r>
      <w:r>
        <w:rPr>
          <w:noProof/>
        </w:rPr>
        <w:t xml:space="preserve"> maps, and corresponding WM-masked VFA T</w:t>
      </w:r>
      <w:r w:rsidRPr="00703983">
        <w:rPr>
          <w:noProof/>
          <w:vertAlign w:val="subscript"/>
        </w:rPr>
        <w:t>1</w:t>
      </w:r>
      <w:r>
        <w:rPr>
          <w:noProof/>
        </w:rPr>
        <w:t xml:space="preserve"> maps fitted using flip-angles scaled voxelwise using each B</w:t>
      </w:r>
      <w:r w:rsidRPr="00703983">
        <w:rPr>
          <w:noProof/>
          <w:vertAlign w:val="subscript"/>
        </w:rPr>
        <w:t>1</w:t>
      </w:r>
      <w:r>
        <w:rPr>
          <w:noProof/>
        </w:rPr>
        <w:t xml:space="preserve"> map. The “Nominal” column represents VFA T</w:t>
      </w:r>
      <w:r w:rsidRPr="00703983">
        <w:rPr>
          <w:noProof/>
          <w:vertAlign w:val="subscript"/>
        </w:rPr>
        <w:t>1</w:t>
      </w:r>
      <w:r>
        <w:rPr>
          <w:noProof/>
        </w:rPr>
        <w:t xml:space="preserve"> fitting using no B</w:t>
      </w:r>
      <w:r w:rsidRPr="00703983">
        <w:rPr>
          <w:noProof/>
          <w:vertAlign w:val="subscript"/>
        </w:rPr>
        <w:t>1</w:t>
      </w:r>
      <w:r>
        <w:rPr>
          <w:noProof/>
        </w:rPr>
        <w:t xml:space="preserve"> correction (B</w:t>
      </w:r>
      <w:r w:rsidRPr="00703983">
        <w:rPr>
          <w:noProof/>
          <w:vertAlign w:val="subscript"/>
        </w:rPr>
        <w:t>1</w:t>
      </w:r>
      <w:r>
        <w:rPr>
          <w:noProof/>
        </w:rPr>
        <w:t xml:space="preserve"> = 1 n.u.).</w:t>
      </w:r>
      <w:r>
        <w:rPr>
          <w:noProof/>
        </w:rPr>
        <w:tab/>
      </w:r>
      <w:r>
        <w:rPr>
          <w:noProof/>
        </w:rPr>
        <w:fldChar w:fldCharType="begin"/>
      </w:r>
      <w:r>
        <w:rPr>
          <w:noProof/>
        </w:rPr>
        <w:instrText xml:space="preserve"> PAGEREF _Toc496526555 \h </w:instrText>
      </w:r>
      <w:r>
        <w:rPr>
          <w:noProof/>
        </w:rPr>
      </w:r>
      <w:r>
        <w:rPr>
          <w:noProof/>
        </w:rPr>
        <w:fldChar w:fldCharType="separate"/>
      </w:r>
      <w:r>
        <w:rPr>
          <w:noProof/>
        </w:rPr>
        <w:t>32</w:t>
      </w:r>
      <w:r>
        <w:rPr>
          <w:noProof/>
        </w:rPr>
        <w:fldChar w:fldCharType="end"/>
      </w:r>
    </w:p>
    <w:p w14:paraId="1C5691F0" w14:textId="77777777" w:rsidR="008B7EBA" w:rsidRPr="008B7EBA" w:rsidRDefault="008B7EBA">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4. Unfiltered (a) and Gaussian filtered (b) B</w:t>
      </w:r>
      <w:r w:rsidRPr="00703983">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496526556 \h </w:instrText>
      </w:r>
      <w:r>
        <w:rPr>
          <w:noProof/>
        </w:rPr>
      </w:r>
      <w:r>
        <w:rPr>
          <w:noProof/>
        </w:rPr>
        <w:fldChar w:fldCharType="separate"/>
      </w:r>
      <w:r>
        <w:rPr>
          <w:noProof/>
        </w:rPr>
        <w:t>35</w:t>
      </w:r>
      <w:r>
        <w:rPr>
          <w:noProof/>
        </w:rPr>
        <w:fldChar w:fldCharType="end"/>
      </w:r>
    </w:p>
    <w:p w14:paraId="402970EA" w14:textId="77777777" w:rsidR="008B7EBA" w:rsidRPr="008B7EBA" w:rsidRDefault="008B7EBA">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5. Whole-brain coverage of axial MP-RAGE T</w:t>
      </w:r>
      <w:r w:rsidRPr="00703983">
        <w:rPr>
          <w:noProof/>
          <w:vertAlign w:val="subscript"/>
        </w:rPr>
        <w:t>1w</w:t>
      </w:r>
      <w:r>
        <w:rPr>
          <w:noProof/>
        </w:rPr>
        <w:t xml:space="preserve"> slices, unfiltered AFI B</w:t>
      </w:r>
      <w:r w:rsidRPr="00703983">
        <w:rPr>
          <w:noProof/>
          <w:vertAlign w:val="subscript"/>
        </w:rPr>
        <w:t>1</w:t>
      </w:r>
      <w:r>
        <w:rPr>
          <w:noProof/>
        </w:rPr>
        <w:t xml:space="preserve"> maps, and unfiltered EPI-DA B</w:t>
      </w:r>
      <w:r w:rsidRPr="00703983">
        <w:rPr>
          <w:noProof/>
          <w:vertAlign w:val="subscript"/>
        </w:rPr>
        <w:t>1</w:t>
      </w:r>
      <w:r>
        <w:rPr>
          <w:noProof/>
        </w:rPr>
        <w:t xml:space="preserve"> maps in one subject.</w:t>
      </w:r>
      <w:r>
        <w:rPr>
          <w:noProof/>
        </w:rPr>
        <w:tab/>
      </w:r>
      <w:r>
        <w:rPr>
          <w:noProof/>
        </w:rPr>
        <w:fldChar w:fldCharType="begin"/>
      </w:r>
      <w:r>
        <w:rPr>
          <w:noProof/>
        </w:rPr>
        <w:instrText xml:space="preserve"> PAGEREF _Toc496526557 \h </w:instrText>
      </w:r>
      <w:r>
        <w:rPr>
          <w:noProof/>
        </w:rPr>
      </w:r>
      <w:r>
        <w:rPr>
          <w:noProof/>
        </w:rPr>
        <w:fldChar w:fldCharType="separate"/>
      </w:r>
      <w:r>
        <w:rPr>
          <w:noProof/>
        </w:rPr>
        <w:t>36</w:t>
      </w:r>
      <w:r>
        <w:rPr>
          <w:noProof/>
        </w:rPr>
        <w:fldChar w:fldCharType="end"/>
      </w:r>
    </w:p>
    <w:p w14:paraId="10DD9ADA" w14:textId="77777777" w:rsidR="008B7EBA" w:rsidRPr="008B7EBA" w:rsidRDefault="008B7EBA">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1. 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703983">
        <w:rPr>
          <w:noProof/>
          <w:vertAlign w:val="subscript"/>
        </w:rPr>
        <w:t>1</w:t>
      </w:r>
      <w:r>
        <w:rPr>
          <w:noProof/>
        </w:rPr>
        <w:t xml:space="preserve"> map. B</w:t>
      </w:r>
      <w:r w:rsidRPr="00703983">
        <w:rPr>
          <w:noProof/>
          <w:vertAlign w:val="subscript"/>
        </w:rPr>
        <w:t>1,Flat</w:t>
      </w:r>
      <w:r>
        <w:rPr>
          <w:noProof/>
        </w:rPr>
        <w:t xml:space="preserve"> maps are generated using a single value in all voxels. Variable flip angle (VFA) is a T</w:t>
      </w:r>
      <w:r w:rsidRPr="00703983">
        <w:rPr>
          <w:noProof/>
          <w:vertAlign w:val="subscript"/>
        </w:rPr>
        <w:t>1</w:t>
      </w:r>
      <w:r>
        <w:rPr>
          <w:noProof/>
        </w:rPr>
        <w:t xml:space="preserve"> mapping methods that also requires B</w:t>
      </w:r>
      <w:r w:rsidRPr="00703983">
        <w:rPr>
          <w:noProof/>
          <w:vertAlign w:val="subscript"/>
        </w:rPr>
        <w:t>1</w:t>
      </w:r>
      <w:r>
        <w:rPr>
          <w:noProof/>
        </w:rPr>
        <w:t xml:space="preserve"> as a support measurement, unlike inversion recovery (IR).</w:t>
      </w:r>
      <w:r>
        <w:rPr>
          <w:noProof/>
        </w:rPr>
        <w:tab/>
      </w:r>
      <w:r>
        <w:rPr>
          <w:noProof/>
        </w:rPr>
        <w:fldChar w:fldCharType="begin"/>
      </w:r>
      <w:r>
        <w:rPr>
          <w:noProof/>
        </w:rPr>
        <w:instrText xml:space="preserve"> PAGEREF _Toc496526558 \h </w:instrText>
      </w:r>
      <w:r>
        <w:rPr>
          <w:noProof/>
        </w:rPr>
      </w:r>
      <w:r>
        <w:rPr>
          <w:noProof/>
        </w:rPr>
        <w:fldChar w:fldCharType="separate"/>
      </w:r>
      <w:r>
        <w:rPr>
          <w:noProof/>
        </w:rPr>
        <w:t>49</w:t>
      </w:r>
      <w:r>
        <w:rPr>
          <w:noProof/>
        </w:rPr>
        <w:fldChar w:fldCharType="end"/>
      </w:r>
    </w:p>
    <w:p w14:paraId="208A4882" w14:textId="77777777" w:rsidR="008B7EBA" w:rsidRPr="008B7EBA" w:rsidRDefault="008B7EBA">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4</w:t>
      </w:r>
      <w:r>
        <w:rPr>
          <w:noProof/>
        </w:rPr>
        <w:noBreakHyphen/>
        <w:t>2. Simulated differences (%) in fitted quantitative magnetization transfer (qMT) F values in the presence of a wide range of B</w:t>
      </w:r>
      <w:r w:rsidRPr="00703983">
        <w:rPr>
          <w:noProof/>
          <w:vertAlign w:val="subscript"/>
        </w:rPr>
        <w:t>1</w:t>
      </w:r>
      <w:r>
        <w:rPr>
          <w:noProof/>
        </w:rPr>
        <w:t xml:space="preserve"> and T</w:t>
      </w:r>
      <w:r w:rsidRPr="00703983">
        <w:rPr>
          <w:noProof/>
          <w:vertAlign w:val="subscript"/>
        </w:rPr>
        <w:t>1</w:t>
      </w:r>
      <w:r>
        <w:rPr>
          <w:noProof/>
        </w:rPr>
        <w:t xml:space="preserve"> errors (B</w:t>
      </w:r>
      <w:r w:rsidRPr="00703983">
        <w:rPr>
          <w:noProof/>
          <w:vertAlign w:val="subscript"/>
        </w:rPr>
        <w:t>1,true</w:t>
      </w:r>
      <w:r>
        <w:rPr>
          <w:noProof/>
        </w:rPr>
        <w:t xml:space="preserve"> = 1 n.u., T</w:t>
      </w:r>
      <w:r w:rsidRPr="00703983">
        <w:rPr>
          <w:noProof/>
          <w:vertAlign w:val="subscript"/>
        </w:rPr>
        <w:t>1,true</w:t>
      </w:r>
      <w:r>
        <w:rPr>
          <w:noProof/>
        </w:rPr>
        <w:t xml:space="preserve"> = 0.9 s). The superimposed lines plot the T1 distribution for a B</w:t>
      </w:r>
      <w:r w:rsidRPr="00703983">
        <w:rPr>
          <w:noProof/>
          <w:vertAlign w:val="subscript"/>
        </w:rPr>
        <w:t>1</w:t>
      </w:r>
      <w:r>
        <w:rPr>
          <w:noProof/>
        </w:rPr>
        <w:t>-independent T</w:t>
      </w:r>
      <w:r w:rsidRPr="00703983">
        <w:rPr>
          <w:noProof/>
          <w:vertAlign w:val="subscript"/>
        </w:rPr>
        <w:t>1</w:t>
      </w:r>
      <w:r>
        <w:rPr>
          <w:noProof/>
        </w:rPr>
        <w:t xml:space="preserve"> mapping method (inversion recovery [IR], solid line, and variable flip angle [VFA], dashed line). n.u. = normalized units.</w:t>
      </w:r>
      <w:r>
        <w:rPr>
          <w:noProof/>
        </w:rPr>
        <w:tab/>
      </w:r>
      <w:r>
        <w:rPr>
          <w:noProof/>
        </w:rPr>
        <w:fldChar w:fldCharType="begin"/>
      </w:r>
      <w:r>
        <w:rPr>
          <w:noProof/>
        </w:rPr>
        <w:instrText xml:space="preserve"> PAGEREF _Toc496526559 \h </w:instrText>
      </w:r>
      <w:r>
        <w:rPr>
          <w:noProof/>
        </w:rPr>
      </w:r>
      <w:r>
        <w:rPr>
          <w:noProof/>
        </w:rPr>
        <w:fldChar w:fldCharType="separate"/>
      </w:r>
      <w:r>
        <w:rPr>
          <w:noProof/>
        </w:rPr>
        <w:t>51</w:t>
      </w:r>
      <w:r>
        <w:rPr>
          <w:noProof/>
        </w:rPr>
        <w:fldChar w:fldCharType="end"/>
      </w:r>
    </w:p>
    <w:p w14:paraId="740C5640" w14:textId="77777777" w:rsidR="008B7EBA" w:rsidRPr="008B7EBA" w:rsidRDefault="008B7EBA">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3. Simulated errors (%) in fitted quantitative magnetization transfer (qMT) parameters for ±30% B</w:t>
      </w:r>
      <w:r w:rsidRPr="00703983">
        <w:rPr>
          <w:noProof/>
          <w:vertAlign w:val="subscript"/>
        </w:rPr>
        <w:t>1</w:t>
      </w:r>
      <w:r>
        <w:rPr>
          <w:noProof/>
        </w:rPr>
        <w:t xml:space="preserve"> errors (a: pool size ratio [F], b: magnetization exchange rate [k</w:t>
      </w:r>
      <w:r w:rsidRPr="00703983">
        <w:rPr>
          <w:noProof/>
          <w:vertAlign w:val="subscript"/>
        </w:rPr>
        <w:t>f</w:t>
      </w:r>
      <w:r>
        <w:rPr>
          <w:noProof/>
        </w:rPr>
        <w:t>], c: free pool T</w:t>
      </w:r>
      <w:r w:rsidRPr="00703983">
        <w:rPr>
          <w:noProof/>
          <w:vertAlign w:val="subscript"/>
        </w:rPr>
        <w:t>2</w:t>
      </w:r>
      <w:r>
        <w:rPr>
          <w:noProof/>
        </w:rPr>
        <w:t xml:space="preserve"> [T</w:t>
      </w:r>
      <w:r w:rsidRPr="00703983">
        <w:rPr>
          <w:noProof/>
          <w:vertAlign w:val="subscript"/>
        </w:rPr>
        <w:t>2,f</w:t>
      </w:r>
      <w:r>
        <w:rPr>
          <w:noProof/>
        </w:rPr>
        <w:t>], d: restricted pool T</w:t>
      </w:r>
      <w:r w:rsidRPr="00703983">
        <w:rPr>
          <w:noProof/>
          <w:vertAlign w:val="subscript"/>
        </w:rPr>
        <w:t>2</w:t>
      </w:r>
      <w:r>
        <w:rPr>
          <w:noProof/>
        </w:rPr>
        <w:t xml:space="preserve"> [T</w:t>
      </w:r>
      <w:r w:rsidRPr="00703983">
        <w:rPr>
          <w:noProof/>
          <w:vertAlign w:val="subscript"/>
        </w:rPr>
        <w:t>2,r</w:t>
      </w:r>
      <w:r>
        <w:rPr>
          <w:noProof/>
        </w:rPr>
        <w:t>]). Fits using a B</w:t>
      </w:r>
      <w:r w:rsidRPr="00703983">
        <w:rPr>
          <w:noProof/>
          <w:vertAlign w:val="subscript"/>
        </w:rPr>
        <w:t>1</w:t>
      </w:r>
      <w:r>
        <w:rPr>
          <w:noProof/>
        </w:rPr>
        <w:t>-independent T</w:t>
      </w:r>
      <w:r w:rsidRPr="00703983">
        <w:rPr>
          <w:noProof/>
          <w:vertAlign w:val="subscript"/>
        </w:rPr>
        <w:t>1</w:t>
      </w:r>
      <w:r>
        <w:rPr>
          <w:noProof/>
        </w:rPr>
        <w:t xml:space="preserve"> measure (inversion recovery [IR]) are shown in red, and those using variable flip angle (VFA) T</w:t>
      </w:r>
      <w:r w:rsidRPr="00703983">
        <w:rPr>
          <w:noProof/>
          <w:vertAlign w:val="subscript"/>
        </w:rPr>
        <w:t>1</w:t>
      </w:r>
      <w:r>
        <w:rPr>
          <w:noProof/>
        </w:rPr>
        <w:t xml:space="preserve"> mapping are shown in blue. The IR curve in d) is underneath the VFA line. Note: The solid and dashed lines in Figure 4</w:t>
      </w:r>
      <w:r>
        <w:rPr>
          <w:noProof/>
        </w:rPr>
        <w:noBreakHyphen/>
        <w:t>3 to show the dependence of IR and VFA T</w:t>
      </w:r>
      <w:r w:rsidRPr="00703983">
        <w:rPr>
          <w:noProof/>
          <w:vertAlign w:val="subscript"/>
        </w:rPr>
        <w:t>1</w:t>
      </w:r>
      <w:r>
        <w:rPr>
          <w:noProof/>
        </w:rPr>
        <w:t xml:space="preserve"> on B</w:t>
      </w:r>
      <w:r w:rsidRPr="00703983">
        <w:rPr>
          <w:noProof/>
          <w:vertAlign w:val="subscript"/>
        </w:rPr>
        <w:t>1</w:t>
      </w:r>
      <w:r>
        <w:rPr>
          <w:noProof/>
        </w:rPr>
        <w:t>. n.u. = normalized units.</w:t>
      </w:r>
      <w:r>
        <w:rPr>
          <w:noProof/>
        </w:rPr>
        <w:tab/>
      </w:r>
      <w:r>
        <w:rPr>
          <w:noProof/>
        </w:rPr>
        <w:fldChar w:fldCharType="begin"/>
      </w:r>
      <w:r>
        <w:rPr>
          <w:noProof/>
        </w:rPr>
        <w:instrText xml:space="preserve"> PAGEREF _Toc496526560 \h </w:instrText>
      </w:r>
      <w:r>
        <w:rPr>
          <w:noProof/>
        </w:rPr>
      </w:r>
      <w:r>
        <w:rPr>
          <w:noProof/>
        </w:rPr>
        <w:fldChar w:fldCharType="separate"/>
      </w:r>
      <w:r>
        <w:rPr>
          <w:noProof/>
        </w:rPr>
        <w:t>52</w:t>
      </w:r>
      <w:r>
        <w:rPr>
          <w:noProof/>
        </w:rPr>
        <w:fldChar w:fldCharType="end"/>
      </w:r>
    </w:p>
    <w:p w14:paraId="1855C9D7" w14:textId="77777777" w:rsidR="008B7EBA" w:rsidRPr="008B7EBA" w:rsidRDefault="008B7EBA">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4. Sensitivity analysis of the magnetization transfer signal relative to B</w:t>
      </w:r>
      <w:r w:rsidRPr="00703983">
        <w:rPr>
          <w:noProof/>
          <w:vertAlign w:val="subscript"/>
        </w:rPr>
        <w:t>1</w:t>
      </w:r>
      <w:r>
        <w:rPr>
          <w:noProof/>
        </w:rPr>
        <w:t xml:space="preserve"> (a, b) and fitting variables (c–f). The plots (note scale changes) show the magnitudes of the sensitivity values (Eq. (4-2)).</w:t>
      </w:r>
      <w:r>
        <w:rPr>
          <w:noProof/>
        </w:rPr>
        <w:tab/>
      </w:r>
      <w:r>
        <w:rPr>
          <w:noProof/>
        </w:rPr>
        <w:fldChar w:fldCharType="begin"/>
      </w:r>
      <w:r>
        <w:rPr>
          <w:noProof/>
        </w:rPr>
        <w:instrText xml:space="preserve"> PAGEREF _Toc496526561 \h </w:instrText>
      </w:r>
      <w:r>
        <w:rPr>
          <w:noProof/>
        </w:rPr>
      </w:r>
      <w:r>
        <w:rPr>
          <w:noProof/>
        </w:rPr>
        <w:fldChar w:fldCharType="separate"/>
      </w:r>
      <w:r>
        <w:rPr>
          <w:noProof/>
        </w:rPr>
        <w:t>57</w:t>
      </w:r>
      <w:r>
        <w:rPr>
          <w:noProof/>
        </w:rPr>
        <w:fldChar w:fldCharType="end"/>
      </w:r>
    </w:p>
    <w:p w14:paraId="2E2D08DC" w14:textId="77777777" w:rsidR="008B7EBA" w:rsidRPr="008B7EBA" w:rsidRDefault="008B7EBA">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5. Single-subject comparison of quantitative magnetization transfer parameter maps fitted using double angle and B</w:t>
      </w:r>
      <w:r w:rsidRPr="00703983">
        <w:rPr>
          <w:noProof/>
          <w:vertAlign w:val="subscript"/>
        </w:rPr>
        <w:t>1,Flat</w:t>
      </w:r>
      <w:r>
        <w:rPr>
          <w:noProof/>
        </w:rPr>
        <w:t xml:space="preserve"> = 1 maps using (a) variable flip angle (VFA) T</w:t>
      </w:r>
      <w:r w:rsidRPr="00703983">
        <w:rPr>
          <w:noProof/>
          <w:vertAlign w:val="subscript"/>
        </w:rPr>
        <w:t>1</w:t>
      </w:r>
      <w:r>
        <w:rPr>
          <w:noProof/>
        </w:rPr>
        <w:t xml:space="preserve"> maps corrected using the corresponding B</w:t>
      </w:r>
      <w:r w:rsidRPr="00703983">
        <w:rPr>
          <w:noProof/>
          <w:vertAlign w:val="subscript"/>
        </w:rPr>
        <w:t>1</w:t>
      </w:r>
      <w:r>
        <w:rPr>
          <w:noProof/>
        </w:rPr>
        <w:t xml:space="preserve"> map, and (b) inversion recovery (IR) T</w:t>
      </w:r>
      <w:r w:rsidRPr="00703983">
        <w:rPr>
          <w:noProof/>
          <w:vertAlign w:val="subscript"/>
        </w:rPr>
        <w:t>1</w:t>
      </w:r>
      <w:r>
        <w:rPr>
          <w:noProof/>
        </w:rPr>
        <w:t xml:space="preserve"> maps independent of B</w:t>
      </w:r>
      <w:r w:rsidRPr="00703983">
        <w:rPr>
          <w:noProof/>
          <w:vertAlign w:val="subscript"/>
        </w:rPr>
        <w:t>1</w:t>
      </w:r>
      <w:r>
        <w:rPr>
          <w:noProof/>
        </w:rPr>
        <w:t>.</w:t>
      </w:r>
      <w:r>
        <w:rPr>
          <w:noProof/>
        </w:rPr>
        <w:tab/>
      </w:r>
      <w:r>
        <w:rPr>
          <w:noProof/>
        </w:rPr>
        <w:fldChar w:fldCharType="begin"/>
      </w:r>
      <w:r>
        <w:rPr>
          <w:noProof/>
        </w:rPr>
        <w:instrText xml:space="preserve"> PAGEREF _Toc496526562 \h </w:instrText>
      </w:r>
      <w:r>
        <w:rPr>
          <w:noProof/>
        </w:rPr>
      </w:r>
      <w:r>
        <w:rPr>
          <w:noProof/>
        </w:rPr>
        <w:fldChar w:fldCharType="separate"/>
      </w:r>
      <w:r>
        <w:rPr>
          <w:noProof/>
        </w:rPr>
        <w:t>59</w:t>
      </w:r>
      <w:r>
        <w:rPr>
          <w:noProof/>
        </w:rPr>
        <w:fldChar w:fldCharType="end"/>
      </w:r>
    </w:p>
    <w:p w14:paraId="10B9ABE7" w14:textId="77777777" w:rsidR="008B7EBA" w:rsidRPr="008B7EBA" w:rsidRDefault="008B7EBA">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6. Pooled (all subjects, voxel-wise) whole brain Pearson correlation coefficients (a) and linear regression slopes (b) for qMT F values between the measured double angle B</w:t>
      </w:r>
      <w:r w:rsidRPr="00703983">
        <w:rPr>
          <w:noProof/>
          <w:vertAlign w:val="subscript"/>
        </w:rPr>
        <w:t>1</w:t>
      </w:r>
      <w:r>
        <w:rPr>
          <w:noProof/>
        </w:rPr>
        <w:t xml:space="preserve"> maps and generated B</w:t>
      </w:r>
      <w:r w:rsidRPr="00703983">
        <w:rPr>
          <w:noProof/>
          <w:vertAlign w:val="subscript"/>
        </w:rPr>
        <w:t>1,Flat</w:t>
      </w:r>
      <w:r>
        <w:rPr>
          <w:noProof/>
        </w:rPr>
        <w:t xml:space="preserve"> maps. IR = inversion recovery; n.u. = normalized units; VFA = variable flip angle.</w:t>
      </w:r>
      <w:r>
        <w:rPr>
          <w:noProof/>
        </w:rPr>
        <w:tab/>
      </w:r>
      <w:r>
        <w:rPr>
          <w:noProof/>
        </w:rPr>
        <w:fldChar w:fldCharType="begin"/>
      </w:r>
      <w:r>
        <w:rPr>
          <w:noProof/>
        </w:rPr>
        <w:instrText xml:space="preserve"> PAGEREF _Toc496526563 \h </w:instrText>
      </w:r>
      <w:r>
        <w:rPr>
          <w:noProof/>
        </w:rPr>
      </w:r>
      <w:r>
        <w:rPr>
          <w:noProof/>
        </w:rPr>
        <w:fldChar w:fldCharType="separate"/>
      </w:r>
      <w:r>
        <w:rPr>
          <w:noProof/>
        </w:rPr>
        <w:t>60</w:t>
      </w:r>
      <w:r>
        <w:rPr>
          <w:noProof/>
        </w:rPr>
        <w:fldChar w:fldCharType="end"/>
      </w:r>
    </w:p>
    <w:p w14:paraId="3E047770" w14:textId="77777777" w:rsidR="008B7EBA" w:rsidRPr="008B7EBA" w:rsidRDefault="008B7EBA">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7. B</w:t>
      </w:r>
      <w:r w:rsidRPr="00703983">
        <w:rPr>
          <w:noProof/>
          <w:vertAlign w:val="subscript"/>
        </w:rPr>
        <w:t>1</w:t>
      </w:r>
      <w:r>
        <w:rPr>
          <w:noProof/>
        </w:rPr>
        <w:t xml:space="preserve"> map comparison in a single subject using three different acquisition techniques: double angle method, actual flip angle imaging (AFI), and Bloch-Siegert shift. n.u. = normalized units.</w:t>
      </w:r>
      <w:r>
        <w:rPr>
          <w:noProof/>
        </w:rPr>
        <w:tab/>
      </w:r>
      <w:r>
        <w:rPr>
          <w:noProof/>
        </w:rPr>
        <w:fldChar w:fldCharType="begin"/>
      </w:r>
      <w:r>
        <w:rPr>
          <w:noProof/>
        </w:rPr>
        <w:instrText xml:space="preserve"> PAGEREF _Toc496526564 \h </w:instrText>
      </w:r>
      <w:r>
        <w:rPr>
          <w:noProof/>
        </w:rPr>
      </w:r>
      <w:r>
        <w:rPr>
          <w:noProof/>
        </w:rPr>
        <w:fldChar w:fldCharType="separate"/>
      </w:r>
      <w:r>
        <w:rPr>
          <w:noProof/>
        </w:rPr>
        <w:t>61</w:t>
      </w:r>
      <w:r>
        <w:rPr>
          <w:noProof/>
        </w:rPr>
        <w:fldChar w:fldCharType="end"/>
      </w:r>
    </w:p>
    <w:p w14:paraId="4C66D835" w14:textId="77777777" w:rsidR="008B7EBA" w:rsidRPr="008B7EBA" w:rsidRDefault="008B7EBA">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8. Single-subject white matter pool-size ratio (F) (a, b) and magnetization transfer (MT) exchange coefficient (k</w:t>
      </w:r>
      <w:r w:rsidRPr="00703983">
        <w:rPr>
          <w:noProof/>
          <w:vertAlign w:val="subscript"/>
        </w:rPr>
        <w:t>f</w:t>
      </w:r>
      <w:r>
        <w:rPr>
          <w:noProof/>
        </w:rPr>
        <w:t>) (c, d) distributions for three B</w:t>
      </w:r>
      <w:r w:rsidRPr="00703983">
        <w:rPr>
          <w:noProof/>
          <w:vertAlign w:val="subscript"/>
        </w:rPr>
        <w:t>1</w:t>
      </w:r>
      <w:r>
        <w:rPr>
          <w:noProof/>
        </w:rPr>
        <w:t xml:space="preserve"> mapping methods, using inversion recovery (IR) T</w:t>
      </w:r>
      <w:r w:rsidRPr="00703983">
        <w:rPr>
          <w:noProof/>
          <w:vertAlign w:val="subscript"/>
        </w:rPr>
        <w:t>1</w:t>
      </w:r>
      <w:r>
        <w:rPr>
          <w:noProof/>
        </w:rPr>
        <w:t xml:space="preserve"> mapping (a, c) or variable flip angle (VFA) T</w:t>
      </w:r>
      <w:r w:rsidRPr="00703983">
        <w:rPr>
          <w:noProof/>
          <w:vertAlign w:val="subscript"/>
        </w:rPr>
        <w:t>1</w:t>
      </w:r>
      <w:r>
        <w:rPr>
          <w:noProof/>
        </w:rPr>
        <w:t xml:space="preserve"> mapping (b, d). </w:t>
      </w:r>
      <w:r w:rsidRPr="00703983">
        <w:rPr>
          <w:i/>
          <w:noProof/>
        </w:rPr>
        <w:t>χ</w:t>
      </w:r>
      <w:r w:rsidRPr="00703983">
        <w:rPr>
          <w:noProof/>
          <w:vertAlign w:val="superscript"/>
        </w:rPr>
        <w:t>2</w:t>
      </w:r>
      <w:r>
        <w:rPr>
          <w:noProof/>
        </w:rPr>
        <w:t xml:space="preserve"> values of </w:t>
      </w:r>
      <w:r>
        <w:rPr>
          <w:noProof/>
        </w:rPr>
        <w:lastRenderedPageBreak/>
        <w:t>the actual flip angle (AFI) and Bloch-Siegert shift (BS) histograms were calculated relative to double angle.</w:t>
      </w:r>
      <w:r>
        <w:rPr>
          <w:noProof/>
        </w:rPr>
        <w:tab/>
      </w:r>
      <w:r>
        <w:rPr>
          <w:noProof/>
        </w:rPr>
        <w:fldChar w:fldCharType="begin"/>
      </w:r>
      <w:r>
        <w:rPr>
          <w:noProof/>
        </w:rPr>
        <w:instrText xml:space="preserve"> PAGEREF _Toc496526565 \h </w:instrText>
      </w:r>
      <w:r>
        <w:rPr>
          <w:noProof/>
        </w:rPr>
      </w:r>
      <w:r>
        <w:rPr>
          <w:noProof/>
        </w:rPr>
        <w:fldChar w:fldCharType="separate"/>
      </w:r>
      <w:r>
        <w:rPr>
          <w:noProof/>
        </w:rPr>
        <w:t>61</w:t>
      </w:r>
      <w:r>
        <w:rPr>
          <w:noProof/>
        </w:rPr>
        <w:fldChar w:fldCharType="end"/>
      </w:r>
    </w:p>
    <w:p w14:paraId="20813EE6" w14:textId="77777777" w:rsidR="008B7EBA" w:rsidRPr="008B7EBA" w:rsidRDefault="008B7EBA">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1. Simulated qMT parameter errors due to B</w:t>
      </w:r>
      <w:r w:rsidRPr="00703983">
        <w:rPr>
          <w:noProof/>
          <w:vertAlign w:val="subscript"/>
        </w:rPr>
        <w:t>1</w:t>
      </w:r>
      <w:r>
        <w:rPr>
          <w:noProof/>
        </w:rPr>
        <w:t>-inaccuracies (-30% &lt; ΔB</w:t>
      </w:r>
      <w:r w:rsidRPr="00703983">
        <w:rPr>
          <w:noProof/>
          <w:vertAlign w:val="subscript"/>
        </w:rPr>
        <w:t>1</w:t>
      </w:r>
      <w:r>
        <w:rPr>
          <w:noProof/>
        </w:rPr>
        <w:t xml:space="preserve"> &lt; 30%) considering a B</w:t>
      </w:r>
      <w:r w:rsidRPr="00703983">
        <w:rPr>
          <w:noProof/>
          <w:vertAlign w:val="subscript"/>
        </w:rPr>
        <w:t>1</w:t>
      </w:r>
      <w:r>
        <w:rPr>
          <w:noProof/>
        </w:rPr>
        <w:t>-independent T</w:t>
      </w:r>
      <w:r w:rsidRPr="00703983">
        <w:rPr>
          <w:noProof/>
          <w:vertAlign w:val="subscript"/>
        </w:rPr>
        <w:t xml:space="preserve">1 </w:t>
      </w:r>
      <w:r>
        <w:rPr>
          <w:noProof/>
        </w:rPr>
        <w:t>measurement (red: IR – inversion recovery) and a B</w:t>
      </w:r>
      <w:r w:rsidRPr="00703983">
        <w:rPr>
          <w:noProof/>
          <w:vertAlign w:val="subscript"/>
        </w:rPr>
        <w:t>1</w:t>
      </w:r>
      <w:r>
        <w:rPr>
          <w:noProof/>
        </w:rPr>
        <w:t>-dependent T</w:t>
      </w:r>
      <w:r w:rsidRPr="00703983">
        <w:rPr>
          <w:noProof/>
          <w:vertAlign w:val="subscript"/>
        </w:rPr>
        <w:t>1</w:t>
      </w:r>
      <w:r>
        <w:rPr>
          <w:noProof/>
        </w:rPr>
        <w:t>-measurement (blue: VFA – variable flip angle). Solid lines are parameter errors calculated from minimizing Eq. (5-2)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r>
        <w:rPr>
          <w:noProof/>
        </w:rPr>
        <w:tab/>
      </w:r>
      <w:r>
        <w:rPr>
          <w:noProof/>
        </w:rPr>
        <w:fldChar w:fldCharType="begin"/>
      </w:r>
      <w:r>
        <w:rPr>
          <w:noProof/>
        </w:rPr>
        <w:instrText xml:space="preserve"> PAGEREF _Toc496526566 \h </w:instrText>
      </w:r>
      <w:r>
        <w:rPr>
          <w:noProof/>
        </w:rPr>
      </w:r>
      <w:r>
        <w:rPr>
          <w:noProof/>
        </w:rPr>
        <w:fldChar w:fldCharType="separate"/>
      </w:r>
      <w:r>
        <w:rPr>
          <w:noProof/>
        </w:rPr>
        <w:t>77</w:t>
      </w:r>
      <w:r>
        <w:rPr>
          <w:noProof/>
        </w:rPr>
        <w:fldChar w:fldCharType="end"/>
      </w:r>
    </w:p>
    <w:p w14:paraId="1956C8A3" w14:textId="77777777" w:rsidR="008B7EBA" w:rsidRPr="008B7EBA" w:rsidRDefault="008B7EBA">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2. Simulated qMT parameter errors estimated from Eq. (5-2) for ΔB</w:t>
      </w:r>
      <w:r w:rsidRPr="00703983">
        <w:rPr>
          <w:noProof/>
          <w:vertAlign w:val="subscript"/>
        </w:rPr>
        <w:t>1</w:t>
      </w:r>
      <w:r>
        <w:rPr>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r>
        <w:rPr>
          <w:noProof/>
        </w:rPr>
        <w:tab/>
      </w:r>
      <w:r>
        <w:rPr>
          <w:noProof/>
        </w:rPr>
        <w:fldChar w:fldCharType="begin"/>
      </w:r>
      <w:r>
        <w:rPr>
          <w:noProof/>
        </w:rPr>
        <w:instrText xml:space="preserve"> PAGEREF _Toc496526567 \h </w:instrText>
      </w:r>
      <w:r>
        <w:rPr>
          <w:noProof/>
        </w:rPr>
      </w:r>
      <w:r>
        <w:rPr>
          <w:noProof/>
        </w:rPr>
        <w:fldChar w:fldCharType="separate"/>
      </w:r>
      <w:r>
        <w:rPr>
          <w:noProof/>
        </w:rPr>
        <w:t>79</w:t>
      </w:r>
      <w:r>
        <w:rPr>
          <w:noProof/>
        </w:rPr>
        <w:fldChar w:fldCharType="end"/>
      </w:r>
    </w:p>
    <w:p w14:paraId="315BC8D7" w14:textId="77777777" w:rsidR="008B7EBA" w:rsidRPr="008B7EBA" w:rsidRDefault="008B7EBA">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3. Sensitivity values (magnitudes) for each qMT fitting parameters (F, k</w:t>
      </w:r>
      <w:r w:rsidRPr="00703983">
        <w:rPr>
          <w:noProof/>
          <w:vertAlign w:val="subscript"/>
        </w:rPr>
        <w:t>f</w:t>
      </w:r>
      <w:r>
        <w:rPr>
          <w:noProof/>
        </w:rPr>
        <w:t>, T</w:t>
      </w:r>
      <w:r w:rsidRPr="00703983">
        <w:rPr>
          <w:noProof/>
          <w:vertAlign w:val="subscript"/>
        </w:rPr>
        <w:t>2,f</w:t>
      </w:r>
      <w:r>
        <w:rPr>
          <w:noProof/>
        </w:rPr>
        <w:t>, T</w:t>
      </w:r>
      <w:r w:rsidRPr="00703983">
        <w:rPr>
          <w:noProof/>
          <w:vertAlign w:val="subscript"/>
        </w:rPr>
        <w:t>2,r</w:t>
      </w:r>
      <w:r>
        <w:rPr>
          <w:noProof/>
        </w:rPr>
        <w:t>) and B</w:t>
      </w:r>
      <w:r w:rsidRPr="00703983">
        <w:rPr>
          <w:noProof/>
          <w:vertAlign w:val="subscript"/>
        </w:rPr>
        <w:t>1</w:t>
      </w:r>
      <w:r>
        <w:rPr>
          <w:noProof/>
        </w:rPr>
        <w:t xml:space="preserve"> measurement values considering a B</w:t>
      </w:r>
      <w:r w:rsidRPr="00703983">
        <w:rPr>
          <w:noProof/>
          <w:vertAlign w:val="subscript"/>
        </w:rPr>
        <w:t>1</w:t>
      </w:r>
      <w:r>
        <w:rPr>
          <w:noProof/>
        </w:rPr>
        <w:t>-independent T</w:t>
      </w:r>
      <w:r w:rsidRPr="00703983">
        <w:rPr>
          <w:noProof/>
          <w:vertAlign w:val="subscript"/>
        </w:rPr>
        <w:t>1</w:t>
      </w:r>
      <w:r>
        <w:rPr>
          <w:noProof/>
        </w:rPr>
        <w:t xml:space="preserve"> measure (IR – inversion recovery) and a B</w:t>
      </w:r>
      <w:r w:rsidRPr="00703983">
        <w:rPr>
          <w:noProof/>
          <w:vertAlign w:val="subscript"/>
        </w:rPr>
        <w:t>1</w:t>
      </w:r>
      <w:r>
        <w:rPr>
          <w:noProof/>
        </w:rPr>
        <w:t>-dependent T</w:t>
      </w:r>
      <w:r w:rsidRPr="00703983">
        <w:rPr>
          <w:noProof/>
          <w:vertAlign w:val="subscript"/>
        </w:rPr>
        <w:t>1</w:t>
      </w:r>
      <w:r>
        <w:rPr>
          <w:noProof/>
        </w:rPr>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Pr="00703983">
        <w:rPr>
          <w:i/>
          <w:noProof/>
          <w:vertAlign w:val="subscript"/>
        </w:rPr>
        <w:t>p</w:t>
      </w:r>
      <w:r>
        <w:rPr>
          <w:noProof/>
        </w:rPr>
        <w:t xml:space="preserve"> in Eqs. (5-2) and (5-5)).</w:t>
      </w:r>
      <w:r>
        <w:rPr>
          <w:noProof/>
        </w:rPr>
        <w:tab/>
      </w:r>
      <w:r>
        <w:rPr>
          <w:noProof/>
        </w:rPr>
        <w:fldChar w:fldCharType="begin"/>
      </w:r>
      <w:r>
        <w:rPr>
          <w:noProof/>
        </w:rPr>
        <w:instrText xml:space="preserve"> PAGEREF _Toc496526568 \h </w:instrText>
      </w:r>
      <w:r>
        <w:rPr>
          <w:noProof/>
        </w:rPr>
      </w:r>
      <w:r>
        <w:rPr>
          <w:noProof/>
        </w:rPr>
        <w:fldChar w:fldCharType="separate"/>
      </w:r>
      <w:r>
        <w:rPr>
          <w:noProof/>
        </w:rPr>
        <w:t>80</w:t>
      </w:r>
      <w:r>
        <w:rPr>
          <w:noProof/>
        </w:rPr>
        <w:fldChar w:fldCharType="end"/>
      </w:r>
    </w:p>
    <w:p w14:paraId="2934BFB7" w14:textId="77777777" w:rsidR="008B7EBA" w:rsidRPr="008B7EBA" w:rsidRDefault="008B7EBA">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4. Variance-efficiency (a) and ΔF (b) (Eq. (5-2), ΔB</w:t>
      </w:r>
      <w:r w:rsidRPr="00703983">
        <w:rPr>
          <w:noProof/>
          <w:vertAlign w:val="subscript"/>
        </w:rPr>
        <w:t>1</w:t>
      </w:r>
      <w:r>
        <w:rPr>
          <w:noProof/>
        </w:rPr>
        <w:t xml:space="preserve"> = 5%) values during the iterative optimization of the sensitivity-regularized Cramer-Rao Lower-Bound equation (Eq. (5-5)). Variance-efficiency is defined here as (variance × # acq. points)</w:t>
      </w:r>
      <w:r w:rsidRPr="00703983">
        <w:rPr>
          <w:noProof/>
          <w:vertAlign w:val="superscript"/>
        </w:rPr>
        <w:t>-1/2</w:t>
      </w:r>
      <w:r>
        <w:rPr>
          <w:noProof/>
        </w:rPr>
        <w:t>, where the variance is interpreted to be the parameter-normalized Cramer-Rao Lower Bound (</w:t>
      </w:r>
      <w:r w:rsidRPr="00703983">
        <w:rPr>
          <w:i/>
          <w:noProof/>
        </w:rPr>
        <w:t>V</w:t>
      </w:r>
      <w:r>
        <w:rPr>
          <w:noProof/>
        </w:rPr>
        <w:t>, Eq. (5-3)).</w:t>
      </w:r>
      <w:r>
        <w:rPr>
          <w:noProof/>
        </w:rPr>
        <w:tab/>
      </w:r>
      <w:r>
        <w:rPr>
          <w:noProof/>
        </w:rPr>
        <w:fldChar w:fldCharType="begin"/>
      </w:r>
      <w:r>
        <w:rPr>
          <w:noProof/>
        </w:rPr>
        <w:instrText xml:space="preserve"> PAGEREF _Toc496526569 \h </w:instrText>
      </w:r>
      <w:r>
        <w:rPr>
          <w:noProof/>
        </w:rPr>
      </w:r>
      <w:r>
        <w:rPr>
          <w:noProof/>
        </w:rPr>
        <w:fldChar w:fldCharType="separate"/>
      </w:r>
      <w:r>
        <w:rPr>
          <w:noProof/>
        </w:rPr>
        <w:t>81</w:t>
      </w:r>
      <w:r>
        <w:rPr>
          <w:noProof/>
        </w:rPr>
        <w:fldChar w:fldCharType="end"/>
      </w:r>
    </w:p>
    <w:p w14:paraId="67ABA0A0" w14:textId="77777777" w:rsidR="008B7EBA" w:rsidRPr="008B7EBA" w:rsidRDefault="008B7EBA">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5. Comparison between the 10-point protocols iteratively optimized from a 312-point search space using solely the parameter-normalized CRLB (λ = 0) and regularized CRLB</w:t>
      </w:r>
      <w:r w:rsidRPr="00703983">
        <w:rPr>
          <w:noProof/>
          <w:vertAlign w:val="subscript"/>
        </w:rPr>
        <w:t>λ=0.5</w:t>
      </w:r>
      <w:r>
        <w:rPr>
          <w:noProof/>
        </w:rPr>
        <w:t xml:space="preserve">. The different flip angle Z-spectrums of the initial optimization search-space are displayed in </w:t>
      </w:r>
      <w:r>
        <w:rPr>
          <w:noProof/>
        </w:rPr>
        <w:lastRenderedPageBreak/>
        <w:t>blue to emphasize the 10-point protocols. The flip angle Z-spectrums (150° to 700°, in 50° increments) range from the highest MT-signal values curve (150°) to lowest (700°).</w:t>
      </w:r>
      <w:r>
        <w:rPr>
          <w:noProof/>
        </w:rPr>
        <w:tab/>
      </w:r>
      <w:r>
        <w:rPr>
          <w:noProof/>
        </w:rPr>
        <w:fldChar w:fldCharType="begin"/>
      </w:r>
      <w:r>
        <w:rPr>
          <w:noProof/>
        </w:rPr>
        <w:instrText xml:space="preserve"> PAGEREF _Toc496526570 \h </w:instrText>
      </w:r>
      <w:r>
        <w:rPr>
          <w:noProof/>
        </w:rPr>
      </w:r>
      <w:r>
        <w:rPr>
          <w:noProof/>
        </w:rPr>
        <w:fldChar w:fldCharType="separate"/>
      </w:r>
      <w:r>
        <w:rPr>
          <w:noProof/>
        </w:rPr>
        <w:t>82</w:t>
      </w:r>
      <w:r>
        <w:rPr>
          <w:noProof/>
        </w:rPr>
        <w:fldChar w:fldCharType="end"/>
      </w:r>
    </w:p>
    <w:p w14:paraId="3E3E0F77" w14:textId="77777777" w:rsidR="008B7EBA" w:rsidRPr="008B7EBA" w:rsidRDefault="008B7EBA">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6. Means (a, b) and standard deviations (c, d) of the distribution of pool-size ratios (F) for sets of Monte Carlo simulations (10,000 runs, SNR = 100) fitted using a range of B</w:t>
      </w:r>
      <w:r w:rsidRPr="00703983">
        <w:rPr>
          <w:noProof/>
          <w:vertAlign w:val="subscript"/>
        </w:rPr>
        <w:t>1</w:t>
      </w:r>
      <w:r>
        <w:rPr>
          <w:noProof/>
        </w:rPr>
        <w:t xml:space="preserve"> errors (ΔB</w:t>
      </w:r>
      <w:r w:rsidRPr="00703983">
        <w:rPr>
          <w:noProof/>
          <w:vertAlign w:val="subscript"/>
        </w:rPr>
        <w:t>1</w:t>
      </w:r>
      <w:r>
        <w:rPr>
          <w:noProof/>
        </w:rPr>
        <w:t xml:space="preserve"> = ±30%, B</w:t>
      </w:r>
      <w:r w:rsidRPr="00703983">
        <w:rPr>
          <w:noProof/>
          <w:vertAlign w:val="subscript"/>
        </w:rPr>
        <w:t>1</w:t>
      </w:r>
      <w:r>
        <w:rPr>
          <w:noProof/>
        </w:rPr>
        <w:t xml:space="preserve"> = 1 n.u.) and for two sets of qMT parameters (white matter – a,c; grey matter – b, d). Mean F values (% error) shown here were compared relative to the accurate B</w:t>
      </w:r>
      <w:r w:rsidRPr="00703983">
        <w:rPr>
          <w:noProof/>
          <w:vertAlign w:val="subscript"/>
        </w:rPr>
        <w:t>1</w:t>
      </w:r>
      <w:r>
        <w:rPr>
          <w:noProof/>
        </w:rPr>
        <w:t xml:space="preserve"> value case (ΔB</w:t>
      </w:r>
      <w:r w:rsidRPr="00703983">
        <w:rPr>
          <w:noProof/>
          <w:vertAlign w:val="subscript"/>
        </w:rPr>
        <w:t>1</w:t>
      </w:r>
      <w:r>
        <w:rPr>
          <w:noProof/>
        </w:rPr>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703983">
        <w:rPr>
          <w:noProof/>
          <w:vertAlign w:val="subscript"/>
        </w:rPr>
        <w:t>λ=0.5</w:t>
      </w:r>
      <w:r>
        <w:rPr>
          <w:noProof/>
        </w:rPr>
        <w:t xml:space="preserve"> (yellow) – protocol optimized similar to CRLB, regularized by the estimated error of F (ΔF) in the presence of a B</w:t>
      </w:r>
      <w:r w:rsidRPr="00703983">
        <w:rPr>
          <w:noProof/>
          <w:vertAlign w:val="subscript"/>
        </w:rPr>
        <w:t>1</w:t>
      </w:r>
      <w:r>
        <w:rPr>
          <w:noProof/>
        </w:rPr>
        <w:t xml:space="preserve"> error (Eq. (5-5)).</w:t>
      </w:r>
      <w:r>
        <w:rPr>
          <w:noProof/>
        </w:rPr>
        <w:tab/>
      </w:r>
      <w:r>
        <w:rPr>
          <w:noProof/>
        </w:rPr>
        <w:fldChar w:fldCharType="begin"/>
      </w:r>
      <w:r>
        <w:rPr>
          <w:noProof/>
        </w:rPr>
        <w:instrText xml:space="preserve"> PAGEREF _Toc496526571 \h </w:instrText>
      </w:r>
      <w:r>
        <w:rPr>
          <w:noProof/>
        </w:rPr>
      </w:r>
      <w:r>
        <w:rPr>
          <w:noProof/>
        </w:rPr>
        <w:fldChar w:fldCharType="separate"/>
      </w:r>
      <w:r>
        <w:rPr>
          <w:noProof/>
        </w:rPr>
        <w:t>83</w:t>
      </w:r>
      <w:r>
        <w:rPr>
          <w:noProof/>
        </w:rPr>
        <w:fldChar w:fldCharType="end"/>
      </w:r>
    </w:p>
    <w:p w14:paraId="6DE40CF0" w14:textId="77777777" w:rsidR="008B7EBA" w:rsidRPr="008B7EBA" w:rsidRDefault="008B7EBA">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7. 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703983">
        <w:rPr>
          <w:noProof/>
          <w:vertAlign w:val="subscript"/>
        </w:rPr>
        <w:t>1</w:t>
      </w:r>
      <w:r>
        <w:rPr>
          <w:noProof/>
        </w:rPr>
        <w:t xml:space="preserve"> values (B</w:t>
      </w:r>
      <w:r w:rsidRPr="00703983">
        <w:rPr>
          <w:noProof/>
          <w:vertAlign w:val="subscript"/>
        </w:rPr>
        <w:t>1</w:t>
      </w:r>
      <w:r>
        <w:rPr>
          <w:noProof/>
        </w:rPr>
        <w:t xml:space="preserve"> = 1 n.u., solid lines) and a 15% overestimation in B</w:t>
      </w:r>
      <w:r w:rsidRPr="00703983">
        <w:rPr>
          <w:noProof/>
          <w:vertAlign w:val="subscript"/>
        </w:rPr>
        <w:t>1</w:t>
      </w:r>
      <w:r>
        <w:rPr>
          <w:noProof/>
        </w:rPr>
        <w:t xml:space="preserve"> (B</w:t>
      </w:r>
      <w:r w:rsidRPr="00703983">
        <w:rPr>
          <w:noProof/>
          <w:vertAlign w:val="subscript"/>
        </w:rPr>
        <w:t>1</w:t>
      </w:r>
      <w:r>
        <w:rPr>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703983">
        <w:rPr>
          <w:noProof/>
          <w:vertAlign w:val="subscript"/>
        </w:rPr>
        <w:t>λ=0.5</w:t>
      </w:r>
      <w:r>
        <w:rPr>
          <w:noProof/>
        </w:rPr>
        <w:t xml:space="preserve"> (yellow) – protocol optimized similar to CRLB, regularized by the estimated error of F (ΔF) in the presence of a B</w:t>
      </w:r>
      <w:r w:rsidRPr="00703983">
        <w:rPr>
          <w:noProof/>
          <w:vertAlign w:val="subscript"/>
        </w:rPr>
        <w:t>1</w:t>
      </w:r>
      <w:r>
        <w:rPr>
          <w:noProof/>
        </w:rPr>
        <w:t xml:space="preserve"> error (Eq. (5-5)).</w:t>
      </w:r>
      <w:r>
        <w:rPr>
          <w:noProof/>
        </w:rPr>
        <w:tab/>
      </w:r>
      <w:r>
        <w:rPr>
          <w:noProof/>
        </w:rPr>
        <w:fldChar w:fldCharType="begin"/>
      </w:r>
      <w:r>
        <w:rPr>
          <w:noProof/>
        </w:rPr>
        <w:instrText xml:space="preserve"> PAGEREF _Toc496526572 \h </w:instrText>
      </w:r>
      <w:r>
        <w:rPr>
          <w:noProof/>
        </w:rPr>
      </w:r>
      <w:r>
        <w:rPr>
          <w:noProof/>
        </w:rPr>
        <w:fldChar w:fldCharType="separate"/>
      </w:r>
      <w:r>
        <w:rPr>
          <w:noProof/>
        </w:rPr>
        <w:t>84</w:t>
      </w:r>
      <w:r>
        <w:rPr>
          <w:noProof/>
        </w:rPr>
        <w:fldChar w:fldCharType="end"/>
      </w:r>
    </w:p>
    <w:p w14:paraId="2745EB42" w14:textId="423160AF" w:rsidR="00351B51" w:rsidRDefault="00CA049B" w:rsidP="00CA049B">
      <w:r>
        <w:fldChar w:fldCharType="end"/>
      </w:r>
      <w:r w:rsidR="00351B51">
        <w:br w:type="page"/>
      </w:r>
    </w:p>
    <w:p w14:paraId="1AC1DC88" w14:textId="1A361CE8" w:rsidR="00351B51" w:rsidRDefault="00351B51" w:rsidP="008224C0">
      <w:pPr>
        <w:pStyle w:val="H1Non-Chapters"/>
      </w:pPr>
      <w:bookmarkStart w:id="2" w:name="_Toc496526482"/>
      <w:r>
        <w:lastRenderedPageBreak/>
        <w:t>List of Tables</w:t>
      </w:r>
      <w:bookmarkEnd w:id="2"/>
    </w:p>
    <w:p w14:paraId="65231B47" w14:textId="77777777" w:rsidR="008B7EBA" w:rsidRPr="008B7EBA" w:rsidRDefault="00825BAA">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Table" </w:instrText>
      </w:r>
      <w:r>
        <w:fldChar w:fldCharType="separate"/>
      </w:r>
      <w:r w:rsidR="008B7EBA">
        <w:rPr>
          <w:noProof/>
        </w:rPr>
        <w:t>Table 3</w:t>
      </w:r>
      <w:r w:rsidR="008B7EBA">
        <w:rPr>
          <w:noProof/>
        </w:rPr>
        <w:noBreakHyphen/>
        <w:t>1. Linear Regression Analysis of the Pooled WM-Masked B</w:t>
      </w:r>
      <w:r w:rsidR="008B7EBA" w:rsidRPr="00054F5B">
        <w:rPr>
          <w:noProof/>
          <w:vertAlign w:val="subscript"/>
        </w:rPr>
        <w:t>1</w:t>
      </w:r>
      <w:r w:rsidR="008B7EBA">
        <w:rPr>
          <w:noProof/>
        </w:rPr>
        <w:t xml:space="preserve"> and T</w:t>
      </w:r>
      <w:r w:rsidR="008B7EBA" w:rsidRPr="00054F5B">
        <w:rPr>
          <w:noProof/>
          <w:vertAlign w:val="subscript"/>
        </w:rPr>
        <w:t>1</w:t>
      </w:r>
      <w:r w:rsidR="008B7EBA">
        <w:rPr>
          <w:noProof/>
        </w:rPr>
        <w:t xml:space="preserve"> Values (Six Subjects) for Each Rapid B</w:t>
      </w:r>
      <w:r w:rsidR="008B7EBA" w:rsidRPr="00054F5B">
        <w:rPr>
          <w:noProof/>
          <w:vertAlign w:val="subscript"/>
        </w:rPr>
        <w:t>1</w:t>
      </w:r>
      <w:r w:rsidR="008B7EBA">
        <w:rPr>
          <w:noProof/>
        </w:rPr>
        <w:t xml:space="preserve"> Method Relative to the Ref. DA Method</w:t>
      </w:r>
      <w:r w:rsidR="008B7EBA">
        <w:rPr>
          <w:noProof/>
        </w:rPr>
        <w:tab/>
      </w:r>
      <w:r w:rsidR="008B7EBA">
        <w:rPr>
          <w:noProof/>
        </w:rPr>
        <w:fldChar w:fldCharType="begin"/>
      </w:r>
      <w:r w:rsidR="008B7EBA">
        <w:rPr>
          <w:noProof/>
        </w:rPr>
        <w:instrText xml:space="preserve"> PAGEREF _Toc496526573 \h </w:instrText>
      </w:r>
      <w:r w:rsidR="008B7EBA">
        <w:rPr>
          <w:noProof/>
        </w:rPr>
      </w:r>
      <w:r w:rsidR="008B7EBA">
        <w:rPr>
          <w:noProof/>
        </w:rPr>
        <w:fldChar w:fldCharType="separate"/>
      </w:r>
      <w:r w:rsidR="008B7EBA">
        <w:rPr>
          <w:noProof/>
        </w:rPr>
        <w:t>33</w:t>
      </w:r>
      <w:r w:rsidR="008B7EBA">
        <w:rPr>
          <w:noProof/>
        </w:rPr>
        <w:fldChar w:fldCharType="end"/>
      </w:r>
    </w:p>
    <w:p w14:paraId="0EDA5CF8" w14:textId="77777777" w:rsidR="008B7EBA" w:rsidRPr="008B7EBA" w:rsidRDefault="008B7EBA">
      <w:pPr>
        <w:pStyle w:val="Tabledesillustrations"/>
        <w:tabs>
          <w:tab w:val="right" w:leader="dot" w:pos="9350"/>
        </w:tabs>
        <w:rPr>
          <w:rFonts w:asciiTheme="minorHAnsi" w:eastAsiaTheme="minorEastAsia" w:hAnsiTheme="minorHAnsi" w:cstheme="minorBidi"/>
          <w:noProof/>
          <w:lang w:eastAsia="fr-FR"/>
        </w:rPr>
      </w:pPr>
      <w:r>
        <w:rPr>
          <w:noProof/>
        </w:rPr>
        <w:t>Table 3</w:t>
      </w:r>
      <w:r>
        <w:rPr>
          <w:noProof/>
        </w:rPr>
        <w:noBreakHyphen/>
        <w:t>2. Mean and Standard Deviations of Voxelwise Percent Differences (%) of B</w:t>
      </w:r>
      <w:r w:rsidRPr="00054F5B">
        <w:rPr>
          <w:noProof/>
          <w:vertAlign w:val="subscript"/>
        </w:rPr>
        <w:t>1</w:t>
      </w:r>
      <w:r>
        <w:rPr>
          <w:noProof/>
        </w:rPr>
        <w:t xml:space="preserve"> and T</w:t>
      </w:r>
      <w:r w:rsidRPr="00054F5B">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496526574 \h </w:instrText>
      </w:r>
      <w:r>
        <w:rPr>
          <w:noProof/>
        </w:rPr>
      </w:r>
      <w:r>
        <w:rPr>
          <w:noProof/>
        </w:rPr>
        <w:fldChar w:fldCharType="separate"/>
      </w:r>
      <w:r>
        <w:rPr>
          <w:noProof/>
        </w:rPr>
        <w:t>34</w:t>
      </w:r>
      <w:r>
        <w:rPr>
          <w:noProof/>
        </w:rPr>
        <w:fldChar w:fldCharType="end"/>
      </w:r>
    </w:p>
    <w:p w14:paraId="6A2D5854" w14:textId="77777777" w:rsidR="008B7EBA" w:rsidRPr="008B7EBA" w:rsidRDefault="008B7EBA">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1. qMT Z-Spectra Sensitivity Comparison Metrics for B</w:t>
      </w:r>
      <w:r w:rsidRPr="00054F5B">
        <w:rPr>
          <w:noProof/>
          <w:vertAlign w:val="subscript"/>
        </w:rPr>
        <w:t>1</w:t>
      </w:r>
      <w:r>
        <w:rPr>
          <w:noProof/>
        </w:rPr>
        <w:t xml:space="preserve"> (Accounting for the B</w:t>
      </w:r>
      <w:r w:rsidRPr="00054F5B">
        <w:rPr>
          <w:noProof/>
          <w:vertAlign w:val="subscript"/>
        </w:rPr>
        <w:t>1</w:t>
      </w:r>
      <w:r>
        <w:rPr>
          <w:noProof/>
        </w:rPr>
        <w:t>-Sensitivity of Each T</w:t>
      </w:r>
      <w:r w:rsidRPr="00054F5B">
        <w:rPr>
          <w:noProof/>
          <w:vertAlign w:val="subscript"/>
        </w:rPr>
        <w:t>1</w:t>
      </w:r>
      <w:r>
        <w:rPr>
          <w:noProof/>
        </w:rPr>
        <w:t xml:space="preserve"> Method, IR, and VFA) and Each Fitted qMT Parameter</w:t>
      </w:r>
      <w:r>
        <w:rPr>
          <w:noProof/>
        </w:rPr>
        <w:tab/>
      </w:r>
      <w:r>
        <w:rPr>
          <w:noProof/>
        </w:rPr>
        <w:fldChar w:fldCharType="begin"/>
      </w:r>
      <w:r>
        <w:rPr>
          <w:noProof/>
        </w:rPr>
        <w:instrText xml:space="preserve"> PAGEREF _Toc496526575 \h </w:instrText>
      </w:r>
      <w:r>
        <w:rPr>
          <w:noProof/>
        </w:rPr>
      </w:r>
      <w:r>
        <w:rPr>
          <w:noProof/>
        </w:rPr>
        <w:fldChar w:fldCharType="separate"/>
      </w:r>
      <w:r>
        <w:rPr>
          <w:noProof/>
        </w:rPr>
        <w:t>57</w:t>
      </w:r>
      <w:r>
        <w:rPr>
          <w:noProof/>
        </w:rPr>
        <w:fldChar w:fldCharType="end"/>
      </w:r>
    </w:p>
    <w:p w14:paraId="68A27E3B" w14:textId="77777777" w:rsidR="008B7EBA" w:rsidRPr="00EA3272" w:rsidRDefault="008B7EBA">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2. Pooled (All Subjects) Pearson Correlation Coefficients and Linear Regression Slopes for qMT Values Comparing Measured DA B</w:t>
      </w:r>
      <w:r w:rsidRPr="00054F5B">
        <w:rPr>
          <w:noProof/>
          <w:vertAlign w:val="subscript"/>
        </w:rPr>
        <w:t>1</w:t>
      </w:r>
      <w:r>
        <w:rPr>
          <w:noProof/>
        </w:rPr>
        <w:t xml:space="preserve"> Maps and Fictitious B</w:t>
      </w:r>
      <w:r w:rsidRPr="00054F5B">
        <w:rPr>
          <w:noProof/>
          <w:vertAlign w:val="subscript"/>
        </w:rPr>
        <w:t>1,Flat</w:t>
      </w:r>
      <w:r>
        <w:rPr>
          <w:noProof/>
        </w:rPr>
        <w:t xml:space="preserve"> = 1 Maps</w:t>
      </w:r>
      <w:r w:rsidRPr="00054F5B">
        <w:rPr>
          <w:noProof/>
          <w:vertAlign w:val="superscript"/>
        </w:rPr>
        <w:t>a</w:t>
      </w:r>
      <w:r>
        <w:rPr>
          <w:noProof/>
        </w:rPr>
        <w:tab/>
      </w:r>
      <w:r>
        <w:rPr>
          <w:noProof/>
        </w:rPr>
        <w:fldChar w:fldCharType="begin"/>
      </w:r>
      <w:r>
        <w:rPr>
          <w:noProof/>
        </w:rPr>
        <w:instrText xml:space="preserve"> PAGEREF _Toc496526576 \h </w:instrText>
      </w:r>
      <w:r>
        <w:rPr>
          <w:noProof/>
        </w:rPr>
      </w:r>
      <w:r>
        <w:rPr>
          <w:noProof/>
        </w:rPr>
        <w:fldChar w:fldCharType="separate"/>
      </w:r>
      <w:r>
        <w:rPr>
          <w:noProof/>
        </w:rPr>
        <w:t>58</w:t>
      </w:r>
      <w:r>
        <w:rPr>
          <w:noProof/>
        </w:rPr>
        <w:fldChar w:fldCharType="end"/>
      </w:r>
    </w:p>
    <w:p w14:paraId="3CD196F8" w14:textId="77777777" w:rsidR="008B7EBA" w:rsidRPr="00EA3272" w:rsidRDefault="008B7EBA">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1. qMT tissue parameters used to simulate white matter and grey matter tissue values in the Monte Carlo simulations. The parameter definitions are: F  pool-size ratio, k</w:t>
      </w:r>
      <w:r w:rsidRPr="00054F5B">
        <w:rPr>
          <w:noProof/>
          <w:vertAlign w:val="subscript"/>
        </w:rPr>
        <w:t xml:space="preserve">f </w:t>
      </w:r>
      <w:r>
        <w:rPr>
          <w:noProof/>
        </w:rPr>
        <w:t xml:space="preserve"> – exchange rate constant, T</w:t>
      </w:r>
      <w:r w:rsidRPr="00054F5B">
        <w:rPr>
          <w:noProof/>
          <w:vertAlign w:val="subscript"/>
        </w:rPr>
        <w:t>1,f</w:t>
      </w:r>
      <w:r>
        <w:rPr>
          <w:noProof/>
        </w:rPr>
        <w:t xml:space="preserve"> – longitudinal relaxation time of the free pool, T</w:t>
      </w:r>
      <w:r w:rsidRPr="00054F5B">
        <w:rPr>
          <w:noProof/>
          <w:vertAlign w:val="subscript"/>
        </w:rPr>
        <w:t>1,r</w:t>
      </w:r>
      <w:r>
        <w:rPr>
          <w:noProof/>
        </w:rPr>
        <w:t xml:space="preserve"> – longitudinal relaxation time of the restricted pool, T</w:t>
      </w:r>
      <w:r w:rsidRPr="00054F5B">
        <w:rPr>
          <w:noProof/>
          <w:vertAlign w:val="subscript"/>
        </w:rPr>
        <w:t>2,f</w:t>
      </w:r>
      <w:r>
        <w:rPr>
          <w:noProof/>
        </w:rPr>
        <w:t xml:space="preserve"> – transverse relaxation time of the free pool, T</w:t>
      </w:r>
      <w:r w:rsidRPr="00054F5B">
        <w:rPr>
          <w:noProof/>
          <w:vertAlign w:val="subscript"/>
        </w:rPr>
        <w:t>2,r</w:t>
      </w:r>
      <w:r>
        <w:rPr>
          <w:noProof/>
        </w:rPr>
        <w:t xml:space="preserve"> – transverse relaxation time of the restricted pool. The fitting parameters for qMT are F, k</w:t>
      </w:r>
      <w:r w:rsidRPr="00054F5B">
        <w:rPr>
          <w:noProof/>
          <w:vertAlign w:val="subscript"/>
        </w:rPr>
        <w:t>f</w:t>
      </w:r>
      <w:r>
        <w:rPr>
          <w:noProof/>
        </w:rPr>
        <w:t>, T</w:t>
      </w:r>
      <w:r w:rsidRPr="00054F5B">
        <w:rPr>
          <w:noProof/>
          <w:vertAlign w:val="subscript"/>
        </w:rPr>
        <w:t>2,f</w:t>
      </w:r>
      <w:r>
        <w:rPr>
          <w:noProof/>
        </w:rPr>
        <w:t>, and T</w:t>
      </w:r>
      <w:r w:rsidRPr="00054F5B">
        <w:rPr>
          <w:noProof/>
          <w:vertAlign w:val="subscript"/>
        </w:rPr>
        <w:t>2,r</w:t>
      </w:r>
      <w:r>
        <w:rPr>
          <w:noProof/>
        </w:rPr>
        <w:t>; T</w:t>
      </w:r>
      <w:r w:rsidRPr="00054F5B">
        <w:rPr>
          <w:noProof/>
          <w:vertAlign w:val="subscript"/>
        </w:rPr>
        <w:t>1,f</w:t>
      </w:r>
      <w:r>
        <w:rPr>
          <w:noProof/>
        </w:rPr>
        <w:t xml:space="preserve"> is calculated from the observed T</w:t>
      </w:r>
      <w:r w:rsidRPr="00054F5B">
        <w:rPr>
          <w:noProof/>
          <w:vertAlign w:val="subscript"/>
        </w:rPr>
        <w:t>1</w:t>
      </w:r>
      <w:r>
        <w:rPr>
          <w:noProof/>
        </w:rPr>
        <w:t xml:space="preserve"> and the fitting parameters, and T</w:t>
      </w:r>
      <w:r w:rsidRPr="00054F5B">
        <w:rPr>
          <w:noProof/>
          <w:vertAlign w:val="subscript"/>
        </w:rPr>
        <w:t>1,r</w:t>
      </w:r>
      <w:r>
        <w:rPr>
          <w:noProof/>
        </w:rPr>
        <w:t xml:space="preserve"> is conventionally fixed to 1 s.</w:t>
      </w:r>
      <w:r>
        <w:rPr>
          <w:noProof/>
        </w:rPr>
        <w:tab/>
      </w:r>
      <w:r>
        <w:rPr>
          <w:noProof/>
        </w:rPr>
        <w:fldChar w:fldCharType="begin"/>
      </w:r>
      <w:r>
        <w:rPr>
          <w:noProof/>
        </w:rPr>
        <w:instrText xml:space="preserve"> PAGEREF _Toc496526577 \h </w:instrText>
      </w:r>
      <w:r>
        <w:rPr>
          <w:noProof/>
        </w:rPr>
      </w:r>
      <w:r>
        <w:rPr>
          <w:noProof/>
        </w:rPr>
        <w:fldChar w:fldCharType="separate"/>
      </w:r>
      <w:r>
        <w:rPr>
          <w:noProof/>
        </w:rPr>
        <w:t>76</w:t>
      </w:r>
      <w:r>
        <w:rPr>
          <w:noProof/>
        </w:rPr>
        <w:fldChar w:fldCharType="end"/>
      </w:r>
    </w:p>
    <w:p w14:paraId="4F997365" w14:textId="77777777" w:rsidR="008B7EBA" w:rsidRPr="00EA3272" w:rsidRDefault="008B7EBA">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2. 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5-5) with the regularization parameter set to 0, and CRLB</w:t>
      </w:r>
      <w:r w:rsidRPr="00054F5B">
        <w:rPr>
          <w:noProof/>
          <w:vertAlign w:val="subscript"/>
        </w:rPr>
        <w:t>λ=0.5</w:t>
      </w:r>
      <w:r>
        <w:rPr>
          <w:noProof/>
        </w:rPr>
        <w:t xml:space="preserve"> was optimized using a regularization parameter of 0.5.</w:t>
      </w:r>
      <w:r>
        <w:rPr>
          <w:noProof/>
        </w:rPr>
        <w:tab/>
      </w:r>
      <w:r>
        <w:rPr>
          <w:noProof/>
        </w:rPr>
        <w:fldChar w:fldCharType="begin"/>
      </w:r>
      <w:r>
        <w:rPr>
          <w:noProof/>
        </w:rPr>
        <w:instrText xml:space="preserve"> PAGEREF _Toc496526578 \h </w:instrText>
      </w:r>
      <w:r>
        <w:rPr>
          <w:noProof/>
        </w:rPr>
      </w:r>
      <w:r>
        <w:rPr>
          <w:noProof/>
        </w:rPr>
        <w:fldChar w:fldCharType="separate"/>
      </w:r>
      <w:r>
        <w:rPr>
          <w:noProof/>
        </w:rPr>
        <w:t>76</w:t>
      </w:r>
      <w:r>
        <w:rPr>
          <w:noProof/>
        </w:rPr>
        <w:fldChar w:fldCharType="end"/>
      </w:r>
    </w:p>
    <w:p w14:paraId="765ECB6D" w14:textId="582C1630" w:rsidR="00351B51" w:rsidRDefault="00825BAA" w:rsidP="00825BAA">
      <w:r>
        <w:fldChar w:fldCharType="end"/>
      </w:r>
      <w:r w:rsidR="00351B51">
        <w:br w:type="page"/>
      </w:r>
    </w:p>
    <w:p w14:paraId="2D00995D" w14:textId="0B4999C6" w:rsidR="00351B51" w:rsidRDefault="007870F1" w:rsidP="008224C0">
      <w:pPr>
        <w:pStyle w:val="H1Non-Chapters"/>
      </w:pPr>
      <w:bookmarkStart w:id="3" w:name="_Toc496526483"/>
      <w:r>
        <w:lastRenderedPageBreak/>
        <w:t>Acknowledgements</w:t>
      </w:r>
      <w:bookmarkEnd w:id="3"/>
    </w:p>
    <w:p w14:paraId="219CF6CE" w14:textId="77777777" w:rsidR="007870F1" w:rsidRDefault="007870F1" w:rsidP="007870F1"/>
    <w:p w14:paraId="1DB50751" w14:textId="44E67708" w:rsidR="007870F1" w:rsidRDefault="007870F1">
      <w:pPr>
        <w:spacing w:line="240" w:lineRule="auto"/>
      </w:pPr>
      <w:r>
        <w:br w:type="page"/>
      </w:r>
    </w:p>
    <w:p w14:paraId="5871481E" w14:textId="0CE89B6A" w:rsidR="007870F1" w:rsidRDefault="007870F1" w:rsidP="008224C0">
      <w:pPr>
        <w:pStyle w:val="H1Non-Chapters"/>
      </w:pPr>
      <w:bookmarkStart w:id="4" w:name="_Toc496526484"/>
      <w:r>
        <w:lastRenderedPageBreak/>
        <w:t>Preface</w:t>
      </w:r>
      <w:bookmarkEnd w:id="4"/>
    </w:p>
    <w:p w14:paraId="529EF64B" w14:textId="77777777" w:rsidR="007870F1" w:rsidRDefault="007870F1" w:rsidP="007870F1"/>
    <w:p w14:paraId="375B6B58" w14:textId="4931EF7A" w:rsidR="007870F1" w:rsidRDefault="007870F1">
      <w:pPr>
        <w:spacing w:line="240" w:lineRule="auto"/>
      </w:pPr>
      <w:r>
        <w:br w:type="page"/>
      </w:r>
    </w:p>
    <w:p w14:paraId="1BBCF35D" w14:textId="7E2D61B0" w:rsidR="007870F1" w:rsidRDefault="007870F1" w:rsidP="008224C0">
      <w:pPr>
        <w:pStyle w:val="H1Non-Chapters"/>
      </w:pPr>
      <w:bookmarkStart w:id="5" w:name="_Toc496526485"/>
      <w:r>
        <w:lastRenderedPageBreak/>
        <w:t>Contribution of Authors</w:t>
      </w:r>
      <w:bookmarkEnd w:id="5"/>
    </w:p>
    <w:p w14:paraId="3AD0FAAC" w14:textId="77777777" w:rsidR="007870F1" w:rsidRDefault="007870F1" w:rsidP="007870F1"/>
    <w:p w14:paraId="2E098889" w14:textId="3EC7C351" w:rsidR="007870F1" w:rsidRDefault="007870F1">
      <w:pPr>
        <w:spacing w:line="240" w:lineRule="auto"/>
      </w:pPr>
      <w:r>
        <w:br w:type="page"/>
      </w:r>
    </w:p>
    <w:p w14:paraId="109CC236" w14:textId="0C1FBA9E" w:rsidR="007870F1" w:rsidRDefault="007870F1" w:rsidP="008224C0">
      <w:pPr>
        <w:pStyle w:val="H1Non-Chapters"/>
      </w:pPr>
      <w:bookmarkStart w:id="6" w:name="_Toc496526486"/>
      <w:r>
        <w:lastRenderedPageBreak/>
        <w:t>Other Publications</w:t>
      </w:r>
      <w:bookmarkEnd w:id="6"/>
    </w:p>
    <w:p w14:paraId="5B0FBDEF" w14:textId="2D40B666" w:rsidR="00004770" w:rsidRDefault="00004770" w:rsidP="007870F1">
      <w:bookmarkStart w:id="7" w:name="_GoBack"/>
      <w:bookmarkEnd w:id="7"/>
      <w:r>
        <w:t xml:space="preserve">The following list of peer-reviewed articles </w:t>
      </w:r>
      <w:r w:rsidR="00700487">
        <w:t xml:space="preserve">and conference presentations </w:t>
      </w:r>
      <w:r>
        <w:t>were also produced over the course of this PhD degree, but are not included in the thesis:</w:t>
      </w:r>
    </w:p>
    <w:p w14:paraId="05F6570A" w14:textId="5904FF3C" w:rsidR="00004770" w:rsidRDefault="00700487" w:rsidP="00004770">
      <w:pPr>
        <w:pStyle w:val="Pardeliste"/>
        <w:numPr>
          <w:ilvl w:val="0"/>
          <w:numId w:val="23"/>
        </w:numPr>
      </w:pPr>
      <w:r w:rsidRPr="00700487">
        <w:t xml:space="preserve">J.S.W. Campbell, I.R. Leppert, S. Narayanan, </w:t>
      </w:r>
      <w:r w:rsidRPr="00700487">
        <w:rPr>
          <w:b/>
        </w:rPr>
        <w:t>Mathieu Boudreau</w:t>
      </w:r>
      <w:r w:rsidRPr="00700487">
        <w:t xml:space="preserve">, T. Duval, J. Cohen-Adad, G.B. Pike, N. Stikov, </w:t>
      </w:r>
      <w:r w:rsidRPr="00700487">
        <w:rPr>
          <w:i/>
        </w:rPr>
        <w:t>“Promise and pitfalls of g-ratio estimation with MRI”</w:t>
      </w:r>
      <w:r w:rsidRPr="00700487">
        <w:t>, Submitted to: Neuroimage (2017)</w:t>
      </w:r>
    </w:p>
    <w:p w14:paraId="44784A97" w14:textId="55D255A6" w:rsidR="00700487" w:rsidRDefault="00700487" w:rsidP="00004770">
      <w:pPr>
        <w:pStyle w:val="Pardeliste"/>
        <w:numPr>
          <w:ilvl w:val="0"/>
          <w:numId w:val="23"/>
        </w:numPr>
      </w:pPr>
      <w:r w:rsidRPr="00700487">
        <w:t xml:space="preserve">M. Mclean, M.E. MacDonald, R.M. Lebel,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p>
    <w:p w14:paraId="6464A804" w14:textId="6E492CB9" w:rsidR="00700487" w:rsidRDefault="00700487" w:rsidP="00004770">
      <w:pPr>
        <w:pStyle w:val="Pardeliste"/>
        <w:numPr>
          <w:ilvl w:val="0"/>
          <w:numId w:val="23"/>
        </w:numPr>
      </w:pPr>
      <w:r w:rsidRPr="00700487">
        <w:rPr>
          <w:bCs/>
        </w:rPr>
        <w:t xml:space="preserve">J. Campbell, I.R. Leppert, </w:t>
      </w:r>
      <w:r w:rsidRPr="00700487">
        <w:rPr>
          <w:b/>
          <w:bCs/>
        </w:rPr>
        <w:t>M. Boudreau</w:t>
      </w:r>
      <w:r w:rsidRPr="00700487">
        <w:rPr>
          <w:bCs/>
        </w:rPr>
        <w:t xml:space="preserve">, S. Narayanan, T. Duval, J. Cohen-Adad, G.B. Pike, N. Stikov, </w:t>
      </w:r>
      <w:r w:rsidRPr="00700487">
        <w:rPr>
          <w:bCs/>
          <w:i/>
        </w:rPr>
        <w:t>“Myelin g-ratio imaging: promises and pitfalls”</w:t>
      </w:r>
      <w:r w:rsidRPr="00700487">
        <w:rPr>
          <w:bCs/>
        </w:rPr>
        <w:t>, Poster, International Society for Magnetic Resonance in Medicine Meeting (2016)</w:t>
      </w:r>
    </w:p>
    <w:p w14:paraId="062D90E4" w14:textId="586BBD1A" w:rsidR="00700487" w:rsidRDefault="00700487" w:rsidP="00004770">
      <w:pPr>
        <w:pStyle w:val="Pardeliste"/>
        <w:numPr>
          <w:ilvl w:val="0"/>
          <w:numId w:val="23"/>
        </w:numPr>
      </w:pPr>
      <w:r w:rsidRPr="00700487">
        <w:t xml:space="preserve">J.-F. Cabana, Y. Gu, </w:t>
      </w:r>
      <w:r w:rsidRPr="00700487">
        <w:rPr>
          <w:b/>
        </w:rPr>
        <w:t>M. Boudreau</w:t>
      </w:r>
      <w:r w:rsidRPr="00700487">
        <w:t xml:space="preserve">, I.R. Levesque, Y. Atchia, J.G. Sled, S. Narayanan, D.L. Arnold, G.B. Pike, J. Cohen-Adad, N. Stikov, </w:t>
      </w:r>
      <w:r w:rsidRPr="00700487">
        <w:rPr>
          <w:i/>
        </w:rPr>
        <w:t>“Quantitative Magnetization Transfer Imaging Made Easy with qMTLab: a Software for Data Simulation, Analysis and Visualisation”</w:t>
      </w:r>
      <w:r w:rsidRPr="00700487">
        <w:t>, Concepts in Magnetic Resonance Part A, 44A: 263–277 (2016)</w:t>
      </w:r>
    </w:p>
    <w:p w14:paraId="65825761" w14:textId="280B01A9" w:rsidR="00700487" w:rsidRDefault="00700487" w:rsidP="00004770">
      <w:pPr>
        <w:pStyle w:val="Pardeliste"/>
        <w:numPr>
          <w:ilvl w:val="0"/>
          <w:numId w:val="23"/>
        </w:numPr>
      </w:pPr>
      <w:r w:rsidRPr="00700487">
        <w:t xml:space="preserve">N. Stikov, J.S.W. Campbell, T. Stroh, M. Lavalée, S. Frey, J. Novek, S. Nuara, M.-K. Ho, B.J. Bedell, R.F. Dougherty, I.R. Leppert, </w:t>
      </w:r>
      <w:r w:rsidRPr="00700487">
        <w:rPr>
          <w:b/>
        </w:rPr>
        <w:t>M. Boudreau</w:t>
      </w:r>
      <w:r w:rsidRPr="00700487">
        <w:t xml:space="preserve">, S. Narayanan, T. Duval, J. Cohen-Adad, P.-A. Picard, A. Gasecka, D. Côté, G.B. Pike, </w:t>
      </w:r>
      <w:r w:rsidRPr="00700487">
        <w:rPr>
          <w:i/>
        </w:rPr>
        <w:t>“In vivo histology of the myelin g-ratio with magnetic resonance imaging”</w:t>
      </w:r>
      <w:r w:rsidRPr="00700487">
        <w:t xml:space="preserve">, </w:t>
      </w:r>
      <w:r w:rsidRPr="00700487">
        <w:rPr>
          <w:bCs/>
        </w:rPr>
        <w:t>NeuroImage,</w:t>
      </w:r>
      <w:r w:rsidRPr="00700487">
        <w:t xml:space="preserve"> 118:397-405 (2015)</w:t>
      </w:r>
    </w:p>
    <w:p w14:paraId="62D25C3C" w14:textId="514CB8EF" w:rsidR="00700487" w:rsidRDefault="00700487" w:rsidP="00004770">
      <w:pPr>
        <w:pStyle w:val="Pardeliste"/>
        <w:numPr>
          <w:ilvl w:val="0"/>
          <w:numId w:val="23"/>
        </w:numPr>
      </w:pPr>
      <w:r w:rsidRPr="00700487">
        <w:t xml:space="preserve">N. Stikov, J.S.W. Campbell, T. Stroh, M. Lavalée, St. Frey, J. Novek, S. Nuara, M.-K. Ho, B.J. Bedell, R.F. Dougherty, I.R. Leppert, </w:t>
      </w:r>
      <w:r w:rsidRPr="00700487">
        <w:rPr>
          <w:b/>
        </w:rPr>
        <w:t>M. Boudreau</w:t>
      </w:r>
      <w:r w:rsidRPr="00700487">
        <w:t xml:space="preserve">, S. Narayanan, T. Duval, J. Cohen-Adad, P.-A. Picard, A. Gasecka, D. Côté, G.B. Pike, </w:t>
      </w:r>
      <w:r w:rsidRPr="00700487">
        <w:rPr>
          <w:i/>
        </w:rPr>
        <w:t>“Quantitative analysis of the myelin g-ratio from electron microscopy images of the macaque corpus callosum”</w:t>
      </w:r>
      <w:r w:rsidRPr="00700487">
        <w:t xml:space="preserve">, </w:t>
      </w:r>
      <w:r w:rsidRPr="00700487">
        <w:rPr>
          <w:bCs/>
        </w:rPr>
        <w:t>Data in Brief,</w:t>
      </w:r>
      <w:r w:rsidRPr="00700487">
        <w:t xml:space="preserve"> 4:368-373 (2015)</w:t>
      </w:r>
    </w:p>
    <w:p w14:paraId="13CB0B9D" w14:textId="09B0ACF5" w:rsidR="00700487" w:rsidRDefault="00700487" w:rsidP="00004770">
      <w:pPr>
        <w:pStyle w:val="Pardeliste"/>
        <w:numPr>
          <w:ilvl w:val="0"/>
          <w:numId w:val="23"/>
        </w:numPr>
      </w:pPr>
      <w:r w:rsidRPr="00700487">
        <w:t>N. Stikov,</w:t>
      </w:r>
      <w:r w:rsidRPr="00700487">
        <w:rPr>
          <w:b/>
        </w:rPr>
        <w:t xml:space="preserve"> M. Boudreau</w:t>
      </w:r>
      <w:r w:rsidRPr="00700487">
        <w:t>, I.R. Levesque, C.L. Tardif, J. Barral,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p>
    <w:p w14:paraId="67A314CF" w14:textId="766249B3" w:rsidR="00700487" w:rsidRDefault="00700487" w:rsidP="00004770">
      <w:pPr>
        <w:pStyle w:val="Pardeliste"/>
        <w:numPr>
          <w:ilvl w:val="0"/>
          <w:numId w:val="23"/>
        </w:numPr>
      </w:pPr>
      <w:r w:rsidRPr="00700487">
        <w:rPr>
          <w:iCs/>
        </w:rPr>
        <w:lastRenderedPageBreak/>
        <w:t xml:space="preserve">N. Stikov, J. Campbell, </w:t>
      </w:r>
      <w:r w:rsidRPr="00700487">
        <w:rPr>
          <w:b/>
          <w:iCs/>
        </w:rPr>
        <w:t>M. Boudreau</w:t>
      </w:r>
      <w:r w:rsidRPr="00700487">
        <w:rPr>
          <w:iCs/>
        </w:rPr>
        <w:t>, S. Narayanan, T. Stroh, S. Nuara, J. Novek, S. Frey, M.-K. Ho, B. Bedell, G.B. Pike, “</w:t>
      </w:r>
      <w:r w:rsidRPr="00700487">
        <w:rPr>
          <w:i/>
          <w:iCs/>
        </w:rPr>
        <w:t>In vivo histology of the myelin g-ratio”</w:t>
      </w:r>
      <w:r w:rsidRPr="00700487">
        <w:rPr>
          <w:iCs/>
        </w:rPr>
        <w:t>, Poster, OHBM Annual Meeting (2014)</w:t>
      </w:r>
    </w:p>
    <w:p w14:paraId="38470010" w14:textId="16DA364A" w:rsidR="007870F1" w:rsidRDefault="007870F1">
      <w:pPr>
        <w:spacing w:line="240" w:lineRule="auto"/>
      </w:pPr>
      <w:r>
        <w:br w:type="page"/>
      </w:r>
    </w:p>
    <w:p w14:paraId="4C616B81" w14:textId="50661DA9" w:rsidR="007870F1" w:rsidRDefault="007870F1" w:rsidP="008224C0">
      <w:pPr>
        <w:pStyle w:val="H1Non-Chapters"/>
      </w:pPr>
      <w:bookmarkStart w:id="8" w:name="_Toc496526487"/>
      <w:r>
        <w:lastRenderedPageBreak/>
        <w:t>Abstract</w:t>
      </w:r>
      <w:bookmarkEnd w:id="8"/>
    </w:p>
    <w:p w14:paraId="788CC883" w14:textId="77777777" w:rsidR="007870F1" w:rsidRDefault="007870F1" w:rsidP="007870F1"/>
    <w:p w14:paraId="4BF54DEA" w14:textId="1FD66888" w:rsidR="007870F1" w:rsidRDefault="007870F1">
      <w:pPr>
        <w:spacing w:line="240" w:lineRule="auto"/>
      </w:pPr>
      <w:r>
        <w:br w:type="page"/>
      </w:r>
    </w:p>
    <w:p w14:paraId="7F74FB73" w14:textId="33F0986A" w:rsidR="007870F1" w:rsidRDefault="007870F1" w:rsidP="008224C0">
      <w:pPr>
        <w:pStyle w:val="H1Non-Chapters"/>
      </w:pPr>
      <w:bookmarkStart w:id="9" w:name="_Toc496526488"/>
      <w:r>
        <w:lastRenderedPageBreak/>
        <w:t>Résumé</w:t>
      </w:r>
      <w:bookmarkEnd w:id="9"/>
    </w:p>
    <w:p w14:paraId="3013EDE8" w14:textId="77777777" w:rsidR="007870F1" w:rsidRDefault="007870F1" w:rsidP="007870F1"/>
    <w:p w14:paraId="079A9721" w14:textId="50A48928" w:rsidR="007870F1" w:rsidRDefault="007870F1">
      <w:pPr>
        <w:spacing w:line="240" w:lineRule="auto"/>
      </w:pPr>
      <w:r>
        <w:br w:type="page"/>
      </w:r>
    </w:p>
    <w:p w14:paraId="532E97E6" w14:textId="3D8640A0" w:rsidR="007870F1" w:rsidRDefault="007870F1" w:rsidP="008224C0">
      <w:pPr>
        <w:pStyle w:val="H1Non-Chapters"/>
      </w:pPr>
      <w:bookmarkStart w:id="10" w:name="_Toc496526489"/>
      <w:r>
        <w:lastRenderedPageBreak/>
        <w:t>Original Contributions</w:t>
      </w:r>
      <w:bookmarkEnd w:id="10"/>
    </w:p>
    <w:p w14:paraId="6AA2E2F9" w14:textId="77777777" w:rsidR="008224C0" w:rsidRDefault="008224C0" w:rsidP="007870F1"/>
    <w:p w14:paraId="7C447E01" w14:textId="0400904E" w:rsidR="00403A11" w:rsidRDefault="00403A11">
      <w:pPr>
        <w:spacing w:line="240" w:lineRule="auto"/>
      </w:pPr>
      <w:r>
        <w:br w:type="page"/>
      </w:r>
    </w:p>
    <w:p w14:paraId="044DB09D" w14:textId="609091FE" w:rsidR="007870F1" w:rsidRPr="000005D7" w:rsidRDefault="000005D7" w:rsidP="000005D7">
      <w:pPr>
        <w:pStyle w:val="Titre1"/>
        <w:rPr>
          <w:i/>
        </w:rPr>
      </w:pPr>
      <w:r>
        <w:rPr>
          <w:i/>
        </w:rPr>
        <w:lastRenderedPageBreak/>
        <w:br/>
      </w:r>
      <w:bookmarkStart w:id="11" w:name="_Toc496526490"/>
      <w:r w:rsidR="008B662F" w:rsidRPr="008B662F">
        <w:rPr>
          <w:b w:val="0"/>
          <w:i/>
          <w:sz w:val="40"/>
          <w:szCs w:val="40"/>
        </w:rPr>
        <w:t>Introduction</w:t>
      </w:r>
      <w:bookmarkEnd w:id="11"/>
    </w:p>
    <w:p w14:paraId="7BDE66ED" w14:textId="3215BA54" w:rsidR="008224C0" w:rsidRDefault="00D737BC" w:rsidP="008224C0">
      <w:pPr>
        <w:pStyle w:val="Titre2"/>
      </w:pPr>
      <w:bookmarkStart w:id="12" w:name="_Toc496526491"/>
      <w:r>
        <w:t>Motivation</w:t>
      </w:r>
      <w:bookmarkEnd w:id="12"/>
    </w:p>
    <w:p w14:paraId="0699F22D" w14:textId="77777777" w:rsidR="00D737BC" w:rsidRDefault="00D737BC" w:rsidP="00D737BC"/>
    <w:p w14:paraId="35A3B395" w14:textId="323C8376" w:rsidR="00D737BC" w:rsidRDefault="00D737BC" w:rsidP="00D737BC">
      <w:pPr>
        <w:pStyle w:val="Titre2"/>
      </w:pPr>
      <w:bookmarkStart w:id="13" w:name="_Toc496526492"/>
      <w:r>
        <w:t>Objectives</w:t>
      </w:r>
      <w:bookmarkEnd w:id="13"/>
    </w:p>
    <w:p w14:paraId="5AEC4AAA" w14:textId="77777777" w:rsidR="00D737BC" w:rsidRDefault="00D737BC" w:rsidP="00D737BC"/>
    <w:p w14:paraId="4F242353" w14:textId="21BF89D6" w:rsidR="00D737BC" w:rsidRDefault="00D737BC" w:rsidP="00D737BC">
      <w:pPr>
        <w:pStyle w:val="Titre2"/>
      </w:pPr>
      <w:bookmarkStart w:id="14" w:name="_Toc496526493"/>
      <w:r>
        <w:t>Thesis Outline</w:t>
      </w:r>
      <w:bookmarkEnd w:id="14"/>
    </w:p>
    <w:p w14:paraId="56928C7B" w14:textId="77777777" w:rsidR="00D737BC" w:rsidRPr="00D737BC" w:rsidRDefault="00D737BC" w:rsidP="00D737BC"/>
    <w:p w14:paraId="13188521" w14:textId="2EB7F8A3" w:rsidR="008B662F" w:rsidRDefault="008B662F">
      <w:pPr>
        <w:spacing w:line="240" w:lineRule="auto"/>
      </w:pPr>
      <w:r>
        <w:br w:type="page"/>
      </w:r>
    </w:p>
    <w:p w14:paraId="05378E5A" w14:textId="3C899C8C" w:rsidR="008B662F" w:rsidRPr="00DC00CE" w:rsidRDefault="00DC00CE" w:rsidP="00DC00CE">
      <w:pPr>
        <w:pStyle w:val="Titre1"/>
        <w:rPr>
          <w:i/>
        </w:rPr>
      </w:pPr>
      <w:r>
        <w:rPr>
          <w:i/>
        </w:rPr>
        <w:lastRenderedPageBreak/>
        <w:br/>
      </w:r>
      <w:bookmarkStart w:id="15" w:name="_Toc496526494"/>
      <w:r w:rsidR="008B662F">
        <w:rPr>
          <w:b w:val="0"/>
          <w:i/>
          <w:sz w:val="40"/>
          <w:szCs w:val="40"/>
        </w:rPr>
        <w:t>Background</w:t>
      </w:r>
      <w:bookmarkEnd w:id="15"/>
    </w:p>
    <w:p w14:paraId="62CA6126" w14:textId="43385E6A" w:rsidR="008B662F" w:rsidRDefault="00C64937" w:rsidP="00D737BC">
      <w:pPr>
        <w:pStyle w:val="Titre2"/>
      </w:pPr>
      <w:bookmarkStart w:id="16" w:name="_Toc496526495"/>
      <w:r w:rsidRPr="001F2190">
        <w:rPr>
          <w:rFonts w:cs="Times New Roman"/>
          <w:noProof/>
        </w:rPr>
        <w:t>Multiple Sclerosis</w:t>
      </w:r>
      <w:bookmarkEnd w:id="16"/>
    </w:p>
    <w:p w14:paraId="5AB34FA6" w14:textId="2943E0CC" w:rsidR="00403A11" w:rsidRDefault="00C64937" w:rsidP="00403A11">
      <w:pPr>
        <w:pStyle w:val="Titre3"/>
      </w:pPr>
      <w:bookmarkStart w:id="17" w:name="_Toc496526496"/>
      <w:r w:rsidRPr="001F2190">
        <w:rPr>
          <w:rFonts w:cs="Times New Roman"/>
          <w:noProof/>
        </w:rPr>
        <w:t>Basics of MS</w:t>
      </w:r>
      <w:bookmarkEnd w:id="17"/>
    </w:p>
    <w:p w14:paraId="5E80B532" w14:textId="4A10EBBE" w:rsidR="00403A11" w:rsidRDefault="00011B62" w:rsidP="00403A11">
      <w:r>
        <w:t>This</w:t>
      </w:r>
      <w:r w:rsidR="00906546">
        <w:t xml:space="preserve"> is a test body.</w:t>
      </w:r>
    </w:p>
    <w:p w14:paraId="0AB43867" w14:textId="6301283C" w:rsidR="00403A11" w:rsidRDefault="00C64937" w:rsidP="00403A11">
      <w:pPr>
        <w:pStyle w:val="Titre3"/>
      </w:pPr>
      <w:bookmarkStart w:id="18" w:name="_Toc496526497"/>
      <w:r w:rsidRPr="001F2190">
        <w:rPr>
          <w:rFonts w:cs="Times New Roman"/>
          <w:noProof/>
        </w:rPr>
        <w:t>Role of MRI in MS</w:t>
      </w:r>
      <w:bookmarkEnd w:id="18"/>
    </w:p>
    <w:p w14:paraId="1056B94A" w14:textId="77777777" w:rsidR="00403A11" w:rsidRDefault="00403A11" w:rsidP="00403A11"/>
    <w:p w14:paraId="6A0F0B92" w14:textId="0516C44A" w:rsidR="00403A11" w:rsidRDefault="00DD0B26" w:rsidP="00403A11">
      <w:pPr>
        <w:pStyle w:val="Titre2"/>
      </w:pPr>
      <w:bookmarkStart w:id="19" w:name="_Toc496526498"/>
      <w:r w:rsidRPr="001F2190">
        <w:rPr>
          <w:rFonts w:cs="Times New Roman"/>
          <w:noProof/>
        </w:rPr>
        <w:t>Quantitative MR Imaging</w:t>
      </w:r>
      <w:bookmarkEnd w:id="19"/>
    </w:p>
    <w:p w14:paraId="431C86A4" w14:textId="6A67E3A2" w:rsidR="00403A11" w:rsidRDefault="00DD0B26" w:rsidP="00403A11">
      <w:pPr>
        <w:pStyle w:val="Titre3"/>
      </w:pPr>
      <w:bookmarkStart w:id="20" w:name="_Toc496526499"/>
      <w:r w:rsidRPr="001F2190">
        <w:rPr>
          <w:rFonts w:cs="Times New Roman"/>
          <w:noProof/>
        </w:rPr>
        <w:t>Tissue Properties (T</w:t>
      </w:r>
      <w:r w:rsidRPr="001F2190">
        <w:rPr>
          <w:rFonts w:cs="Times New Roman"/>
          <w:noProof/>
          <w:vertAlign w:val="subscript"/>
        </w:rPr>
        <w:t>1</w:t>
      </w:r>
      <w:r w:rsidRPr="001F2190">
        <w:rPr>
          <w:rFonts w:cs="Times New Roman"/>
          <w:noProof/>
        </w:rPr>
        <w:t>, T</w:t>
      </w:r>
      <w:r w:rsidRPr="001F2190">
        <w:rPr>
          <w:rFonts w:cs="Times New Roman"/>
          <w:noProof/>
          <w:vertAlign w:val="subscript"/>
        </w:rPr>
        <w:t>2</w:t>
      </w:r>
      <w:r w:rsidRPr="001F2190">
        <w:rPr>
          <w:rFonts w:cs="Times New Roman"/>
          <w:noProof/>
        </w:rPr>
        <w:t>)</w:t>
      </w:r>
      <w:bookmarkEnd w:id="20"/>
    </w:p>
    <w:p w14:paraId="411890D4" w14:textId="77777777" w:rsidR="00403A11" w:rsidRDefault="00403A11" w:rsidP="00403A11"/>
    <w:p w14:paraId="45A4596F" w14:textId="7FC3D5B9" w:rsidR="00403A11" w:rsidRDefault="00DD0B26" w:rsidP="00403A11">
      <w:pPr>
        <w:pStyle w:val="Titre3"/>
      </w:pPr>
      <w:bookmarkStart w:id="21" w:name="_Toc496526500"/>
      <w:r w:rsidRPr="001F2190">
        <w:rPr>
          <w:rFonts w:cs="Times New Roman"/>
          <w:noProof/>
        </w:rPr>
        <w:t>Field Properties (B</w:t>
      </w:r>
      <w:r w:rsidRPr="001F2190">
        <w:rPr>
          <w:rFonts w:cs="Times New Roman"/>
          <w:noProof/>
          <w:vertAlign w:val="subscript"/>
        </w:rPr>
        <w:t>0</w:t>
      </w:r>
      <w:r w:rsidRPr="001F2190">
        <w:rPr>
          <w:rFonts w:cs="Times New Roman"/>
          <w:noProof/>
        </w:rPr>
        <w:t>, B</w:t>
      </w:r>
      <w:r w:rsidRPr="001F2190">
        <w:rPr>
          <w:rFonts w:cs="Times New Roman"/>
          <w:noProof/>
          <w:vertAlign w:val="subscript"/>
        </w:rPr>
        <w:t>1</w:t>
      </w:r>
      <w:r w:rsidRPr="001F2190">
        <w:rPr>
          <w:rFonts w:cs="Times New Roman"/>
          <w:noProof/>
        </w:rPr>
        <w:t>)</w:t>
      </w:r>
      <w:bookmarkEnd w:id="21"/>
    </w:p>
    <w:p w14:paraId="17307450" w14:textId="77777777" w:rsidR="00403A11" w:rsidRDefault="00403A11" w:rsidP="00403A11"/>
    <w:p w14:paraId="27E7D5C4" w14:textId="245560F9" w:rsidR="00403A11" w:rsidRDefault="00403A11" w:rsidP="00403A11">
      <w:pPr>
        <w:pStyle w:val="Titre2"/>
      </w:pPr>
      <w:bookmarkStart w:id="22" w:name="_Toc496526501"/>
      <w:r>
        <w:t>Magnetization Transfer Imaging</w:t>
      </w:r>
      <w:bookmarkEnd w:id="22"/>
    </w:p>
    <w:p w14:paraId="79F4184E" w14:textId="7081644D" w:rsidR="00403A11" w:rsidRDefault="00403A11" w:rsidP="00403A11">
      <w:pPr>
        <w:pStyle w:val="Titre3"/>
      </w:pPr>
      <w:bookmarkStart w:id="23" w:name="_Toc496526502"/>
      <w:r>
        <w:t>Two-Pool Model of MT</w:t>
      </w:r>
      <w:bookmarkEnd w:id="23"/>
    </w:p>
    <w:p w14:paraId="43856BB2" w14:textId="77777777" w:rsidR="00403A11" w:rsidRDefault="00403A11" w:rsidP="00403A11"/>
    <w:p w14:paraId="2EF1D99B" w14:textId="5B86A62F" w:rsidR="00403A11" w:rsidRDefault="00DD0B26" w:rsidP="00403A11">
      <w:pPr>
        <w:pStyle w:val="Titre3"/>
      </w:pPr>
      <w:bookmarkStart w:id="24" w:name="_Toc496526503"/>
      <w:r w:rsidRPr="001F2190">
        <w:rPr>
          <w:rFonts w:cs="Times New Roman"/>
          <w:noProof/>
        </w:rPr>
        <w:t>MTR and MTsat</w:t>
      </w:r>
      <w:bookmarkEnd w:id="24"/>
    </w:p>
    <w:p w14:paraId="699B6E6D" w14:textId="77777777" w:rsidR="00403A11" w:rsidRDefault="00403A11" w:rsidP="00403A11"/>
    <w:p w14:paraId="0BDC12B8" w14:textId="5D86AB7A" w:rsidR="00403A11" w:rsidRDefault="00DD0B26" w:rsidP="00403A11">
      <w:pPr>
        <w:pStyle w:val="Titre3"/>
      </w:pPr>
      <w:bookmarkStart w:id="25" w:name="_Toc496526504"/>
      <w:r w:rsidRPr="001F2190">
        <w:rPr>
          <w:rFonts w:cs="Times New Roman"/>
          <w:noProof/>
        </w:rPr>
        <w:t>Quantitative Magnetization Transfer Imaging</w:t>
      </w:r>
      <w:bookmarkEnd w:id="25"/>
    </w:p>
    <w:p w14:paraId="5288D682" w14:textId="77777777" w:rsidR="00C511E0" w:rsidRDefault="00C511E0" w:rsidP="00C511E0"/>
    <w:p w14:paraId="669A1E14" w14:textId="011C0B9D" w:rsidR="00C511E0" w:rsidRDefault="00C511E0">
      <w:pPr>
        <w:spacing w:line="240" w:lineRule="auto"/>
      </w:pPr>
      <w:r>
        <w:lastRenderedPageBreak/>
        <w:br w:type="page"/>
      </w:r>
    </w:p>
    <w:p w14:paraId="2BF64880" w14:textId="1DAC623E" w:rsidR="00C511E0" w:rsidRPr="00B30120" w:rsidRDefault="00C511E0" w:rsidP="00C511E0">
      <w:pPr>
        <w:pStyle w:val="Titre1"/>
        <w:rPr>
          <w:b w:val="0"/>
          <w:i/>
          <w:sz w:val="36"/>
          <w:szCs w:val="36"/>
        </w:rPr>
      </w:pPr>
      <w:r>
        <w:lastRenderedPageBreak/>
        <w:br/>
      </w:r>
      <w:bookmarkStart w:id="26" w:name="_Toc496526505"/>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26"/>
    </w:p>
    <w:p w14:paraId="28620371" w14:textId="5E04AF03" w:rsidR="003F2C39" w:rsidRDefault="003F2C39" w:rsidP="003F2C39">
      <w:pPr>
        <w:pStyle w:val="Titre2"/>
      </w:pPr>
      <w:bookmarkStart w:id="27" w:name="_Toc496526506"/>
      <w:r>
        <w:t>Preface</w:t>
      </w:r>
      <w:bookmarkEnd w:id="27"/>
    </w:p>
    <w:p w14:paraId="03E64F33" w14:textId="44F0B87D" w:rsidR="00813BAC" w:rsidRPr="00975F77" w:rsidRDefault="009A3638" w:rsidP="00975F77">
      <w:r>
        <w:t>Foo</w:t>
      </w:r>
      <w:r>
        <w:br w:type="page"/>
      </w:r>
    </w:p>
    <w:p w14:paraId="357919C4" w14:textId="77777777" w:rsidR="00813BAC" w:rsidRDefault="00813BAC" w:rsidP="00813BAC">
      <w:pPr>
        <w:jc w:val="center"/>
        <w:rPr>
          <w:b/>
          <w:sz w:val="40"/>
          <w:szCs w:val="40"/>
        </w:rPr>
      </w:pPr>
    </w:p>
    <w:p w14:paraId="474DF47C" w14:textId="28BEF355" w:rsidR="009A3638" w:rsidRPr="00813BAC" w:rsidRDefault="00813BAC" w:rsidP="00813BAC">
      <w:pPr>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0DF98436" w14:textId="77777777" w:rsidR="00813BAC" w:rsidRDefault="00813BAC" w:rsidP="00975F77">
      <w:pPr>
        <w:jc w:val="center"/>
      </w:pPr>
    </w:p>
    <w:p w14:paraId="24407E8F" w14:textId="77777777" w:rsidR="00813BAC" w:rsidRDefault="00813BAC" w:rsidP="00813BAC">
      <w:pPr>
        <w:jc w:val="center"/>
      </w:pPr>
    </w:p>
    <w:p w14:paraId="3851D5CC" w14:textId="41E25E17" w:rsidR="00813BAC" w:rsidRPr="00617323" w:rsidRDefault="00813BAC" w:rsidP="00813BAC">
      <w:pPr>
        <w:jc w:val="center"/>
        <w:rPr>
          <w:i/>
          <w:sz w:val="32"/>
          <w:szCs w:val="32"/>
        </w:rPr>
      </w:pPr>
      <w:r w:rsidRPr="00617323">
        <w:rPr>
          <w:i/>
          <w:sz w:val="32"/>
          <w:szCs w:val="32"/>
        </w:rPr>
        <w:t>Mathieu Boudreau, Christine L. Tardif, Nikola Stikov, John G. Sled, Wayne Lee, G. Bruce Pike</w:t>
      </w:r>
    </w:p>
    <w:p w14:paraId="5944047F" w14:textId="77777777" w:rsidR="00813BAC" w:rsidRPr="00617323" w:rsidRDefault="00813BAC" w:rsidP="00975F77">
      <w:pPr>
        <w:jc w:val="center"/>
      </w:pPr>
    </w:p>
    <w:p w14:paraId="216D6018" w14:textId="77777777" w:rsidR="00813BAC" w:rsidRPr="00617323" w:rsidRDefault="00813BAC" w:rsidP="00813BAC">
      <w:pPr>
        <w:jc w:val="center"/>
      </w:pPr>
    </w:p>
    <w:p w14:paraId="491C2397" w14:textId="77777777" w:rsidR="00813BAC" w:rsidRPr="00813BAC" w:rsidRDefault="00813BAC" w:rsidP="00813BAC">
      <w:pPr>
        <w:spacing w:after="0"/>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7C0C3808" w14:textId="77777777" w:rsidR="00813BAC" w:rsidRDefault="00813BAC" w:rsidP="00975F77">
      <w:pPr>
        <w:jc w:val="center"/>
      </w:pPr>
    </w:p>
    <w:p w14:paraId="7BCE7766" w14:textId="77777777" w:rsidR="00813BAC" w:rsidRDefault="00813BAC" w:rsidP="00813BAC">
      <w:pPr>
        <w:jc w:val="center"/>
      </w:pPr>
    </w:p>
    <w:p w14:paraId="3AC784DB" w14:textId="34AFCA87" w:rsidR="00813BAC" w:rsidRPr="00813BAC" w:rsidRDefault="00813BAC" w:rsidP="00813BAC">
      <w:pPr>
        <w:jc w:val="center"/>
        <w:rPr>
          <w:b/>
          <w:sz w:val="28"/>
          <w:szCs w:val="28"/>
        </w:rPr>
      </w:pPr>
      <w:r>
        <w:rPr>
          <w:b/>
          <w:sz w:val="28"/>
          <w:szCs w:val="28"/>
        </w:rPr>
        <w:t xml:space="preserve">Journal of Magnetic Resonance Imaging, </w:t>
      </w:r>
      <w:r w:rsidR="00D502E1" w:rsidRPr="00D502E1">
        <w:rPr>
          <w:b/>
          <w:sz w:val="28"/>
          <w:szCs w:val="28"/>
        </w:rPr>
        <w:t>DOI: 10.1002/jmri.25692</w:t>
      </w:r>
      <w:r w:rsidR="00984090">
        <w:rPr>
          <w:b/>
          <w:sz w:val="28"/>
          <w:szCs w:val="28"/>
        </w:rPr>
        <w:t>,</w:t>
      </w:r>
      <w:r w:rsidR="00D502E1" w:rsidRPr="00D502E1">
        <w:rPr>
          <w:b/>
          <w:sz w:val="28"/>
          <w:szCs w:val="28"/>
        </w:rPr>
        <w:t xml:space="preserve"> </w:t>
      </w:r>
      <w:r w:rsidR="00984090">
        <w:rPr>
          <w:b/>
          <w:sz w:val="28"/>
          <w:szCs w:val="28"/>
        </w:rPr>
        <w:t>2017</w:t>
      </w:r>
    </w:p>
    <w:p w14:paraId="552BA482" w14:textId="02249D10" w:rsidR="00D502E1" w:rsidRDefault="00D502E1">
      <w:pPr>
        <w:spacing w:line="240" w:lineRule="auto"/>
        <w:jc w:val="left"/>
      </w:pPr>
      <w:r>
        <w:br w:type="page"/>
      </w:r>
    </w:p>
    <w:p w14:paraId="51AA2B47" w14:textId="084B330B" w:rsidR="00813BAC" w:rsidRDefault="00D502E1" w:rsidP="00D502E1">
      <w:pPr>
        <w:pStyle w:val="Titre2"/>
      </w:pPr>
      <w:bookmarkStart w:id="28" w:name="_Toc496526507"/>
      <w:r>
        <w:lastRenderedPageBreak/>
        <w:t>Abstract</w:t>
      </w:r>
      <w:bookmarkEnd w:id="28"/>
    </w:p>
    <w:p w14:paraId="47F1D4DC" w14:textId="3906232B"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1F952016" w14:textId="18E55D93" w:rsidR="00457F76" w:rsidRDefault="00457F76" w:rsidP="00457F76">
      <w:pPr>
        <w:pStyle w:val="Titre2"/>
      </w:pPr>
      <w:bookmarkStart w:id="29" w:name="_Toc496526508"/>
      <w:r>
        <w:t>Introduction</w:t>
      </w:r>
      <w:bookmarkEnd w:id="29"/>
    </w:p>
    <w:p w14:paraId="36FCBCD7" w14:textId="295D80C8"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of tissue in vivo</w:t>
      </w:r>
      <w:r w:rsidR="00984090">
        <w:t xml:space="preserve"> </w:t>
      </w:r>
      <w:r w:rsidR="00984090">
        <w:fldChar w:fldCharType="begin"/>
      </w:r>
      <w:r w:rsidR="00906546">
        <w:instrText xml:space="preserve"> ADDIN EN.CITE &lt;EndNote&gt;&lt;Cite&gt;&lt;Author&gt;Liu&lt;/Author&gt;&lt;Year&gt;2015&lt;/Year&gt;&lt;RecNum&gt;8198&lt;/RecNum&gt;&lt;DisplayText&gt;[1]&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906546">
        <w:rPr>
          <w:noProof/>
        </w:rPr>
        <w:t>[1]</w:t>
      </w:r>
      <w:r w:rsidR="00984090">
        <w:fldChar w:fldCharType="end"/>
      </w:r>
      <w:r w:rsidR="000E6BA4">
        <w:t>,</w:t>
      </w:r>
      <w:r>
        <w:t xml:space="preserve"> and is an essential step in the estimation of local SAR</w:t>
      </w:r>
      <w:r w:rsidR="00984090">
        <w:t xml:space="preserve"> </w:t>
      </w:r>
      <w:r w:rsidR="00984090">
        <w:fldChar w:fldCharType="begin"/>
      </w:r>
      <w:r w:rsidR="00906546">
        <w:instrText xml:space="preserve"> ADDIN EN.CITE &lt;EndNote&gt;&lt;Cite&gt;&lt;Author&gt;Katscher&lt;/Author&gt;&lt;Year&gt;2009&lt;/Year&gt;&lt;RecNum&gt;8201&lt;/RecNum&gt;&lt;DisplayText&gt;[2]&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906546">
        <w:rPr>
          <w:noProof/>
        </w:rPr>
        <w:t>[2]</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M108L0Rpc3BsYXlUZXh0PjxyZWNv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</w:fldData>
        </w:fldChar>
      </w:r>
      <w:r w:rsidR="00906546">
        <w:instrText xml:space="preserve"> ADDIN EN.CITE </w:instrText>
      </w:r>
      <w:r w:rsidR="00906546">
        <w:fldChar w:fldCharType="begin">
          <w:fldData xml:space="preserve">PEVuZE5vdGU+PENpdGU+PEF1dGhvcj5TY2htaWVyZXI8L0F1dGhvcj48WWVhcj4yMDA3PC9ZZWFy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</w:fldData>
        </w:fldChar>
      </w:r>
      <w:r w:rsidR="00906546">
        <w:instrText xml:space="preserve"> ADDIN EN.CITE.DATA </w:instrText>
      </w:r>
      <w:r w:rsidR="00906546">
        <w:fldChar w:fldCharType="end"/>
      </w:r>
      <w:r w:rsidR="00984090">
        <w:fldChar w:fldCharType="separate"/>
      </w:r>
      <w:r w:rsidR="00906546">
        <w:rPr>
          <w:noProof/>
        </w:rPr>
        <w:t>[3]</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NF08L0Rpc3BsYXlUZXh0PjxyZWNvcmQ+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LTQwPC9w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=
</w:fldData>
        </w:fldChar>
      </w:r>
      <w:r w:rsidR="00906546">
        <w:instrText xml:space="preserve"> ADDIN EN.CITE </w:instrText>
      </w:r>
      <w:r w:rsidR="00906546">
        <w:fldChar w:fldCharType="begin">
          <w:fldData xml:space="preserve">PEVuZE5vdGU+PENpdGU+PEF1dGhvcj5Sb3BlbGU8L0F1dGhvcj48WWVhcj4yMDA1PC9ZZWFyPjxS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LTQwPC9w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=
</w:fldData>
        </w:fldChar>
      </w:r>
      <w:r w:rsidR="00906546">
        <w:instrText xml:space="preserve"> ADDIN EN.CITE.DATA </w:instrText>
      </w:r>
      <w:r w:rsidR="00906546">
        <w:fldChar w:fldCharType="end"/>
      </w:r>
      <w:r w:rsidR="00984090">
        <w:fldChar w:fldCharType="separate"/>
      </w:r>
      <w:r w:rsidR="00906546">
        <w:rPr>
          <w:noProof/>
        </w:rPr>
        <w:t>[4]</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UsNl08L0Rpc3BsYXlUZXh0PjxyZWNvcmQ+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</w:fldData>
        </w:fldChar>
      </w:r>
      <w:r w:rsidR="00906546">
        <w:instrText xml:space="preserve"> ADDIN EN.CITE </w:instrText>
      </w:r>
      <w:r w:rsidR="00906546">
        <w:fldChar w:fldCharType="begin">
          <w:fldData xml:space="preserve">PEVuZE5vdGU+PENpdGU+PEF1dGhvcj5ZdWFuPC9BdXRob3I+PFllYXI+MjAxMjwvWWVhcj48UmVj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</w:fldData>
        </w:fldChar>
      </w:r>
      <w:r w:rsidR="00906546">
        <w:instrText xml:space="preserve"> ADDIN EN.CITE.DATA </w:instrText>
      </w:r>
      <w:r w:rsidR="00906546">
        <w:fldChar w:fldCharType="end"/>
      </w:r>
      <w:r w:rsidR="00984090">
        <w:fldChar w:fldCharType="separate"/>
      </w:r>
      <w:r w:rsidR="00906546">
        <w:rPr>
          <w:noProof/>
        </w:rPr>
        <w:t>[5,6]</w:t>
      </w:r>
      <w:r w:rsidR="00984090">
        <w:fldChar w:fldCharType="end"/>
      </w:r>
      <w:r w:rsidR="00984090">
        <w:t xml:space="preserve"> and quantitative MT </w:t>
      </w:r>
      <w:r w:rsidR="00984090">
        <w:fldChar w:fldCharType="begin"/>
      </w:r>
      <w:r w:rsidR="00906546">
        <w:instrText xml:space="preserve"> ADDIN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906546">
        <w:rPr>
          <w:noProof/>
        </w:rPr>
        <w:t>[7]</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inhomogeneities </w:t>
      </w:r>
      <w:r w:rsidR="00984090">
        <w:fldChar w:fldCharType="begin"/>
      </w:r>
      <w:r w:rsidR="00906546">
        <w:instrText xml:space="preserve"> ADDIN EN.CITE &lt;EndNote&gt;&lt;Cite&gt;&lt;Author&gt;Marques&lt;/Author&gt;&lt;Year&gt;2010&lt;/Year&gt;&lt;RecNum&gt;8247&lt;/RecNum&gt;&lt;DisplayText&gt;[8]&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906546">
        <w:rPr>
          <w:noProof/>
        </w:rPr>
        <w:t>[8]</w:t>
      </w:r>
      <w:r w:rsidR="00984090">
        <w:fldChar w:fldCharType="end"/>
      </w:r>
      <w:r w:rsidR="00984090">
        <w:t xml:space="preserve">, others—notably the variable flip angle (VFA) method </w:t>
      </w:r>
      <w:r w:rsidR="00984090">
        <w:fldChar w:fldCharType="begin"/>
      </w:r>
      <w:r w:rsidR="00906546">
        <w:instrText xml:space="preserve"> ADDIN EN.CITE &lt;EndNote&gt;&lt;Cite&gt;&lt;Author&gt;Gupta&lt;/Author&gt;&lt;Year&gt;1977&lt;/Year&gt;&lt;RecNum&gt;3568&lt;/RecNum&gt;&lt;DisplayText&gt;[9]&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906546">
        <w:rPr>
          <w:noProof/>
        </w:rPr>
        <w:t>[9]</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eg,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906546">
        <w:instrText xml:space="preserve"> ADDIN EN.CITE &lt;EndNote&gt;&lt;Cite&gt;&lt;Author&gt;Sled&lt;/Author&gt;&lt;Year&gt;1998&lt;/Year&gt;&lt;RecNum&gt;8180&lt;/RecNum&gt;&lt;DisplayText&gt;[10]&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906546">
        <w:rPr>
          <w:noProof/>
        </w:rPr>
        <w:t>[10]</w:t>
      </w:r>
      <w:r w:rsidR="00906546">
        <w:fldChar w:fldCharType="end"/>
      </w:r>
      <w:r w:rsidR="00322074">
        <w:t xml:space="preserve"> (eg,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11968684" w14:textId="6A371A36" w:rsidR="00975F77" w:rsidRDefault="00975F77" w:rsidP="00975F77">
      <w:r>
        <w:lastRenderedPageBreak/>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of the double angle (DA) method, which consists of</w:t>
      </w:r>
      <w:r w:rsidR="00073C7E">
        <w:t xml:space="preserve"> </w:t>
      </w:r>
      <w:r>
        <w:t>two separate gradient-echo or spin-echo measurements with</w:t>
      </w:r>
      <w:r w:rsidR="00073C7E">
        <w:t xml:space="preserve"> </w:t>
      </w:r>
      <w:r>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073C7E">
        <w:instrText xml:space="preserve"> ADDIN EN.CITE &lt;EndNote&gt;&lt;Cite&gt;&lt;Author&gt;Insko&lt;/Author&gt;&lt;Year&gt;1993&lt;/Year&gt;&lt;RecNum&gt;8154&lt;/RecNum&gt;&lt;DisplayText&gt;[11]&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073C7E">
        <w:rPr>
          <w:noProof/>
        </w:rPr>
        <w:t>[11]</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073C7E">
        <w:instrText xml:space="preserve"> ADDIN EN.CITE &lt;EndNote&gt;&lt;Cite&gt;&lt;Author&gt;Yarnykh&lt;/Author&gt;&lt;Year&gt;2007&lt;/Year&gt;&lt;RecNum&gt;195&lt;/RecNum&gt;&lt;DisplayText&gt;[1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073C7E">
        <w:rPr>
          <w:noProof/>
        </w:rPr>
        <w:t>[12]</w:t>
      </w:r>
      <w:r w:rsidR="00073C7E">
        <w:fldChar w:fldCharType="end"/>
      </w:r>
      <w:r>
        <w:t xml:space="preserve"> and</w:t>
      </w:r>
      <w:r w:rsidR="00073C7E">
        <w:t xml:space="preserve"> </w:t>
      </w:r>
      <w:r>
        <w:t>Blo</w:t>
      </w:r>
      <w:r w:rsidR="00073C7E">
        <w:t xml:space="preserve">ch-Siegert shift (BS) mapping </w:t>
      </w:r>
      <w:r w:rsidR="00073C7E">
        <w:fldChar w:fldCharType="begin"/>
      </w:r>
      <w:r w:rsidR="00073C7E">
        <w:instrText xml:space="preserve"> ADDIN EN.CITE &lt;EndNote&gt;&lt;Cite&gt;&lt;Author&gt;Sacolick&lt;/Author&gt;&lt;Year&gt;2010&lt;/Year&gt;&lt;RecNum&gt;3683&lt;/RecNum&gt;&lt;DisplayText&gt;[1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073C7E">
        <w:rPr>
          <w:noProof/>
        </w:rPr>
        <w:t>[13]</w:t>
      </w:r>
      <w:r w:rsidR="00073C7E">
        <w:fldChar w:fldCharType="end"/>
      </w:r>
      <w:r w:rsidR="00073C7E">
        <w:t>.</w:t>
      </w:r>
      <w:r>
        <w:t xml:space="preserve"> AFI is a steady-state 3D</w:t>
      </w:r>
      <w:r w:rsidR="00073C7E">
        <w:t xml:space="preserve"> </w:t>
      </w:r>
      <w:r>
        <w:t>spoiled gradient echo (SPGR) B1 mapping method based</w:t>
      </w:r>
      <w:r w:rsidR="00073C7E">
        <w:t xml:space="preserve"> </w:t>
      </w:r>
      <w:r>
        <w:t>on a dual-TR acquisition (TR</w:t>
      </w:r>
      <w:r w:rsidRPr="002C7AAE">
        <w:t>2</w:t>
      </w:r>
      <w:r w:rsidR="00073C7E">
        <w:t xml:space="preserve"> = </w:t>
      </w:r>
      <w:r>
        <w:t>N*TR</w:t>
      </w:r>
      <w:r w:rsidRPr="002C7AAE">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32E4E015" w14:textId="76051839"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t xml:space="preserve"> inaccuracies. For example, using a VFA sequence with a 15 msec TR and two flip angles (3</w:t>
      </w:r>
      <w:r>
        <w:rPr>
          <w:rFonts w:ascii="MS Mincho" w:eastAsia="MS Mincho" w:hAnsi="MS Mincho" w:cs="MS Mincho"/>
        </w:rPr>
        <w:sym w:font="Symbol" w:char="F0B0"/>
      </w:r>
      <w:r>
        <w:rPr>
          <w:rFonts w:ascii="MS Mincho" w:eastAsia="MS Mincho" w:hAnsi="MS Mincho" w:cs="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 </w:instrTex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DATA </w:instrText>
      </w:r>
      <w:r>
        <w:fldChar w:fldCharType="end"/>
      </w:r>
      <w:r>
        <w:fldChar w:fldCharType="separate"/>
      </w:r>
      <w:r>
        <w:rPr>
          <w:noProof/>
        </w:rPr>
        <w:t>[14]</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and the error increases 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fldChar w:fldCharType="begin">
          <w:fldData xml:space="preserve">PEVuZE5vdGU+PENpdGU+PEF1dGhvcj5ZdWFuPC9BdXRob3I+PFllYXI+MjAxMjwvWWVhcj48UmVj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=
</w:fldData>
        </w:fldChar>
      </w:r>
      <w:r>
        <w:instrText xml:space="preserve"> ADDIN EN.CITE </w:instrText>
      </w:r>
      <w:r>
        <w:fldChar w:fldCharType="begin">
          <w:fldData xml:space="preserve">PEVuZE5vdGU+PENpdGU+PEF1dGhvcj5ZdWFuPC9BdXRob3I+PFllYXI+MjAxMjwvWWVhcj48UmVj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=
</w:fldData>
        </w:fldChar>
      </w:r>
      <w:r>
        <w:instrText xml:space="preserve"> ADDIN EN.CITE.DATA </w:instrText>
      </w:r>
      <w:r>
        <w:fldChar w:fldCharType="end"/>
      </w:r>
      <w:r>
        <w:fldChar w:fldCharType="separate"/>
      </w:r>
      <w:r>
        <w:rPr>
          <w:noProof/>
        </w:rPr>
        <w:t>[5,15]</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YsMTZdPC9EaXNwbGF5VGV4dD48cmVjb3Jk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</w:fldData>
        </w:fldChar>
      </w:r>
      <w:r>
        <w:instrText xml:space="preserve"> ADDIN EN.CITE </w:instrText>
      </w:r>
      <w:r>
        <w:fldChar w:fldCharType="begin">
          <w:fldData xml:space="preserve">PEVuZE5vdGU+PENpdGU+PEF1dGhvcj5TdW5nPC9BdXRob3I+PFllYXI+MjAxMzwvWWVhcj48UmVj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</w:fldData>
        </w:fldChar>
      </w:r>
      <w:r>
        <w:instrText xml:space="preserve"> ADDIN EN.CITE.DATA </w:instrText>
      </w:r>
      <w:r>
        <w:fldChar w:fldCharType="end"/>
      </w:r>
      <w:r>
        <w:fldChar w:fldCharType="separate"/>
      </w:r>
      <w:r>
        <w:rPr>
          <w:noProof/>
        </w:rPr>
        <w:t>[6,16]</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xN1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instrText xml:space="preserve"> ADDIN EN.CITE </w:instrText>
      </w:r>
      <w:r>
        <w:fldChar w:fldCharType="begin">
          <w:fldData xml:space="preserve">PEVuZE5vdGU+PENpdGU+PEF1dGhvcj5MaWJlcm1hbjwvQXV0aG9yPjxZZWFyPjIwMTQ8L1llYXI+
PFJlY051bT44MjA0PC9SZWNOdW0+PERpc3BsYXlUZXh0PlsxN1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instrText xml:space="preserve"> ADDIN EN.CITE.DATA </w:instrText>
      </w:r>
      <w:r>
        <w:fldChar w:fldCharType="end"/>
      </w:r>
      <w:r>
        <w:fldChar w:fldCharType="separate"/>
      </w:r>
      <w:r>
        <w:rPr>
          <w:noProof/>
        </w:rPr>
        <w:t>[17]</w:t>
      </w:r>
      <w:r>
        <w:fldChar w:fldCharType="end"/>
      </w:r>
      <w:r>
        <w:t xml:space="preserve"> using</w:t>
      </w:r>
      <w:r w:rsidR="0046695E">
        <w:t xml:space="preserve"> postprocessing image analysis algorithms </w:t>
      </w:r>
      <w:r w:rsidR="0046695E">
        <w:fldChar w:fldCharType="begin"/>
      </w:r>
      <w:r w:rsidR="0046695E">
        <w:instrText xml:space="preserve"> ADDIN EN.CITE &lt;EndNote&gt;&lt;Cite&gt;&lt;Author&gt;Sled&lt;/Author&gt;&lt;Year&gt;1998&lt;/Year&gt;&lt;RecNum&gt;3864&lt;/RecNum&gt;&lt;DisplayText&gt;[18]&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46695E">
        <w:rPr>
          <w:noProof/>
        </w:rPr>
        <w:t>[18]</w:t>
      </w:r>
      <w:r w:rsidR="0046695E">
        <w:fldChar w:fldCharType="end"/>
      </w:r>
      <w:r w:rsidR="0046695E">
        <w:t>. However, a systemic bias in B</w:t>
      </w:r>
      <w:r w:rsidR="0046695E" w:rsidRPr="0046695E">
        <w:rPr>
          <w:vertAlign w:val="subscript"/>
        </w:rPr>
        <w:t>1</w:t>
      </w:r>
      <w:r w:rsidR="0046695E">
        <w:t xml:space="preserve"> values (of unknown </w:t>
      </w:r>
      <w:r w:rsidR="0046695E">
        <w:lastRenderedPageBreak/>
        <w:t>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5A2D412C" w14:textId="1159B344"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multislic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E5LTIx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XYW5n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U2Ni03NDwvcGFnZXM+PHZvbHVtZT41NTwvdm9s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</w:fldData>
        </w:fldChar>
      </w:r>
      <w:r w:rsidR="00BC1F0E">
        <w:instrText xml:space="preserve"> ADDIN EN.CITE </w:instrText>
      </w:r>
      <w:r w:rsidR="00BC1F0E">
        <w:fldChar w:fldCharType="begin">
          <w:fldData xml:space="preserve">PEVuZE5vdGU+PENpdGU+PEF1dGhvcj5XYW5nPC9BdXRob3I+PFllYXI+MjAwNTwvWWVhcj48UmVj
TnVtPjgyMjQ8L1JlY051bT48RGlzcGxheVRleHQ+WzE5LTIx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XYW5n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U2Ni03NDwvcGFnZXM+PHZvbHVtZT41NTwvdm9s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</w:fldData>
        </w:fldChar>
      </w:r>
      <w:r w:rsidR="00BC1F0E">
        <w:instrText xml:space="preserve"> ADDIN EN.CITE.DATA </w:instrText>
      </w:r>
      <w:r w:rsidR="00BC1F0E">
        <w:fldChar w:fldCharType="end"/>
      </w:r>
      <w:r w:rsidR="00BC1F0E">
        <w:fldChar w:fldCharType="separate"/>
      </w:r>
      <w:r w:rsidR="00BC1F0E">
        <w:rPr>
          <w:noProof/>
        </w:rPr>
        <w:t>[19-21]</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eg,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eg, fast spin-echo</w:t>
      </w:r>
      <w:r w:rsidR="00CD418F">
        <w:t xml:space="preserve"> </w:t>
      </w:r>
      <w:r>
        <w:t>DA</w:t>
      </w:r>
      <w:r w:rsidR="00BC1F0E">
        <w:t xml:space="preserve"> </w:t>
      </w:r>
      <w:r w:rsidR="00BC1F0E">
        <w:fldChar w:fldCharType="begin"/>
      </w:r>
      <w:r w:rsidR="00BC1F0E">
        <w:instrText xml:space="preserve"> ADDIN EN.CITE &lt;EndNote&gt;&lt;Cite&gt;&lt;Author&gt;Samson&lt;/Author&gt;&lt;Year&gt;2006&lt;/Year&gt;&lt;RecNum&gt;8104&lt;/RecNum&gt;&lt;DisplayText&gt;[22]&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BC1F0E">
        <w:rPr>
          <w:noProof/>
        </w:rPr>
        <w:t>[22]</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4F5A4FB3" w14:textId="4AB052E9" w:rsidR="00BC1F0E" w:rsidRDefault="00BC1F0E" w:rsidP="00BC1F0E">
      <w:pPr>
        <w:pStyle w:val="Titre2"/>
      </w:pPr>
      <w:bookmarkStart w:id="30" w:name="_Toc496526509"/>
      <w:r>
        <w:t>Materials and Methods</w:t>
      </w:r>
      <w:bookmarkEnd w:id="30"/>
    </w:p>
    <w:p w14:paraId="696991B4" w14:textId="4440C11E" w:rsidR="00BC1F0E" w:rsidRDefault="00BC1F0E" w:rsidP="00BC1F0E">
      <w:r>
        <w:t>All measurements were performed on a 3.0T whole-body MRI scanner (Magnetom TIM TRIO, Siemens, Erlangen, Germany) using a 32-channel phased-array receive-only head coil and whole-body transmit coil.</w:t>
      </w:r>
    </w:p>
    <w:p w14:paraId="033D7405" w14:textId="6798884E" w:rsidR="00BC1F0E" w:rsidRDefault="00BC1F0E" w:rsidP="00BC1F0E">
      <w:pPr>
        <w:pStyle w:val="Titre3"/>
      </w:pPr>
      <w:bookmarkStart w:id="31" w:name="_Toc496526510"/>
      <w:r>
        <w:t>Measurements</w:t>
      </w:r>
      <w:bookmarkEnd w:id="31"/>
    </w:p>
    <w:p w14:paraId="38FF97CF" w14:textId="397DA274" w:rsidR="00BC1F0E" w:rsidRDefault="00BC1F0E" w:rsidP="00BC1F0E">
      <w:r>
        <w:t xml:space="preserve">Healthy adult volunteers were scanned in compliance with the guidelines of the Institutional Ethics Committee, and gave written informed consent prior to being scanned for this study. Six healthy adult volunteers were scanned (three females, three males, 29 </w:t>
      </w:r>
      <w:r>
        <w:sym w:font="Symbol" w:char="F0B1"/>
      </w:r>
      <w:r>
        <w:t xml:space="preserve"> 3 years old). Axial slices were acquired (for 2D measurements) or extracted (from 3D/multislice measurements, with orientations matching the single-slice 2D measurements) parallel to the anterior and posterior commissure (AC-PC) plane, superior to the corpus callosum.</w:t>
      </w:r>
    </w:p>
    <w:p w14:paraId="23CDFEC1" w14:textId="10111756"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MjIsMjNdPC9EaXNwbGF5VGV4dD48cmVj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</w:fldData>
        </w:fldChar>
      </w:r>
      <w:r>
        <w:instrText xml:space="preserve"> ADDIN EN.CITE </w:instrText>
      </w:r>
      <w:r>
        <w:fldChar w:fldCharType="begin">
          <w:fldData xml:space="preserve">PEVuZE5vdGU+PENpdGU+PEF1dGhvcj5TYW1zb248L0F1dGhvcj48WWVhcj4yMDA2PC9ZZWFyPjxS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</w:fldData>
        </w:fldChar>
      </w:r>
      <w:r>
        <w:instrText xml:space="preserve"> ADDIN EN.CITE.DATA </w:instrText>
      </w:r>
      <w:r>
        <w:fldChar w:fldCharType="end"/>
      </w:r>
      <w:r>
        <w:fldChar w:fldCharType="separate"/>
      </w:r>
      <w:r>
        <w:rPr>
          <w:noProof/>
        </w:rPr>
        <w:t>[22,23]</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w:t>
      </w:r>
      <w:r>
        <w:lastRenderedPageBreak/>
        <w:t>(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B72F2DC" w14:textId="50A7EDDA" w:rsidR="00C345EB" w:rsidRDefault="00C80E78" w:rsidP="00C80E78">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msec, echo time (TE) = 3.32 msec, inversion time (TI) = 900 msec, iPAT factor = 2 </w:t>
      </w:r>
      <w:r w:rsidRPr="00C80E78">
        <w:t>(GRAPPA), bandwidth (BW)</w:t>
      </w:r>
      <w:r>
        <w:t xml:space="preserve"> </w:t>
      </w:r>
      <w:r w:rsidRPr="00C80E78">
        <w:t>5230 Hz/Px, 5 min 30 sec scan</w:t>
      </w:r>
      <w:r>
        <w:t xml:space="preserve"> time. Tissue classification maps (WM, GM, CSF) were obtained via Intensity Normalized Stereotaxic Environment for the Classification of Tissue (INSECT)24 using the MP-RAGE data with the ICBM-152 atlas. All necessary preprocessing steps (nonuniformity 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for which the 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8B7EBA">
        <w:t xml:space="preserve">Figure </w:t>
      </w:r>
      <w:r w:rsidR="008B7EBA">
        <w:rPr>
          <w:noProof/>
        </w:rPr>
        <w:t>3</w:t>
      </w:r>
      <w:r w:rsidR="008B7EBA">
        <w:noBreakHyphen/>
      </w:r>
      <w:r w:rsidR="008B7EBA">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a low-resolution voxels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C4D4838" w14:textId="3C3D71B5" w:rsidR="00D1763A" w:rsidRDefault="00D36B49" w:rsidP="00D36B49">
      <w:pPr>
        <w:jc w:val="center"/>
      </w:pPr>
      <w:r>
        <w:rPr>
          <w:noProof/>
          <w:lang w:val="fr-FR" w:eastAsia="fr-FR"/>
        </w:rPr>
        <w:lastRenderedPageBreak/>
        <w:drawing>
          <wp:inline distT="0" distB="0" distL="0" distR="0" wp14:anchorId="1C3FFF07" wp14:editId="69EB2A4B">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52893B28" w14:textId="5CC3AAA3" w:rsidR="00D1763A" w:rsidRDefault="00D1763A" w:rsidP="00D1763A">
      <w:pPr>
        <w:pStyle w:val="Lgende"/>
      </w:pPr>
      <w:bookmarkStart w:id="32" w:name="_Ref488842665"/>
      <w:bookmarkStart w:id="33" w:name="_Toc496526553"/>
      <w:r>
        <w:t xml:space="preserve">Figure </w:t>
      </w:r>
      <w:fldSimple w:instr=" STYLEREF 1 \s ">
        <w:r w:rsidR="008B7EBA">
          <w:rPr>
            <w:noProof/>
          </w:rPr>
          <w:t>3</w:t>
        </w:r>
      </w:fldSimple>
      <w:r w:rsidR="00624382">
        <w:noBreakHyphen/>
      </w:r>
      <w:fldSimple w:instr=" SEQ Figure \* ARABIC \s 1 ">
        <w:r w:rsidR="008B7EBA">
          <w:rPr>
            <w:noProof/>
          </w:rPr>
          <w:t>1</w:t>
        </w:r>
      </w:fldSimple>
      <w:bookmarkEnd w:id="32"/>
      <w:r w:rsidR="00A41A9C">
        <w:t>.</w:t>
      </w:r>
      <w:r>
        <w:t xml:space="preserve">Tissue classification maps (black = 0%, gray = 100%) of a healthy subject calculated from INSECT </w:t>
      </w:r>
      <w:r>
        <w:fldChar w:fldCharType="begin"/>
      </w:r>
      <w:r>
        <w:instrText xml:space="preserve"> ADDIN EN.CITE &lt;EndNote&gt;&lt;Cite&gt;&lt;Author&gt;Collins&lt;/Author&gt;&lt;Year&gt;1999&lt;/Year&gt;&lt;RecNum&gt;8209&lt;/RecNum&gt;&lt;DisplayText&gt;[24]&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Pr>
          <w:noProof/>
        </w:rPr>
        <w:t>[24]</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3), for which the quantitative maps (B</w:t>
      </w:r>
      <w:r w:rsidRPr="00D1763A">
        <w:rPr>
          <w:vertAlign w:val="subscript"/>
        </w:rPr>
        <w:t>1</w:t>
      </w:r>
      <w:r>
        <w:t>, T</w:t>
      </w:r>
      <w:r w:rsidRPr="00D1763A">
        <w:rPr>
          <w:vertAlign w:val="subscript"/>
        </w:rPr>
        <w:t>1</w:t>
      </w:r>
      <w:r>
        <w:t>) were acquired.</w:t>
      </w:r>
      <w:bookmarkEnd w:id="33"/>
    </w:p>
    <w:p w14:paraId="29ABAFEF" w14:textId="61017045" w:rsidR="00D36B49" w:rsidRDefault="004455AB" w:rsidP="004455AB">
      <w:pPr>
        <w:pStyle w:val="Titre3"/>
      </w:pPr>
      <w:bookmarkStart w:id="34" w:name="_Toc496526511"/>
      <w:r>
        <w:t>B</w:t>
      </w:r>
      <w:r>
        <w:rPr>
          <w:vertAlign w:val="subscript"/>
        </w:rPr>
        <w:t>1</w:t>
      </w:r>
      <w:r>
        <w:t xml:space="preserve"> Mapping</w:t>
      </w:r>
      <w:bookmarkEnd w:id="34"/>
    </w:p>
    <w:p w14:paraId="6BA9AAEF" w14:textId="70E94B90" w:rsidR="003C31DF" w:rsidRDefault="003C31DF" w:rsidP="003C31DF">
      <w:r>
        <w:t>Three rapid B</w:t>
      </w:r>
      <w:r w:rsidRPr="003C31DF">
        <w:rPr>
          <w:vertAlign w:val="subscript"/>
        </w:rPr>
        <w:t>1</w:t>
      </w:r>
      <w:r>
        <w:t xml:space="preserve"> mapping techniques (Bloch-Siegert shift, BS; actual flip angle imaging, AFI; echo planar imaging double angle, EPI-DA) were acquired with acquisition protocols that matched their original publications values as closely as possible. A single-slice double angle B</w:t>
      </w:r>
      <w:r w:rsidRPr="00382D58">
        <w:rPr>
          <w:vertAlign w:val="subscript"/>
        </w:rPr>
        <w:t>1</w:t>
      </w:r>
      <w:r>
        <w:t xml:space="preserve"> map was acquired as a reference (Red. DA), as is typical</w:t>
      </w:r>
      <w:r w:rsidR="00CC2CCB">
        <w:t xml:space="preserve"> </w:t>
      </w:r>
      <w:r w:rsidR="00CC2CCB">
        <w:fldChar w:fldCharType="begin">
          <w:fldData xml:space="preserve">PEVuZE5vdGU+PENpdGU+PEF1dGhvcj5TYWNvbGljazwvQXV0aG9yPjxZZWFyPjIwMTA8L1llYXI+
PFJlY051bT4zNjgzPC9SZWNOdW0+PERpc3BsYXlUZXh0PlsxMywyN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CC2CCB">
        <w:instrText xml:space="preserve"> ADDIN EN.CITE </w:instrText>
      </w:r>
      <w:r w:rsidR="00CC2CCB">
        <w:fldChar w:fldCharType="begin">
          <w:fldData xml:space="preserve">PEVuZE5vdGU+PENpdGU+PEF1dGhvcj5TYWNvbGljazwvQXV0aG9yPjxZZWFyPjIwMTA8L1llYXI+
PFJlY051bT4zNjgzPC9SZWNOdW0+PERpc3BsYXlUZXh0PlsxMywyN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CC2CCB">
        <w:instrText xml:space="preserve"> ADDIN EN.CITE.DATA </w:instrText>
      </w:r>
      <w:r w:rsidR="00CC2CCB">
        <w:fldChar w:fldCharType="end"/>
      </w:r>
      <w:r w:rsidR="00CC2CCB">
        <w:fldChar w:fldCharType="separate"/>
      </w:r>
      <w:r w:rsidR="00CC2CCB">
        <w:rPr>
          <w:noProof/>
        </w:rPr>
        <w:t>[13,25]</w:t>
      </w:r>
      <w:r w:rsidR="00CC2CCB">
        <w:fldChar w:fldCharType="end"/>
      </w:r>
      <w:r>
        <w:t>. Lastly, a uniform B</w:t>
      </w:r>
      <w:r w:rsidRPr="003C31DF">
        <w:rPr>
          <w:vertAlign w:val="subscript"/>
        </w:rPr>
        <w:t>1</w:t>
      </w:r>
      <w:r>
        <w:t xml:space="preserve"> map of value 1 normalized units (n.u.), noted in short-hand as “Nominal,” was generated to represent the case when VFA T</w:t>
      </w:r>
      <w:r w:rsidRPr="003C31DF">
        <w:rPr>
          <w:vertAlign w:val="subscript"/>
        </w:rPr>
        <w:t>1</w:t>
      </w:r>
      <w:r>
        <w:t xml:space="preserve"> values are fitted using the nominal flip angles of its acquisition protocol.</w:t>
      </w:r>
    </w:p>
    <w:p w14:paraId="60B6AF2B" w14:textId="28708CDD"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instrText xml:space="preserve"> ADDIN EN.CITE &lt;EndNote&gt;&lt;Cite&gt;&lt;Author&gt;Sacolick&lt;/Author&gt;&lt;Year&gt;2010&lt;/Year&gt;&lt;RecNum&gt;3683&lt;/RecNum&gt;&lt;DisplayText&gt;[1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Pr>
          <w:noProof/>
        </w:rPr>
        <w:t>[13]</w:t>
      </w:r>
      <w:r>
        <w:fldChar w:fldCharType="end"/>
      </w:r>
      <w:r>
        <w:t xml:space="preserve"> were acquired using an in-house-developed pulse sequence: TE/TR = 15/100 msec,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msec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2CB2142" w14:textId="7AE3F2DF"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MTIsMjZ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instrText xml:space="preserve"> ADDIN EN.CITE </w:instrText>
      </w:r>
      <w:r>
        <w:fldChar w:fldCharType="begin">
          <w:fldData xml:space="preserve">PEVuZE5vdGU+PENpdGU+PEF1dGhvcj5ZYXJueWtoPC9BdXRob3I+PFllYXI+MjAwNzwvWWVhcj48
UmVjTnVtPjE5NTwvUmVjTnVtPjxEaXNwbGF5VGV4dD5bMTIsMjZ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instrText xml:space="preserve"> ADDIN EN.CITE.DATA </w:instrText>
      </w:r>
      <w:r>
        <w:fldChar w:fldCharType="end"/>
      </w:r>
      <w:r>
        <w:fldChar w:fldCharType="separate"/>
      </w:r>
      <w:r>
        <w:rPr>
          <w:noProof/>
        </w:rPr>
        <w:t>[12,26]</w:t>
      </w:r>
      <w:r>
        <w:fldChar w:fldCharType="end"/>
      </w:r>
      <w:r>
        <w:t>: TE/TR</w:t>
      </w:r>
      <w:r w:rsidRPr="002C7AAE">
        <w:t>1</w:t>
      </w:r>
      <w:r>
        <w:t>/TR</w:t>
      </w:r>
      <w:r w:rsidRPr="002C7AAE">
        <w:t>2</w:t>
      </w:r>
      <w:r>
        <w:t xml:space="preserve"> 3.53/20/100 msec,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 450 mT∙ms/m and RF phase increment (</w:t>
      </w:r>
      <w:r w:rsidRPr="00033589">
        <w:rPr>
          <w:i/>
        </w:rPr>
        <w:t>ψ</w:t>
      </w:r>
      <w:r>
        <w:t>) = 39</w:t>
      </w:r>
      <w:r>
        <w:sym w:font="Symbol" w:char="F0B0"/>
      </w:r>
      <w:r>
        <w:t>, 5 min 38 sec scan time.</w:t>
      </w:r>
    </w:p>
    <w:p w14:paraId="39836084" w14:textId="79596576" w:rsidR="00E95430" w:rsidRDefault="00E95430" w:rsidP="00E95430">
      <w:r w:rsidRPr="00E95430">
        <w:rPr>
          <w:i/>
        </w:rPr>
        <w:lastRenderedPageBreak/>
        <w:t>EPI DOUBLE ANGLE (EPI-DA).</w:t>
      </w:r>
      <w:r>
        <w:t xml:space="preserve"> Interleaved multislic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instrText xml:space="preserve"> ADDIN EN.CITE &lt;EndNote&gt;&lt;Cite&gt;&lt;Author&gt;Wang&lt;/Author&gt;&lt;Year&gt;2005&lt;/Year&gt;&lt;RecNum&gt;8224&lt;/RecNum&gt;&lt;DisplayText&gt;[1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Pr>
          <w:noProof/>
        </w:rPr>
        <w:t>[19]</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xMSwyMl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instrText xml:space="preserve"> ADDIN EN.CITE </w:instrText>
      </w:r>
      <w:r>
        <w:fldChar w:fldCharType="begin">
          <w:fldData xml:space="preserve">PEVuZE5vdGU+PENpdGU+PEF1dGhvcj5JbnNrbzwvQXV0aG9yPjxZZWFyPjE5OTM8L1llYXI+PFJl
Y051bT44MTU0PC9SZWNOdW0+PERpc3BsYXlUZXh0PlsxMSwyMl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instrText xml:space="preserve"> ADDIN EN.CITE.DATA </w:instrText>
      </w:r>
      <w:r>
        <w:fldChar w:fldCharType="end"/>
      </w:r>
      <w:r>
        <w:fldChar w:fldCharType="separate"/>
      </w:r>
      <w:r>
        <w:rPr>
          <w:noProof/>
        </w:rPr>
        <w:t>[11,22]</w:t>
      </w:r>
      <w:r>
        <w:fldChar w:fldCharType="end"/>
      </w:r>
      <w:r>
        <w:t>:</w:t>
      </w:r>
    </w:p>
    <w:tbl>
      <w:tblPr>
        <w:tblW w:w="9454" w:type="dxa"/>
        <w:tblLook w:val="04A0" w:firstRow="1" w:lastRow="0" w:firstColumn="1" w:lastColumn="0" w:noHBand="0" w:noVBand="1"/>
      </w:tblPr>
      <w:tblGrid>
        <w:gridCol w:w="8571"/>
        <w:gridCol w:w="883"/>
      </w:tblGrid>
      <w:tr w:rsidR="00FE48B1" w:rsidRPr="007B5704" w14:paraId="363759D7" w14:textId="77777777" w:rsidTr="00A07DDC">
        <w:trPr>
          <w:trHeight w:val="720"/>
        </w:trPr>
        <w:tc>
          <w:tcPr>
            <w:tcW w:w="8571" w:type="dxa"/>
          </w:tcPr>
          <w:p w14:paraId="4AC33D42" w14:textId="77777777" w:rsidR="00FE48B1" w:rsidRDefault="0027134D"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3F11D7D5" w14:textId="77777777" w:rsidR="00FE48B1" w:rsidRPr="00A87AF2" w:rsidRDefault="00FE48B1" w:rsidP="009F3987">
            <w:pPr>
              <w:rPr>
                <w:sz w:val="4"/>
                <w:szCs w:val="4"/>
              </w:rPr>
            </w:pPr>
          </w:p>
          <w:p w14:paraId="2A91CB77" w14:textId="1D1786E6" w:rsidR="00FE48B1" w:rsidRPr="003A39F9" w:rsidRDefault="00A07DDC" w:rsidP="00A07DDC">
            <w:pPr>
              <w:jc w:val="right"/>
              <w:rPr>
                <w:b/>
              </w:rPr>
            </w:pPr>
            <w:r w:rsidRPr="003A39F9">
              <w:rPr>
                <w:b/>
              </w:rPr>
              <w:t>(3-</w:t>
            </w:r>
            <w:r w:rsidR="00FE48B1" w:rsidRPr="003A39F9">
              <w:rPr>
                <w:b/>
              </w:rPr>
              <w:t>1</w:t>
            </w:r>
            <w:r w:rsidRPr="003A39F9">
              <w:rPr>
                <w:b/>
              </w:rPr>
              <w:t>)</w:t>
            </w:r>
          </w:p>
        </w:tc>
      </w:tr>
    </w:tbl>
    <w:p w14:paraId="519C91DA" w14:textId="3CE46E88" w:rsidR="003A39F9" w:rsidRDefault="003A39F9" w:rsidP="003A39F9">
      <w:r>
        <w:t xml:space="preserve">where </w:t>
      </w:r>
      <w:r w:rsidRPr="00F116DD">
        <w:rPr>
          <w:i/>
        </w:rPr>
        <w:t>α</w:t>
      </w:r>
      <w:r>
        <w:t xml:space="preserve"> is the nominal flip angle (double for the second measurement), </w:t>
      </w:r>
      <w:r w:rsidRPr="00F116DD">
        <w:rPr>
          <w:i/>
        </w:rPr>
        <w:t>α</w:t>
      </w:r>
      <w:r w:rsidRPr="003A39F9">
        <w:rPr>
          <w:vertAlign w:val="subscript"/>
        </w:rPr>
        <w:t>corr</w:t>
      </w:r>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msec,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msec, fat saturation on, BW = 250 Hz/px, 2 min 16 sec scan time. Standard automated shimming was performed as with all other sequences (shim currents adjusted using a 3D phase map); no additional adjustments of the static or gradient fields were necessary.</w:t>
      </w:r>
    </w:p>
    <w:p w14:paraId="425A9BDC" w14:textId="47BCCFE2" w:rsidR="0068156C" w:rsidRDefault="0068156C" w:rsidP="0068156C">
      <w:r>
        <w:t>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multishot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eg,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8014D4">
        <w:instrText xml:space="preserve"> ADDIN EN.CITE &lt;EndNote&gt;&lt;Cite&gt;&lt;Author&gt;Samson&lt;/Author&gt;&lt;Year&gt;2006&lt;/Year&gt;&lt;RecNum&gt;8104&lt;/RecNum&gt;&lt;DisplayText&gt;[22]&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8014D4">
        <w:rPr>
          <w:noProof/>
        </w:rPr>
        <w:t>[22]</w:t>
      </w:r>
      <w:r w:rsidR="008014D4">
        <w:fldChar w:fldCharType="end"/>
      </w:r>
      <w:r w:rsidR="008014D4">
        <w:t>.</w:t>
      </w:r>
      <w:r>
        <w:t xml:space="preserve"> These methods could offer different imaging benefits as alternatives to EPI; however, such a comparison is outside the scope of the present work.</w:t>
      </w:r>
    </w:p>
    <w:p w14:paraId="4F425E19" w14:textId="03121E86" w:rsidR="0080110E" w:rsidRDefault="0080110E" w:rsidP="0080110E">
      <w:r w:rsidRPr="00E5456F">
        <w:rPr>
          <w:i/>
        </w:rPr>
        <w:lastRenderedPageBreak/>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msec,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1B8">
        <w:instrText xml:space="preserve"> ADDIN EN.CITE </w:instrText>
      </w:r>
      <w:r w:rsidR="00B061B8">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1B8">
        <w:instrText xml:space="preserve"> ADDIN EN.CITE.DATA </w:instrText>
      </w:r>
      <w:r w:rsidR="00B061B8">
        <w:fldChar w:fldCharType="end"/>
      </w:r>
      <w:r w:rsidR="00B061B8">
        <w:fldChar w:fldCharType="separate"/>
      </w:r>
      <w:r w:rsidR="00B061B8">
        <w:rPr>
          <w:noProof/>
        </w:rPr>
        <w:t>[14]</w:t>
      </w:r>
      <w:r w:rsidR="00B061B8">
        <w:fldChar w:fldCharType="end"/>
      </w:r>
      <w:r w:rsidR="00B061B8">
        <w:t>.</w:t>
      </w:r>
      <w:r>
        <w:t xml:space="preserve"> The TR is sufficiently long to allow almost complete relaxation of the WM signal, which we are evaluating.</w:t>
      </w:r>
    </w:p>
    <w:p w14:paraId="56D593AB" w14:textId="42F3054C"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multislice sequence produced 27 slices in 68 sec per flip angle acquisition).</w:t>
      </w:r>
    </w:p>
    <w:p w14:paraId="001F0144" w14:textId="2264468C" w:rsidR="00B061B8" w:rsidRDefault="00B061B8" w:rsidP="00B061B8">
      <w:pPr>
        <w:pStyle w:val="Titre3"/>
      </w:pPr>
      <w:bookmarkStart w:id="35" w:name="_Toc496526512"/>
      <w:r>
        <w:t>T</w:t>
      </w:r>
      <w:r>
        <w:rPr>
          <w:vertAlign w:val="subscript"/>
        </w:rPr>
        <w:t>1</w:t>
      </w:r>
      <w:r>
        <w:t xml:space="preserve"> Mapping</w:t>
      </w:r>
      <w:bookmarkEnd w:id="35"/>
    </w:p>
    <w:p w14:paraId="7BF335CF" w14:textId="63828E61"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msec,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229D0A03" w14:textId="25B8CBA1" w:rsidR="00B061B8" w:rsidRDefault="00CE1DC0" w:rsidP="00CE1DC0">
      <w:pPr>
        <w:pStyle w:val="Titre3"/>
      </w:pPr>
      <w:bookmarkStart w:id="36" w:name="_Toc496526513"/>
      <w:r>
        <w:t>Data Analysis</w:t>
      </w:r>
      <w:bookmarkEnd w:id="36"/>
    </w:p>
    <w:p w14:paraId="2C9D32F6" w14:textId="778467B5"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MathWorks, Natick, MA). Each B</w:t>
      </w:r>
      <w:r w:rsidRPr="00CE1DC0">
        <w:rPr>
          <w:vertAlign w:val="subscript"/>
        </w:rPr>
        <w:t>1</w:t>
      </w:r>
      <w:r>
        <w:t xml:space="preserve"> map was used to scale the VFA nominal flip angles voxelwis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 </w:instrTex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DATA </w:instrText>
      </w:r>
      <w:r>
        <w:fldChar w:fldCharType="end"/>
      </w:r>
      <w:r>
        <w:fldChar w:fldCharType="separate"/>
      </w:r>
      <w:r>
        <w:rPr>
          <w:noProof/>
        </w:rPr>
        <w:t>[14]</w:t>
      </w:r>
      <w:r>
        <w:fldChar w:fldCharType="end"/>
      </w:r>
      <w:r>
        <w:t>.</w:t>
      </w:r>
    </w:p>
    <w:p w14:paraId="1015A8E8" w14:textId="08879DAD" w:rsidR="00CE1DC0" w:rsidRDefault="00CE1DC0" w:rsidP="00CE1DC0">
      <w:r>
        <w:t>The B</w:t>
      </w:r>
      <w:r w:rsidRPr="00CE1DC0">
        <w:rPr>
          <w:vertAlign w:val="subscript"/>
        </w:rPr>
        <w:t>1</w:t>
      </w:r>
      <w:r>
        <w:t xml:space="preserve"> amplitude is expected to be a smooth slowly varying function, particularly in the brain </w:t>
      </w:r>
      <w:r>
        <w:fldChar w:fldCharType="begin"/>
      </w:r>
      <w:r>
        <w:instrText xml:space="preserve"> ADDIN EN.CITE &lt;EndNote&gt;&lt;Cite&gt;&lt;Author&gt;Sled&lt;/Author&gt;&lt;Year&gt;1998&lt;/Year&gt;&lt;RecNum&gt;3864&lt;/RecNum&gt;&lt;DisplayText&gt;[18]&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Pr>
          <w:noProof/>
        </w:rPr>
        <w:t>[18]</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MTIsMj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instrText xml:space="preserve"> ADDIN EN.CITE </w:instrText>
      </w:r>
      <w:r>
        <w:fldChar w:fldCharType="begin">
          <w:fldData xml:space="preserve">PEVuZE5vdGU+PENpdGU+PEF1dGhvcj5ZYXJueWtoPC9BdXRob3I+PFllYXI+MjAwNzwvWWVhcj48
UmVjTnVtPjE5NTwvUmVjTnVtPjxEaXNwbGF5VGV4dD5bMTIsMj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instrText xml:space="preserve"> ADDIN EN.CITE.DATA </w:instrText>
      </w:r>
      <w:r>
        <w:fldChar w:fldCharType="end"/>
      </w:r>
      <w:r>
        <w:fldChar w:fldCharType="separate"/>
      </w:r>
      <w:r>
        <w:rPr>
          <w:noProof/>
        </w:rPr>
        <w:t>[12,25]</w:t>
      </w:r>
      <w:r>
        <w:fldChar w:fldCharType="end"/>
      </w:r>
      <w:r>
        <w:t xml:space="preserve">. Subjective assessment of the images was performed by two of the coauthors (coauthors #3 and #6) who were blinded to the acquisition method used for each dataset. They provided a brief subjective evaluation of any artifacts they observed. A consensus opinion was then formed via discussion </w:t>
      </w:r>
      <w:r>
        <w:lastRenderedPageBreak/>
        <w:t>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 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r w:rsidRPr="00CE2673">
        <w:rPr>
          <w:i/>
        </w:rPr>
        <w:t>fspecial</w:t>
      </w:r>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55B8BBC1" w14:textId="495D9C8C" w:rsidR="00CE2673" w:rsidRDefault="002B19FB" w:rsidP="002B19FB">
      <w:r>
        <w:t>The voxelwis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MTQsMjJ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instrText xml:space="preserve"> ADDIN EN.CITE </w:instrText>
      </w:r>
      <w:r>
        <w:fldChar w:fldCharType="begin">
          <w:fldData xml:space="preserve">PEVuZE5vdGU+PENpdGU+PEF1dGhvcj5TdGlrb3Y8L0F1dGhvcj48WWVhcj4yMDE1PC9ZZWFyPjxS
ZWNOdW0+ODE3NjwvUmVjTnVtPjxEaXNwbGF5VGV4dD5bMTQsMjJ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instrText xml:space="preserve"> ADDIN EN.CITE.DATA </w:instrText>
      </w:r>
      <w:r>
        <w:fldChar w:fldCharType="end"/>
      </w:r>
      <w:r>
        <w:fldChar w:fldCharType="separate"/>
      </w:r>
      <w:r>
        <w:rPr>
          <w:noProof/>
        </w:rPr>
        <w:t>[14,22]</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4870DB53" w14:textId="173B86BB" w:rsidR="001A4C4F" w:rsidRDefault="001A4C4F" w:rsidP="001A4C4F">
      <w:pPr>
        <w:pStyle w:val="Titre2"/>
      </w:pPr>
      <w:bookmarkStart w:id="37" w:name="_Toc496526514"/>
      <w:r>
        <w:t>Results</w:t>
      </w:r>
      <w:bookmarkEnd w:id="37"/>
    </w:p>
    <w:p w14:paraId="58ED0090" w14:textId="36077B27" w:rsidR="001A4C4F" w:rsidRDefault="00AB6662" w:rsidP="002712AF">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8B7EBA">
        <w:t xml:space="preserve">Figure </w:t>
      </w:r>
      <w:r w:rsidR="008B7EBA">
        <w:rPr>
          <w:noProof/>
        </w:rPr>
        <w:t>3</w:t>
      </w:r>
      <w:r w:rsidR="008B7EBA">
        <w:noBreakHyphen/>
      </w:r>
      <w:r w:rsidR="008B7EBA">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ΔMode) for each method relative to Ref. DA were 3.6/1.5/3.8% (BS/AFI/EPI-DA). EPI-DA is the only method for which a small B</w:t>
      </w:r>
      <w:r w:rsidRPr="00AB6662">
        <w:rPr>
          <w:vertAlign w:val="subscript"/>
        </w:rPr>
        <w:t>1</w:t>
      </w:r>
      <w:r>
        <w:t xml:space="preserve"> histogram shift is qualitatively observable, which suggests 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8B7EBA">
        <w:t xml:space="preserve">Figure </w:t>
      </w:r>
      <w:r w:rsidR="008B7EBA">
        <w:rPr>
          <w:noProof/>
        </w:rPr>
        <w:t>3</w:t>
      </w:r>
      <w:r w:rsidR="008B7EBA">
        <w:noBreakHyphen/>
      </w:r>
      <w:r w:rsidR="008B7EBA">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8B7EBA">
        <w:t xml:space="preserve">Figure </w:t>
      </w:r>
      <w:r w:rsidR="008B7EBA">
        <w:rPr>
          <w:noProof/>
        </w:rPr>
        <w:t>3</w:t>
      </w:r>
      <w:r w:rsidR="008B7EBA">
        <w:noBreakHyphen/>
      </w:r>
      <w:r w:rsidR="008B7EBA">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voxelwis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8B7EBA">
        <w:t xml:space="preserve">Table </w:t>
      </w:r>
      <w:r w:rsidR="008B7EBA">
        <w:rPr>
          <w:noProof/>
        </w:rPr>
        <w:t>3</w:t>
      </w:r>
      <w:r w:rsidR="008B7EBA">
        <w:noBreakHyphen/>
      </w:r>
      <w:r w:rsidR="008B7EBA">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8B7EBA">
        <w:t xml:space="preserve">Table </w:t>
      </w:r>
      <w:r w:rsidR="008B7EBA">
        <w:rPr>
          <w:noProof/>
        </w:rPr>
        <w:t>3</w:t>
      </w:r>
      <w:r w:rsidR="008B7EBA">
        <w:noBreakHyphen/>
      </w:r>
      <w:r w:rsidR="008B7EBA">
        <w:rPr>
          <w:noProof/>
        </w:rPr>
        <w:t>2</w:t>
      </w:r>
      <w:r w:rsidR="00BE1982">
        <w:fldChar w:fldCharType="end"/>
      </w:r>
      <w:r w:rsidR="00BE1982">
        <w:t xml:space="preserve"> </w:t>
      </w:r>
      <w:r w:rsidR="002712AF">
        <w:t>lists the mean and SD of voxelwise differences (%) in WM for each B</w:t>
      </w:r>
      <w:r w:rsidR="002712AF" w:rsidRPr="002712AF">
        <w:rPr>
          <w:vertAlign w:val="subscript"/>
        </w:rPr>
        <w:t>1</w:t>
      </w:r>
      <w:r w:rsidR="002712AF">
        <w:t xml:space="preserve"> method relative to Ref. DA. Overall, EPI-DA had a lower voxelwise percent differences SD than other methods for all subjects, except subject #6, where BS had a lower value.</w:t>
      </w:r>
    </w:p>
    <w:p w14:paraId="324CEB62" w14:textId="5C00BABD" w:rsidR="002712AF" w:rsidRDefault="003A6952" w:rsidP="003A6952">
      <w:pPr>
        <w:jc w:val="center"/>
      </w:pPr>
      <w:r>
        <w:rPr>
          <w:noProof/>
          <w:lang w:val="fr-FR" w:eastAsia="fr-FR"/>
        </w:rPr>
        <w:lastRenderedPageBreak/>
        <w:drawing>
          <wp:inline distT="0" distB="0" distL="0" distR="0" wp14:anchorId="2308C0E6" wp14:editId="4736FA97">
            <wp:extent cx="5401056" cy="2459736"/>
            <wp:effectExtent l="0" t="0" r="9525" b="444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01056" cy="2459736"/>
                    </a:xfrm>
                    <a:prstGeom prst="rect">
                      <a:avLst/>
                    </a:prstGeom>
                  </pic:spPr>
                </pic:pic>
              </a:graphicData>
            </a:graphic>
          </wp:inline>
        </w:drawing>
      </w:r>
    </w:p>
    <w:p w14:paraId="23384102" w14:textId="0ED9CEB2" w:rsidR="003A6952" w:rsidRDefault="005B5523" w:rsidP="00F84AB4">
      <w:pPr>
        <w:pStyle w:val="Lgende"/>
      </w:pPr>
      <w:bookmarkStart w:id="38" w:name="_Ref488848528"/>
      <w:bookmarkStart w:id="39" w:name="_Toc496526554"/>
      <w:r>
        <w:t xml:space="preserve">Figure </w:t>
      </w:r>
      <w:fldSimple w:instr=" STYLEREF 1 \s ">
        <w:r w:rsidR="008B7EBA">
          <w:rPr>
            <w:noProof/>
          </w:rPr>
          <w:t>3</w:t>
        </w:r>
      </w:fldSimple>
      <w:r w:rsidR="00624382">
        <w:noBreakHyphen/>
      </w:r>
      <w:fldSimple w:instr=" SEQ Figure \* ARABIC \s 1 ">
        <w:r w:rsidR="008B7EBA">
          <w:rPr>
            <w:noProof/>
          </w:rPr>
          <w:t>2</w:t>
        </w:r>
      </w:fldSimple>
      <w:bookmarkEnd w:id="38"/>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n.u.” stands for normalized units.</w:t>
      </w:r>
      <w:bookmarkEnd w:id="39"/>
    </w:p>
    <w:p w14:paraId="4022AE83" w14:textId="72660506" w:rsidR="003A6952" w:rsidRDefault="00F84AB4" w:rsidP="00F84AB4">
      <w:pPr>
        <w:jc w:val="center"/>
      </w:pPr>
      <w:r>
        <w:rPr>
          <w:noProof/>
          <w:lang w:val="fr-FR" w:eastAsia="fr-FR"/>
        </w:rPr>
        <w:drawing>
          <wp:inline distT="0" distB="0" distL="0" distR="0" wp14:anchorId="4EDBA792" wp14:editId="5D66730F">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573127" cy="3958266"/>
                    </a:xfrm>
                    <a:prstGeom prst="rect">
                      <a:avLst/>
                    </a:prstGeom>
                  </pic:spPr>
                </pic:pic>
              </a:graphicData>
            </a:graphic>
          </wp:inline>
        </w:drawing>
      </w:r>
    </w:p>
    <w:p w14:paraId="3F2BF0D9" w14:textId="382EAD67" w:rsidR="00F84AB4" w:rsidRDefault="00F84AB4" w:rsidP="00F84AB4">
      <w:pPr>
        <w:pStyle w:val="Lgende"/>
      </w:pPr>
      <w:bookmarkStart w:id="40" w:name="_Ref488848572"/>
      <w:bookmarkStart w:id="41" w:name="_Toc496526555"/>
      <w:r>
        <w:t xml:space="preserve">Figure </w:t>
      </w:r>
      <w:fldSimple w:instr=" STYLEREF 1 \s ">
        <w:r w:rsidR="008B7EBA">
          <w:rPr>
            <w:noProof/>
          </w:rPr>
          <w:t>3</w:t>
        </w:r>
      </w:fldSimple>
      <w:r w:rsidR="00624382">
        <w:noBreakHyphen/>
      </w:r>
      <w:fldSimple w:instr=" SEQ Figure \* ARABIC \s 1 ">
        <w:r w:rsidR="008B7EBA">
          <w:rPr>
            <w:noProof/>
          </w:rPr>
          <w:t>3</w:t>
        </w:r>
      </w:fldSimple>
      <w:bookmarkEnd w:id="40"/>
      <w:r>
        <w:t>. a: Acquisition images for each acquired B</w:t>
      </w:r>
      <w:r w:rsidRPr="00F84AB4">
        <w:rPr>
          <w:vertAlign w:val="subscript"/>
        </w:rPr>
        <w:t>1</w:t>
      </w:r>
      <w:r>
        <w:t xml:space="preserve"> method: Ref. DA (reference single-slice double angle), AFI (actual flip angle imaging), BS (Bloch-Siegert shift), and EPI-DA (double-angle using an interleaved multislic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voxelwis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n.u.).</w:t>
      </w:r>
      <w:bookmarkEnd w:id="41"/>
    </w:p>
    <w:p w14:paraId="4A4B7DB4" w14:textId="6C996AEA" w:rsidR="00EC7972" w:rsidRDefault="002B3FEB" w:rsidP="002B3FEB">
      <w:r>
        <w:lastRenderedPageBreak/>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8B7EBA">
        <w:t xml:space="preserve">Figure </w:t>
      </w:r>
      <w:r w:rsidR="008B7EBA">
        <w:rPr>
          <w:noProof/>
        </w:rPr>
        <w:t>3</w:t>
      </w:r>
      <w:r w:rsidR="008B7EBA">
        <w:noBreakHyphen/>
      </w:r>
      <w:r w:rsidR="008B7EBA">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r w:rsidR="00BE1982">
        <w:t>Δ</w:t>
      </w:r>
      <w:r>
        <w:t>Mode)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ΔMod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B7EBA">
        <w:t xml:space="preserve">Figure </w:t>
      </w:r>
      <w:r w:rsidR="008B7EBA">
        <w:rPr>
          <w:noProof/>
        </w:rPr>
        <w:t>3</w:t>
      </w:r>
      <w:r w:rsidR="008B7EBA">
        <w:noBreakHyphen/>
      </w:r>
      <w:r w:rsidR="008B7EBA">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B7EBA">
        <w:t xml:space="preserve">Figure </w:t>
      </w:r>
      <w:r w:rsidR="008B7EBA">
        <w:rPr>
          <w:noProof/>
        </w:rPr>
        <w:t>3</w:t>
      </w:r>
      <w:r w:rsidR="008B7EBA">
        <w:noBreakHyphen/>
      </w:r>
      <w:r w:rsidR="008B7EBA">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rsidR="008B7EBA">
        <w:t xml:space="preserve">Figure </w:t>
      </w:r>
      <w:r w:rsidR="008B7EBA">
        <w:rPr>
          <w:noProof/>
        </w:rPr>
        <w:t>3</w:t>
      </w:r>
      <w:r w:rsidR="008B7EBA">
        <w:noBreakHyphen/>
      </w:r>
      <w:r w:rsidR="008B7EBA">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6E737121" w14:textId="7BC1C9FB" w:rsidR="002B3FEB" w:rsidRDefault="00BE1982" w:rsidP="00BE1982">
      <w:pPr>
        <w:pStyle w:val="Lgende"/>
      </w:pPr>
      <w:bookmarkStart w:id="42" w:name="_Ref488850518"/>
      <w:bookmarkStart w:id="43" w:name="_Toc496526573"/>
      <w:r>
        <w:t xml:space="preserve">Table </w:t>
      </w:r>
      <w:fldSimple w:instr=" STYLEREF 1 \s ">
        <w:r w:rsidR="008B7EBA">
          <w:rPr>
            <w:noProof/>
          </w:rPr>
          <w:t>3</w:t>
        </w:r>
      </w:fldSimple>
      <w:r w:rsidR="0061791F">
        <w:noBreakHyphen/>
      </w:r>
      <w:fldSimple w:instr=" SEQ Table \* ARABIC \s 1 ">
        <w:r w:rsidR="008B7EBA">
          <w:rPr>
            <w:noProof/>
          </w:rPr>
          <w:t>1</w:t>
        </w:r>
      </w:fldSimple>
      <w:bookmarkEnd w:id="42"/>
      <w:r>
        <w:t xml:space="preserve">. </w:t>
      </w:r>
      <w:r w:rsidR="007B1111">
        <w:t>Linear Regression Analysis of the Pooled WM-Masked B</w:t>
      </w:r>
      <w:r w:rsidR="007B1111" w:rsidRPr="007B1111">
        <w:rPr>
          <w:vertAlign w:val="subscript"/>
        </w:rPr>
        <w:t>1</w:t>
      </w:r>
      <w:r w:rsidR="007B1111">
        <w:t xml:space="preserve"> and T</w:t>
      </w:r>
      <w:r w:rsidR="007B1111" w:rsidRPr="007B1111">
        <w:rPr>
          <w:vertAlign w:val="subscript"/>
        </w:rPr>
        <w:t>1</w:t>
      </w:r>
      <w:r w:rsidR="007B1111">
        <w:t xml:space="preserve"> Values (Six Subjects) for Each Rapid B</w:t>
      </w:r>
      <w:r w:rsidR="007B1111" w:rsidRPr="007B1111">
        <w:rPr>
          <w:vertAlign w:val="subscript"/>
        </w:rPr>
        <w:t>1</w:t>
      </w:r>
      <w:r w:rsidR="007B1111">
        <w:t xml:space="preserve"> Method Relative to the Ref. DA Method</w:t>
      </w:r>
      <w:bookmarkEnd w:id="43"/>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127117AB"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A08E34E"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205012D"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0AED06"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0F33B236"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48697B"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6E035F6F"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116C8355"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17A5B5CB"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B3BE8D7"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4604D81"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0D8A400F"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BC82C09"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94E0BAC"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62227403"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5EC98F93"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7595D73C"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106F1B07"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81FB370"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0AF718AB" w14:textId="77777777" w:rsidR="007B1111" w:rsidRDefault="007B1111" w:rsidP="00575EB4">
            <w:pPr>
              <w:spacing w:after="0" w:line="240" w:lineRule="auto"/>
              <w:rPr>
                <w:bCs/>
                <w:sz w:val="2"/>
                <w:szCs w:val="2"/>
                <w:lang w:val="en-CA"/>
              </w:rPr>
            </w:pPr>
          </w:p>
          <w:p w14:paraId="447A01DB" w14:textId="77777777" w:rsidR="007B1111" w:rsidRDefault="007B1111" w:rsidP="00575EB4">
            <w:pPr>
              <w:spacing w:after="0" w:line="240" w:lineRule="auto"/>
              <w:rPr>
                <w:bCs/>
                <w:sz w:val="2"/>
                <w:szCs w:val="2"/>
                <w:lang w:val="en-CA"/>
              </w:rPr>
            </w:pPr>
          </w:p>
          <w:p w14:paraId="17A60F12" w14:textId="77777777" w:rsidR="007B1111" w:rsidRDefault="007B1111" w:rsidP="00575EB4">
            <w:pPr>
              <w:spacing w:after="0" w:line="240" w:lineRule="auto"/>
              <w:rPr>
                <w:bCs/>
                <w:sz w:val="2"/>
                <w:szCs w:val="2"/>
                <w:lang w:val="en-CA"/>
              </w:rPr>
            </w:pPr>
          </w:p>
          <w:p w14:paraId="589CD737" w14:textId="77777777" w:rsidR="007B1111" w:rsidRDefault="007B1111" w:rsidP="00575EB4">
            <w:pPr>
              <w:spacing w:after="0" w:line="240" w:lineRule="auto"/>
              <w:rPr>
                <w:bCs/>
                <w:sz w:val="2"/>
                <w:szCs w:val="2"/>
                <w:lang w:val="en-CA"/>
              </w:rPr>
            </w:pPr>
          </w:p>
          <w:p w14:paraId="13F9433B" w14:textId="77777777" w:rsidR="007B1111" w:rsidRDefault="007B1111" w:rsidP="00575EB4">
            <w:pPr>
              <w:spacing w:after="0" w:line="240" w:lineRule="auto"/>
              <w:rPr>
                <w:bCs/>
                <w:sz w:val="2"/>
                <w:szCs w:val="2"/>
                <w:lang w:val="en-CA"/>
              </w:rPr>
            </w:pPr>
          </w:p>
          <w:p w14:paraId="5C94F7A3" w14:textId="77777777" w:rsidR="007B1111" w:rsidRDefault="007B1111" w:rsidP="00575EB4">
            <w:pPr>
              <w:spacing w:after="0" w:line="240" w:lineRule="auto"/>
              <w:rPr>
                <w:bCs/>
                <w:sz w:val="2"/>
                <w:szCs w:val="2"/>
                <w:lang w:val="en-CA"/>
              </w:rPr>
            </w:pPr>
          </w:p>
          <w:p w14:paraId="59ED13D0" w14:textId="77777777" w:rsidR="007B1111" w:rsidRDefault="007B1111" w:rsidP="00575EB4">
            <w:pPr>
              <w:spacing w:after="0" w:line="240" w:lineRule="auto"/>
              <w:rPr>
                <w:bCs/>
                <w:sz w:val="2"/>
                <w:szCs w:val="2"/>
                <w:lang w:val="en-CA"/>
              </w:rPr>
            </w:pPr>
          </w:p>
          <w:p w14:paraId="771DE61B" w14:textId="77777777" w:rsidR="007B1111" w:rsidRDefault="007B1111" w:rsidP="00575EB4">
            <w:pPr>
              <w:spacing w:after="0" w:line="240" w:lineRule="auto"/>
              <w:rPr>
                <w:bCs/>
                <w:sz w:val="2"/>
                <w:szCs w:val="2"/>
                <w:lang w:val="en-CA"/>
              </w:rPr>
            </w:pPr>
          </w:p>
          <w:p w14:paraId="511187F4" w14:textId="77777777" w:rsidR="007B1111" w:rsidRDefault="007B1111" w:rsidP="00575EB4">
            <w:pPr>
              <w:spacing w:after="0" w:line="240" w:lineRule="auto"/>
              <w:rPr>
                <w:bCs/>
                <w:sz w:val="2"/>
                <w:szCs w:val="2"/>
                <w:lang w:val="en-CA"/>
              </w:rPr>
            </w:pPr>
          </w:p>
          <w:p w14:paraId="28997615" w14:textId="77777777" w:rsidR="007B1111" w:rsidRDefault="007B1111" w:rsidP="00575EB4">
            <w:pPr>
              <w:spacing w:after="0" w:line="240" w:lineRule="auto"/>
              <w:rPr>
                <w:bCs/>
                <w:sz w:val="2"/>
                <w:szCs w:val="2"/>
                <w:lang w:val="en-CA"/>
              </w:rPr>
            </w:pPr>
          </w:p>
          <w:p w14:paraId="2253C053" w14:textId="77777777" w:rsidR="007B1111" w:rsidRDefault="007B1111" w:rsidP="00575EB4">
            <w:pPr>
              <w:spacing w:after="0" w:line="240" w:lineRule="auto"/>
              <w:rPr>
                <w:bCs/>
                <w:sz w:val="2"/>
                <w:szCs w:val="2"/>
                <w:lang w:val="en-CA"/>
              </w:rPr>
            </w:pPr>
          </w:p>
          <w:p w14:paraId="0205E894" w14:textId="77777777" w:rsidR="007B1111" w:rsidRDefault="007B1111" w:rsidP="00575EB4">
            <w:pPr>
              <w:spacing w:after="0" w:line="240" w:lineRule="auto"/>
              <w:rPr>
                <w:bCs/>
                <w:sz w:val="2"/>
                <w:szCs w:val="2"/>
                <w:lang w:val="en-CA"/>
              </w:rPr>
            </w:pPr>
          </w:p>
          <w:p w14:paraId="37B820A0" w14:textId="77777777" w:rsidR="007B1111" w:rsidRPr="000A6258" w:rsidRDefault="007B1111" w:rsidP="00575EB4">
            <w:pPr>
              <w:spacing w:after="0" w:line="240" w:lineRule="auto"/>
              <w:rPr>
                <w:bCs/>
                <w:sz w:val="2"/>
                <w:szCs w:val="2"/>
                <w:lang w:val="en-CA"/>
              </w:rPr>
            </w:pPr>
          </w:p>
          <w:p w14:paraId="2DC87012" w14:textId="77777777" w:rsidR="007B1111" w:rsidRPr="000A6258" w:rsidRDefault="007B1111" w:rsidP="00575EB4">
            <w:pPr>
              <w:spacing w:after="0" w:line="240" w:lineRule="auto"/>
              <w:rPr>
                <w:bCs/>
                <w:sz w:val="2"/>
                <w:szCs w:val="2"/>
                <w:lang w:val="en-CA"/>
              </w:rPr>
            </w:pPr>
          </w:p>
          <w:p w14:paraId="7D803A2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B42EAC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11362951"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65DBCB69"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3C1763D2"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685D3F9C"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5C5E3915"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25C0CCAC"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7078A77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5FBE71C6"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5F18D727" w14:textId="77777777" w:rsidTr="00BE1982">
        <w:trPr>
          <w:trHeight w:val="344"/>
        </w:trPr>
        <w:tc>
          <w:tcPr>
            <w:tcW w:w="229" w:type="pct"/>
            <w:vMerge/>
            <w:tcBorders>
              <w:left w:val="single" w:sz="8" w:space="0" w:color="FFFFFF"/>
              <w:right w:val="single" w:sz="8" w:space="0" w:color="FFFFFF"/>
            </w:tcBorders>
          </w:tcPr>
          <w:p w14:paraId="6333A8DA"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FE192E1"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CC99DB"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337316A"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476F7497"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9D8B0D4"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2904850A"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D70AA2C"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63D3625"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05531352"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5C9246A8" w14:textId="77777777" w:rsidTr="00BE1982">
        <w:trPr>
          <w:trHeight w:val="344"/>
        </w:trPr>
        <w:tc>
          <w:tcPr>
            <w:tcW w:w="229" w:type="pct"/>
            <w:vMerge/>
            <w:tcBorders>
              <w:left w:val="single" w:sz="8" w:space="0" w:color="FFFFFF"/>
              <w:bottom w:val="single" w:sz="18" w:space="0" w:color="auto"/>
              <w:right w:val="single" w:sz="8" w:space="0" w:color="FFFFFF"/>
            </w:tcBorders>
          </w:tcPr>
          <w:p w14:paraId="5702CD0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17F9767"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6DFFD72"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4A0ACCA4"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B597B55"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2DD37DB"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0BB4AD72"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D6E9C92"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077962B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56CB9EA7"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7B1A1FDD"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72AD7AA3" w14:textId="77777777" w:rsidR="007B1111" w:rsidRDefault="007B1111" w:rsidP="00575EB4">
            <w:pPr>
              <w:spacing w:after="0" w:line="240" w:lineRule="auto"/>
              <w:rPr>
                <w:bCs/>
                <w:sz w:val="2"/>
                <w:szCs w:val="2"/>
                <w:lang w:val="en-CA"/>
              </w:rPr>
            </w:pPr>
          </w:p>
          <w:p w14:paraId="0446B6BB" w14:textId="77777777" w:rsidR="007B1111" w:rsidRDefault="007B1111" w:rsidP="00575EB4">
            <w:pPr>
              <w:spacing w:after="0" w:line="240" w:lineRule="auto"/>
              <w:rPr>
                <w:bCs/>
                <w:sz w:val="2"/>
                <w:szCs w:val="2"/>
                <w:lang w:val="en-CA"/>
              </w:rPr>
            </w:pPr>
          </w:p>
          <w:p w14:paraId="27DCCC9F" w14:textId="77777777" w:rsidR="007B1111" w:rsidRDefault="007B1111" w:rsidP="00575EB4">
            <w:pPr>
              <w:spacing w:after="0" w:line="240" w:lineRule="auto"/>
              <w:rPr>
                <w:bCs/>
                <w:sz w:val="2"/>
                <w:szCs w:val="2"/>
                <w:lang w:val="en-CA"/>
              </w:rPr>
            </w:pPr>
          </w:p>
          <w:p w14:paraId="5CA2BB70" w14:textId="77777777" w:rsidR="007B1111" w:rsidRDefault="007B1111" w:rsidP="00575EB4">
            <w:pPr>
              <w:spacing w:after="0" w:line="240" w:lineRule="auto"/>
              <w:rPr>
                <w:bCs/>
                <w:sz w:val="2"/>
                <w:szCs w:val="2"/>
                <w:lang w:val="en-CA"/>
              </w:rPr>
            </w:pPr>
          </w:p>
          <w:p w14:paraId="69FDA30F" w14:textId="77777777" w:rsidR="007B1111" w:rsidRDefault="007B1111" w:rsidP="00575EB4">
            <w:pPr>
              <w:spacing w:after="0" w:line="240" w:lineRule="auto"/>
              <w:rPr>
                <w:bCs/>
                <w:sz w:val="2"/>
                <w:szCs w:val="2"/>
                <w:lang w:val="en-CA"/>
              </w:rPr>
            </w:pPr>
          </w:p>
          <w:p w14:paraId="42655B74" w14:textId="77777777" w:rsidR="007B1111" w:rsidRDefault="007B1111" w:rsidP="00575EB4">
            <w:pPr>
              <w:spacing w:after="0" w:line="240" w:lineRule="auto"/>
              <w:rPr>
                <w:bCs/>
                <w:sz w:val="2"/>
                <w:szCs w:val="2"/>
                <w:lang w:val="en-CA"/>
              </w:rPr>
            </w:pPr>
          </w:p>
          <w:p w14:paraId="45724549" w14:textId="77777777" w:rsidR="007B1111" w:rsidRDefault="007B1111" w:rsidP="00575EB4">
            <w:pPr>
              <w:spacing w:after="0" w:line="240" w:lineRule="auto"/>
              <w:rPr>
                <w:bCs/>
                <w:sz w:val="2"/>
                <w:szCs w:val="2"/>
                <w:lang w:val="en-CA"/>
              </w:rPr>
            </w:pPr>
          </w:p>
          <w:p w14:paraId="4BD8DAAF" w14:textId="77777777" w:rsidR="007B1111" w:rsidRDefault="007B1111" w:rsidP="00575EB4">
            <w:pPr>
              <w:spacing w:after="0" w:line="240" w:lineRule="auto"/>
              <w:rPr>
                <w:bCs/>
                <w:sz w:val="2"/>
                <w:szCs w:val="2"/>
                <w:lang w:val="en-CA"/>
              </w:rPr>
            </w:pPr>
          </w:p>
          <w:p w14:paraId="594A4B42" w14:textId="77777777" w:rsidR="007B1111" w:rsidRDefault="007B1111" w:rsidP="00575EB4">
            <w:pPr>
              <w:spacing w:after="0" w:line="240" w:lineRule="auto"/>
              <w:rPr>
                <w:bCs/>
                <w:sz w:val="2"/>
                <w:szCs w:val="2"/>
                <w:lang w:val="en-CA"/>
              </w:rPr>
            </w:pPr>
          </w:p>
          <w:p w14:paraId="1235FB18" w14:textId="77777777" w:rsidR="007B1111" w:rsidRDefault="007B1111" w:rsidP="00575EB4">
            <w:pPr>
              <w:spacing w:after="0" w:line="240" w:lineRule="auto"/>
              <w:rPr>
                <w:bCs/>
                <w:sz w:val="2"/>
                <w:szCs w:val="2"/>
                <w:lang w:val="en-CA"/>
              </w:rPr>
            </w:pPr>
          </w:p>
          <w:p w14:paraId="3BEE9293" w14:textId="77777777" w:rsidR="007B1111" w:rsidRDefault="007B1111" w:rsidP="00575EB4">
            <w:pPr>
              <w:spacing w:after="0" w:line="240" w:lineRule="auto"/>
              <w:rPr>
                <w:bCs/>
                <w:sz w:val="2"/>
                <w:szCs w:val="2"/>
                <w:lang w:val="en-CA"/>
              </w:rPr>
            </w:pPr>
          </w:p>
          <w:p w14:paraId="4A79D67C" w14:textId="77777777" w:rsidR="007B1111" w:rsidRDefault="007B1111" w:rsidP="00575EB4">
            <w:pPr>
              <w:spacing w:after="0" w:line="240" w:lineRule="auto"/>
              <w:rPr>
                <w:bCs/>
                <w:sz w:val="2"/>
                <w:szCs w:val="2"/>
                <w:lang w:val="en-CA"/>
              </w:rPr>
            </w:pPr>
          </w:p>
          <w:p w14:paraId="3F263F05" w14:textId="77777777" w:rsidR="007B1111" w:rsidRPr="000A6258" w:rsidRDefault="007B1111" w:rsidP="00575EB4">
            <w:pPr>
              <w:spacing w:after="0" w:line="240" w:lineRule="auto"/>
              <w:rPr>
                <w:bCs/>
                <w:sz w:val="2"/>
                <w:szCs w:val="2"/>
                <w:lang w:val="en-CA"/>
              </w:rPr>
            </w:pPr>
          </w:p>
          <w:p w14:paraId="394C72D7" w14:textId="77777777" w:rsidR="007B1111" w:rsidRPr="000A6258" w:rsidRDefault="007B1111" w:rsidP="00575EB4">
            <w:pPr>
              <w:spacing w:after="0" w:line="240" w:lineRule="auto"/>
              <w:rPr>
                <w:bCs/>
                <w:sz w:val="2"/>
                <w:szCs w:val="2"/>
                <w:lang w:val="en-CA"/>
              </w:rPr>
            </w:pPr>
          </w:p>
          <w:p w14:paraId="44DE7BA5"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63A451B"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79E052"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729F7683"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A927FCA"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13D607F"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7AABA221"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2577BC75"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7D85A0B4"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0A730F2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665845CE" w14:textId="77777777" w:rsidTr="00BE1982">
        <w:trPr>
          <w:trHeight w:val="344"/>
        </w:trPr>
        <w:tc>
          <w:tcPr>
            <w:tcW w:w="229" w:type="pct"/>
            <w:vMerge/>
            <w:tcBorders>
              <w:left w:val="single" w:sz="8" w:space="0" w:color="FFFFFF"/>
              <w:right w:val="single" w:sz="8" w:space="0" w:color="FFFFFF"/>
            </w:tcBorders>
          </w:tcPr>
          <w:p w14:paraId="34455E6B"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443EF88"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492B3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1B0CC683"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285306"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A05F94E"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4239DCEF"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40DD8E1F"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0EA2182D"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B8632D0"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62A4FB09" w14:textId="77777777" w:rsidTr="00BE1982">
        <w:trPr>
          <w:trHeight w:val="344"/>
        </w:trPr>
        <w:tc>
          <w:tcPr>
            <w:tcW w:w="229" w:type="pct"/>
            <w:vMerge/>
            <w:tcBorders>
              <w:left w:val="single" w:sz="8" w:space="0" w:color="FFFFFF"/>
              <w:bottom w:val="single" w:sz="18" w:space="0" w:color="auto"/>
              <w:right w:val="single" w:sz="8" w:space="0" w:color="FFFFFF"/>
            </w:tcBorders>
          </w:tcPr>
          <w:p w14:paraId="637ACD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92D3CC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7822105"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36399E99"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B862EF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45C5B731"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D11A260"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388F12F8"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63D7829E"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5DBACF06"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BEBD625" w14:textId="0CAD403F" w:rsidR="00BE1982" w:rsidRDefault="007B1111" w:rsidP="007B1111">
      <w:pPr>
        <w:spacing w:before="120"/>
      </w:pPr>
      <w:r>
        <w:t>Artifacts in the unfiltered B</w:t>
      </w:r>
      <w:r w:rsidRPr="00BE1982">
        <w:rPr>
          <w:vertAlign w:val="subscript"/>
        </w:rPr>
        <w:t>1</w:t>
      </w:r>
      <w:r>
        <w:t xml:space="preserve"> maps differ between methods due to their differing acquisition pulse sequences (</w:t>
      </w:r>
      <w:r w:rsidR="00BE1982">
        <w:fldChar w:fldCharType="begin"/>
      </w:r>
      <w:r w:rsidR="00BE1982">
        <w:instrText xml:space="preserve"> REF _Ref488848572 \h </w:instrText>
      </w:r>
      <w:r w:rsidR="00BE1982">
        <w:fldChar w:fldCharType="separate"/>
      </w:r>
      <w:r w:rsidR="008B7EBA">
        <w:t xml:space="preserve">Figure </w:t>
      </w:r>
      <w:r w:rsidR="008B7EBA">
        <w:rPr>
          <w:noProof/>
        </w:rPr>
        <w:t>3</w:t>
      </w:r>
      <w:r w:rsidR="008B7EBA">
        <w:noBreakHyphen/>
      </w:r>
      <w:r w:rsidR="008B7EBA">
        <w:rPr>
          <w:noProof/>
        </w:rPr>
        <w:t>3</w:t>
      </w:r>
      <w:r w:rsidR="00BE1982">
        <w:fldChar w:fldCharType="end"/>
      </w:r>
      <w:r w:rsidR="00BE1982">
        <w:t>b</w:t>
      </w:r>
      <w:r>
        <w:t>).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DA relative to the other methods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8B7EBA">
        <w:t xml:space="preserve">Figure </w:t>
      </w:r>
      <w:r w:rsidR="008B7EBA">
        <w:rPr>
          <w:noProof/>
        </w:rPr>
        <w:t>3</w:t>
      </w:r>
      <w:r w:rsidR="008B7EBA">
        <w:noBreakHyphen/>
      </w:r>
      <w:r w:rsidR="008B7EBA">
        <w:rPr>
          <w:noProof/>
        </w:rPr>
        <w:t>3</w:t>
      </w:r>
      <w:r w:rsidR="00BE1982">
        <w:rPr>
          <w:highlight w:val="yellow"/>
        </w:rPr>
        <w:fldChar w:fldCharType="end"/>
      </w:r>
      <w:r w:rsidR="00BE1982" w:rsidRPr="00BE1982">
        <w:t>b</w:t>
      </w:r>
      <w:r w:rsidRPr="00BE1982">
        <w:t>,</w:t>
      </w:r>
      <w:r w:rsidR="00007D11">
        <w:t xml:space="preserve"> </w:t>
      </w:r>
      <w:r w:rsidR="00007D11">
        <w:rPr>
          <w:highlight w:val="yellow"/>
        </w:rPr>
        <w:fldChar w:fldCharType="begin"/>
      </w:r>
      <w:r w:rsidR="00007D11">
        <w:instrText xml:space="preserve"> REF _Ref488852500 \h </w:instrText>
      </w:r>
      <w:r w:rsidR="00007D11">
        <w:rPr>
          <w:highlight w:val="yellow"/>
        </w:rPr>
      </w:r>
      <w:r w:rsidR="00007D11">
        <w:rPr>
          <w:highlight w:val="yellow"/>
        </w:rPr>
        <w:fldChar w:fldCharType="separate"/>
      </w:r>
      <w:r w:rsidR="008B7EBA">
        <w:t xml:space="preserve">Figure </w:t>
      </w:r>
      <w:r w:rsidR="008B7EBA">
        <w:rPr>
          <w:noProof/>
        </w:rPr>
        <w:t>3</w:t>
      </w:r>
      <w:r w:rsidR="008B7EBA">
        <w:noBreakHyphen/>
      </w:r>
      <w:r w:rsidR="008B7EBA">
        <w:rPr>
          <w:noProof/>
        </w:rPr>
        <w:t>5</w:t>
      </w:r>
      <w:r w:rsidR="00007D11">
        <w:rPr>
          <w:highlight w:val="yellow"/>
        </w:rPr>
        <w:fldChar w:fldCharType="end"/>
      </w:r>
      <w:r>
        <w:t>). An open-ended fringe line (pole) was present in the Bloch-Siegert phase maps (</w:t>
      </w:r>
      <w:r w:rsidR="00BE1982">
        <w:fldChar w:fldCharType="begin"/>
      </w:r>
      <w:r w:rsidR="00BE1982">
        <w:instrText xml:space="preserve"> REF _Ref488848572 \h </w:instrText>
      </w:r>
      <w:r w:rsidR="00BE1982">
        <w:fldChar w:fldCharType="separate"/>
      </w:r>
      <w:r w:rsidR="008B7EBA">
        <w:t xml:space="preserve">Figure </w:t>
      </w:r>
      <w:r w:rsidR="008B7EBA">
        <w:rPr>
          <w:noProof/>
        </w:rPr>
        <w:t>3</w:t>
      </w:r>
      <w:r w:rsidR="008B7EBA">
        <w:noBreakHyphen/>
      </w:r>
      <w:r w:rsidR="008B7EBA">
        <w:rPr>
          <w:noProof/>
        </w:rPr>
        <w:t>3</w:t>
      </w:r>
      <w:r w:rsidR="00BE1982">
        <w:fldChar w:fldCharType="end"/>
      </w:r>
      <w:r w:rsidR="00BE1982">
        <w:t>a</w:t>
      </w:r>
      <w:r>
        <w:t>), due to out-of-phase mul</w:t>
      </w:r>
      <w:r w:rsidR="0016138E">
        <w:t xml:space="preserve">tichannel image recombination </w:t>
      </w:r>
      <w:r w:rsidR="0016138E">
        <w:fldChar w:fldCharType="begin">
          <w:fldData xml:space="preserve">PEVuZE5vdGU+PENpdGU+PEF1dGhvcj5MaXU8L0F1dGhvcj48WWVhcj4yMDEzPC9ZZWFyPjxSZWNO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</w:fldData>
        </w:fldChar>
      </w:r>
      <w:r w:rsidR="0016138E">
        <w:instrText xml:space="preserve"> ADDIN EN.CITE </w:instrText>
      </w:r>
      <w:r w:rsidR="0016138E">
        <w:fldChar w:fldCharType="begin">
          <w:fldData xml:space="preserve">PEVuZE5vdGU+PENpdGU+PEF1dGhvcj5MaXU8L0F1dGhvcj48WWVhcj4yMDEzPC9ZZWFyPjxSZWNO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</w:fldData>
        </w:fldChar>
      </w:r>
      <w:r w:rsidR="0016138E">
        <w:instrText xml:space="preserve"> ADDIN EN.CITE.DATA </w:instrText>
      </w:r>
      <w:r w:rsidR="0016138E">
        <w:fldChar w:fldCharType="end"/>
      </w:r>
      <w:r w:rsidR="0016138E">
        <w:fldChar w:fldCharType="separate"/>
      </w:r>
      <w:r w:rsidR="0016138E">
        <w:rPr>
          <w:noProof/>
        </w:rPr>
        <w:t>[27]</w:t>
      </w:r>
      <w:r w:rsidR="0016138E">
        <w:fldChar w:fldCharType="end"/>
      </w:r>
      <w:r w:rsidR="0016138E">
        <w:t>,</w:t>
      </w:r>
      <w:r>
        <w:t xml:space="preserve"> and may have caused some inhomogeneity in the Bloch-Siegert B</w:t>
      </w:r>
      <w:r w:rsidRPr="00BE1982">
        <w:rPr>
          <w:vertAlign w:val="subscript"/>
        </w:rPr>
        <w:t>1</w:t>
      </w:r>
      <w:r>
        <w:t xml:space="preserve"> maps in </w:t>
      </w:r>
    </w:p>
    <w:p w14:paraId="431AA2CB" w14:textId="460FC038" w:rsidR="00BE1982" w:rsidRDefault="00BE1982" w:rsidP="00BE1982">
      <w:pPr>
        <w:pStyle w:val="Lgende"/>
        <w:spacing w:after="120"/>
      </w:pPr>
      <w:bookmarkStart w:id="44" w:name="_Ref488850531"/>
      <w:bookmarkStart w:id="45" w:name="_Toc496526574"/>
      <w:r>
        <w:lastRenderedPageBreak/>
        <w:t xml:space="preserve">Table </w:t>
      </w:r>
      <w:fldSimple w:instr=" STYLEREF 1 \s ">
        <w:r w:rsidR="008B7EBA">
          <w:rPr>
            <w:noProof/>
          </w:rPr>
          <w:t>3</w:t>
        </w:r>
      </w:fldSimple>
      <w:r w:rsidR="0061791F">
        <w:noBreakHyphen/>
      </w:r>
      <w:fldSimple w:instr=" SEQ Table \* ARABIC \s 1 ">
        <w:r w:rsidR="008B7EBA">
          <w:rPr>
            <w:noProof/>
          </w:rPr>
          <w:t>2</w:t>
        </w:r>
      </w:fldSimple>
      <w:bookmarkEnd w:id="44"/>
      <w:r>
        <w:t>. Mean and Standard Deviations of Voxelwise Percent Differences (%) of B</w:t>
      </w:r>
      <w:r w:rsidRPr="00BE1982">
        <w:rPr>
          <w:vertAlign w:val="subscript"/>
        </w:rPr>
        <w:t>1</w:t>
      </w:r>
      <w:r>
        <w:t xml:space="preserve"> and T</w:t>
      </w:r>
      <w:r w:rsidRPr="00BE1982">
        <w:rPr>
          <w:vertAlign w:val="subscript"/>
        </w:rPr>
        <w:t>1</w:t>
      </w:r>
      <w:r>
        <w:t xml:space="preserve"> Values in WM Relative to the Ref. DA Method for All Subjects</w:t>
      </w:r>
      <w:bookmarkEnd w:id="45"/>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59663294" w14:textId="77777777" w:rsidTr="00913E2F">
        <w:trPr>
          <w:trHeight w:val="349"/>
          <w:jc w:val="center"/>
        </w:trPr>
        <w:tc>
          <w:tcPr>
            <w:tcW w:w="5000" w:type="pct"/>
            <w:gridSpan w:val="7"/>
            <w:tcBorders>
              <w:top w:val="nil"/>
              <w:left w:val="single" w:sz="8" w:space="0" w:color="FFFFFF"/>
              <w:bottom w:val="single" w:sz="18" w:space="0" w:color="auto"/>
            </w:tcBorders>
          </w:tcPr>
          <w:p w14:paraId="25C032B6"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290CFE88"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40AF3607"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CB8715A"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AE1561F"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61B1C797"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7C42CE15"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29E900DA"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6AD2838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357ECFE8"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728D6046" w14:textId="77777777" w:rsidR="00BE1982" w:rsidRDefault="00BE1982" w:rsidP="00575EB4">
            <w:pPr>
              <w:spacing w:after="0" w:line="240" w:lineRule="auto"/>
              <w:rPr>
                <w:bCs/>
                <w:sz w:val="2"/>
                <w:szCs w:val="2"/>
                <w:lang w:val="en-CA"/>
              </w:rPr>
            </w:pPr>
          </w:p>
          <w:p w14:paraId="34B35877" w14:textId="77777777" w:rsidR="00BE1982" w:rsidRDefault="00BE1982" w:rsidP="00575EB4">
            <w:pPr>
              <w:spacing w:after="0" w:line="240" w:lineRule="auto"/>
              <w:rPr>
                <w:bCs/>
                <w:sz w:val="2"/>
                <w:szCs w:val="2"/>
                <w:lang w:val="en-CA"/>
              </w:rPr>
            </w:pPr>
          </w:p>
          <w:p w14:paraId="5F558A98" w14:textId="77777777" w:rsidR="00BE1982" w:rsidRDefault="00BE1982" w:rsidP="00575EB4">
            <w:pPr>
              <w:spacing w:after="0" w:line="240" w:lineRule="auto"/>
              <w:rPr>
                <w:bCs/>
                <w:sz w:val="2"/>
                <w:szCs w:val="2"/>
                <w:lang w:val="en-CA"/>
              </w:rPr>
            </w:pPr>
          </w:p>
          <w:p w14:paraId="6FB2E05A" w14:textId="77777777" w:rsidR="00BE1982" w:rsidRDefault="00BE1982" w:rsidP="00575EB4">
            <w:pPr>
              <w:spacing w:after="0" w:line="240" w:lineRule="auto"/>
              <w:rPr>
                <w:bCs/>
                <w:sz w:val="2"/>
                <w:szCs w:val="2"/>
                <w:lang w:val="en-CA"/>
              </w:rPr>
            </w:pPr>
          </w:p>
          <w:p w14:paraId="3C55D58E" w14:textId="77777777" w:rsidR="00BE1982" w:rsidRDefault="00BE1982" w:rsidP="00575EB4">
            <w:pPr>
              <w:spacing w:after="0" w:line="240" w:lineRule="auto"/>
              <w:rPr>
                <w:bCs/>
                <w:sz w:val="2"/>
                <w:szCs w:val="2"/>
                <w:lang w:val="en-CA"/>
              </w:rPr>
            </w:pPr>
          </w:p>
          <w:p w14:paraId="43EE81FA" w14:textId="77777777" w:rsidR="00BE1982" w:rsidRDefault="00BE1982" w:rsidP="00575EB4">
            <w:pPr>
              <w:spacing w:after="0" w:line="240" w:lineRule="auto"/>
              <w:rPr>
                <w:bCs/>
                <w:sz w:val="2"/>
                <w:szCs w:val="2"/>
                <w:lang w:val="en-CA"/>
              </w:rPr>
            </w:pPr>
          </w:p>
          <w:p w14:paraId="2FFD220C" w14:textId="77777777" w:rsidR="00BE1982" w:rsidRDefault="00BE1982" w:rsidP="00575EB4">
            <w:pPr>
              <w:spacing w:after="0" w:line="240" w:lineRule="auto"/>
              <w:rPr>
                <w:bCs/>
                <w:sz w:val="2"/>
                <w:szCs w:val="2"/>
                <w:lang w:val="en-CA"/>
              </w:rPr>
            </w:pPr>
          </w:p>
          <w:p w14:paraId="1D0FF21D" w14:textId="77777777" w:rsidR="00BE1982" w:rsidRDefault="00BE1982" w:rsidP="00575EB4">
            <w:pPr>
              <w:spacing w:after="0" w:line="240" w:lineRule="auto"/>
              <w:rPr>
                <w:bCs/>
                <w:sz w:val="2"/>
                <w:szCs w:val="2"/>
                <w:lang w:val="en-CA"/>
              </w:rPr>
            </w:pPr>
          </w:p>
          <w:p w14:paraId="07C80E84" w14:textId="77777777" w:rsidR="00BE1982" w:rsidRDefault="00BE1982" w:rsidP="00575EB4">
            <w:pPr>
              <w:spacing w:after="0" w:line="240" w:lineRule="auto"/>
              <w:rPr>
                <w:bCs/>
                <w:sz w:val="2"/>
                <w:szCs w:val="2"/>
                <w:lang w:val="en-CA"/>
              </w:rPr>
            </w:pPr>
          </w:p>
          <w:p w14:paraId="20E19879" w14:textId="77777777" w:rsidR="00BE1982" w:rsidRDefault="00BE1982" w:rsidP="00575EB4">
            <w:pPr>
              <w:spacing w:after="0" w:line="240" w:lineRule="auto"/>
              <w:rPr>
                <w:bCs/>
                <w:sz w:val="2"/>
                <w:szCs w:val="2"/>
                <w:lang w:val="en-CA"/>
              </w:rPr>
            </w:pPr>
          </w:p>
          <w:p w14:paraId="09A32E7B" w14:textId="77777777" w:rsidR="00BE1982" w:rsidRDefault="00BE1982" w:rsidP="00575EB4">
            <w:pPr>
              <w:spacing w:after="0" w:line="240" w:lineRule="auto"/>
              <w:rPr>
                <w:bCs/>
                <w:sz w:val="2"/>
                <w:szCs w:val="2"/>
                <w:lang w:val="en-CA"/>
              </w:rPr>
            </w:pPr>
          </w:p>
          <w:p w14:paraId="543AD3F6" w14:textId="77777777" w:rsidR="00BE1982" w:rsidRDefault="00BE1982" w:rsidP="00575EB4">
            <w:pPr>
              <w:spacing w:after="0" w:line="240" w:lineRule="auto"/>
              <w:rPr>
                <w:bCs/>
                <w:sz w:val="2"/>
                <w:szCs w:val="2"/>
                <w:lang w:val="en-CA"/>
              </w:rPr>
            </w:pPr>
          </w:p>
          <w:p w14:paraId="6FE275CE" w14:textId="77777777" w:rsidR="00BE1982" w:rsidRDefault="00BE1982" w:rsidP="00575EB4">
            <w:pPr>
              <w:spacing w:after="0" w:line="240" w:lineRule="auto"/>
              <w:rPr>
                <w:bCs/>
                <w:sz w:val="2"/>
                <w:szCs w:val="2"/>
                <w:lang w:val="en-CA"/>
              </w:rPr>
            </w:pPr>
          </w:p>
          <w:p w14:paraId="5DCE6030" w14:textId="77777777" w:rsidR="00BE1982" w:rsidRDefault="00BE1982" w:rsidP="00575EB4">
            <w:pPr>
              <w:spacing w:after="0" w:line="240" w:lineRule="auto"/>
              <w:rPr>
                <w:bCs/>
                <w:sz w:val="2"/>
                <w:szCs w:val="2"/>
                <w:lang w:val="en-CA"/>
              </w:rPr>
            </w:pPr>
          </w:p>
          <w:p w14:paraId="514CF11F" w14:textId="77777777" w:rsidR="00BE1982" w:rsidRDefault="00BE1982" w:rsidP="00575EB4">
            <w:pPr>
              <w:spacing w:after="0" w:line="240" w:lineRule="auto"/>
              <w:rPr>
                <w:bCs/>
                <w:sz w:val="2"/>
                <w:szCs w:val="2"/>
                <w:lang w:val="en-CA"/>
              </w:rPr>
            </w:pPr>
          </w:p>
          <w:p w14:paraId="0FCB0A61" w14:textId="77777777" w:rsidR="00BE1982" w:rsidRDefault="00BE1982" w:rsidP="00575EB4">
            <w:pPr>
              <w:spacing w:after="0" w:line="240" w:lineRule="auto"/>
              <w:rPr>
                <w:bCs/>
                <w:sz w:val="2"/>
                <w:szCs w:val="2"/>
                <w:lang w:val="en-CA"/>
              </w:rPr>
            </w:pPr>
          </w:p>
          <w:p w14:paraId="7B59F617" w14:textId="77777777" w:rsidR="00BE1982" w:rsidRDefault="00BE1982" w:rsidP="00575EB4">
            <w:pPr>
              <w:spacing w:after="0" w:line="240" w:lineRule="auto"/>
              <w:rPr>
                <w:bCs/>
                <w:sz w:val="2"/>
                <w:szCs w:val="2"/>
                <w:lang w:val="en-CA"/>
              </w:rPr>
            </w:pPr>
          </w:p>
          <w:p w14:paraId="4542BBCD" w14:textId="77777777" w:rsidR="00BE1982" w:rsidRDefault="00BE1982" w:rsidP="00575EB4">
            <w:pPr>
              <w:spacing w:after="0" w:line="240" w:lineRule="auto"/>
              <w:rPr>
                <w:bCs/>
                <w:sz w:val="2"/>
                <w:szCs w:val="2"/>
                <w:lang w:val="en-CA"/>
              </w:rPr>
            </w:pPr>
          </w:p>
          <w:p w14:paraId="2C2B9399" w14:textId="77777777" w:rsidR="00BE1982" w:rsidRDefault="00BE1982" w:rsidP="00575EB4">
            <w:pPr>
              <w:spacing w:after="0" w:line="240" w:lineRule="auto"/>
              <w:rPr>
                <w:bCs/>
                <w:sz w:val="2"/>
                <w:szCs w:val="2"/>
                <w:lang w:val="en-CA"/>
              </w:rPr>
            </w:pPr>
          </w:p>
          <w:p w14:paraId="1ECA0C2E" w14:textId="77777777" w:rsidR="00BE1982" w:rsidRDefault="00BE1982" w:rsidP="00575EB4">
            <w:pPr>
              <w:spacing w:after="0" w:line="240" w:lineRule="auto"/>
              <w:rPr>
                <w:bCs/>
                <w:sz w:val="2"/>
                <w:szCs w:val="2"/>
                <w:lang w:val="en-CA"/>
              </w:rPr>
            </w:pPr>
          </w:p>
          <w:p w14:paraId="48421202" w14:textId="77777777" w:rsidR="00BE1982" w:rsidRDefault="00BE1982" w:rsidP="00575EB4">
            <w:pPr>
              <w:spacing w:after="0" w:line="240" w:lineRule="auto"/>
              <w:rPr>
                <w:bCs/>
                <w:sz w:val="2"/>
                <w:szCs w:val="2"/>
                <w:lang w:val="en-CA"/>
              </w:rPr>
            </w:pPr>
          </w:p>
          <w:p w14:paraId="29B9B3A4" w14:textId="77777777" w:rsidR="00BE1982" w:rsidRDefault="00BE1982" w:rsidP="00575EB4">
            <w:pPr>
              <w:spacing w:after="0" w:line="240" w:lineRule="auto"/>
              <w:rPr>
                <w:bCs/>
                <w:sz w:val="2"/>
                <w:szCs w:val="2"/>
                <w:lang w:val="en-CA"/>
              </w:rPr>
            </w:pPr>
          </w:p>
          <w:p w14:paraId="542D570B" w14:textId="77777777" w:rsidR="00BE1982" w:rsidRDefault="00BE1982" w:rsidP="00575EB4">
            <w:pPr>
              <w:spacing w:after="0" w:line="240" w:lineRule="auto"/>
              <w:rPr>
                <w:bCs/>
                <w:sz w:val="2"/>
                <w:szCs w:val="2"/>
                <w:lang w:val="en-CA"/>
              </w:rPr>
            </w:pPr>
          </w:p>
          <w:p w14:paraId="6A71313D" w14:textId="77777777" w:rsidR="00BE1982" w:rsidRDefault="00BE1982" w:rsidP="00575EB4">
            <w:pPr>
              <w:spacing w:after="0" w:line="240" w:lineRule="auto"/>
              <w:rPr>
                <w:bCs/>
                <w:sz w:val="2"/>
                <w:szCs w:val="2"/>
                <w:lang w:val="en-CA"/>
              </w:rPr>
            </w:pPr>
          </w:p>
          <w:p w14:paraId="137ACEC0" w14:textId="77777777" w:rsidR="00BE1982" w:rsidRDefault="00BE1982" w:rsidP="00575EB4">
            <w:pPr>
              <w:spacing w:after="0" w:line="240" w:lineRule="auto"/>
              <w:rPr>
                <w:bCs/>
                <w:sz w:val="2"/>
                <w:szCs w:val="2"/>
                <w:lang w:val="en-CA"/>
              </w:rPr>
            </w:pPr>
          </w:p>
          <w:p w14:paraId="695A4A34" w14:textId="77777777" w:rsidR="00BE1982" w:rsidRDefault="00BE1982" w:rsidP="00575EB4">
            <w:pPr>
              <w:spacing w:after="0" w:line="240" w:lineRule="auto"/>
              <w:rPr>
                <w:bCs/>
                <w:sz w:val="2"/>
                <w:szCs w:val="2"/>
                <w:lang w:val="en-CA"/>
              </w:rPr>
            </w:pPr>
          </w:p>
          <w:p w14:paraId="47DD9E68" w14:textId="77777777" w:rsidR="00BE1982" w:rsidRDefault="00BE1982" w:rsidP="00575EB4">
            <w:pPr>
              <w:spacing w:after="0" w:line="240" w:lineRule="auto"/>
              <w:rPr>
                <w:bCs/>
                <w:sz w:val="2"/>
                <w:szCs w:val="2"/>
                <w:lang w:val="en-CA"/>
              </w:rPr>
            </w:pPr>
          </w:p>
          <w:p w14:paraId="1C12DCBE" w14:textId="77777777" w:rsidR="00BE1982" w:rsidRDefault="00BE1982" w:rsidP="00575EB4">
            <w:pPr>
              <w:spacing w:after="0" w:line="240" w:lineRule="auto"/>
              <w:rPr>
                <w:bCs/>
                <w:sz w:val="2"/>
                <w:szCs w:val="2"/>
                <w:lang w:val="en-CA"/>
              </w:rPr>
            </w:pPr>
          </w:p>
          <w:p w14:paraId="1AAB1A26" w14:textId="77777777" w:rsidR="00BE1982" w:rsidRDefault="00BE1982" w:rsidP="00575EB4">
            <w:pPr>
              <w:spacing w:after="0" w:line="240" w:lineRule="auto"/>
              <w:rPr>
                <w:bCs/>
                <w:sz w:val="2"/>
                <w:szCs w:val="2"/>
                <w:lang w:val="en-CA"/>
              </w:rPr>
            </w:pPr>
          </w:p>
          <w:p w14:paraId="3116F554" w14:textId="77777777" w:rsidR="00BE1982" w:rsidRDefault="00BE1982" w:rsidP="00575EB4">
            <w:pPr>
              <w:spacing w:after="0" w:line="240" w:lineRule="auto"/>
              <w:rPr>
                <w:bCs/>
                <w:sz w:val="2"/>
                <w:szCs w:val="2"/>
                <w:lang w:val="en-CA"/>
              </w:rPr>
            </w:pPr>
          </w:p>
          <w:p w14:paraId="58CE62F8" w14:textId="77777777" w:rsidR="00BE1982" w:rsidRDefault="00BE1982" w:rsidP="00575EB4">
            <w:pPr>
              <w:spacing w:after="0" w:line="240" w:lineRule="auto"/>
              <w:rPr>
                <w:bCs/>
                <w:sz w:val="2"/>
                <w:szCs w:val="2"/>
                <w:lang w:val="en-CA"/>
              </w:rPr>
            </w:pPr>
          </w:p>
          <w:p w14:paraId="00B79A91" w14:textId="77777777" w:rsidR="00BE1982" w:rsidRDefault="00BE1982" w:rsidP="00575EB4">
            <w:pPr>
              <w:spacing w:after="0" w:line="240" w:lineRule="auto"/>
              <w:rPr>
                <w:bCs/>
                <w:sz w:val="2"/>
                <w:szCs w:val="2"/>
                <w:lang w:val="en-CA"/>
              </w:rPr>
            </w:pPr>
          </w:p>
          <w:p w14:paraId="1EB15151" w14:textId="77777777" w:rsidR="00BE1982" w:rsidRDefault="00BE1982" w:rsidP="00575EB4">
            <w:pPr>
              <w:spacing w:after="0" w:line="240" w:lineRule="auto"/>
              <w:rPr>
                <w:bCs/>
                <w:sz w:val="2"/>
                <w:szCs w:val="2"/>
                <w:lang w:val="en-CA"/>
              </w:rPr>
            </w:pPr>
          </w:p>
          <w:p w14:paraId="13896373" w14:textId="77777777" w:rsidR="00BE1982" w:rsidRDefault="00BE1982" w:rsidP="00575EB4">
            <w:pPr>
              <w:spacing w:after="0" w:line="240" w:lineRule="auto"/>
              <w:rPr>
                <w:bCs/>
                <w:sz w:val="2"/>
                <w:szCs w:val="2"/>
                <w:lang w:val="en-CA"/>
              </w:rPr>
            </w:pPr>
          </w:p>
          <w:p w14:paraId="18B8FBA6" w14:textId="77777777" w:rsidR="00BE1982" w:rsidRDefault="00BE1982" w:rsidP="00575EB4">
            <w:pPr>
              <w:spacing w:after="0" w:line="240" w:lineRule="auto"/>
              <w:rPr>
                <w:bCs/>
                <w:sz w:val="2"/>
                <w:szCs w:val="2"/>
                <w:lang w:val="en-CA"/>
              </w:rPr>
            </w:pPr>
          </w:p>
          <w:p w14:paraId="0B9AC85E" w14:textId="77777777" w:rsidR="00BE1982" w:rsidRDefault="00BE1982" w:rsidP="00575EB4">
            <w:pPr>
              <w:spacing w:after="0" w:line="240" w:lineRule="auto"/>
              <w:rPr>
                <w:bCs/>
                <w:sz w:val="2"/>
                <w:szCs w:val="2"/>
                <w:lang w:val="en-CA"/>
              </w:rPr>
            </w:pPr>
          </w:p>
          <w:p w14:paraId="4C056AB1" w14:textId="77777777" w:rsidR="00BE1982" w:rsidRDefault="00BE1982" w:rsidP="00575EB4">
            <w:pPr>
              <w:spacing w:after="0" w:line="240" w:lineRule="auto"/>
              <w:rPr>
                <w:bCs/>
                <w:sz w:val="2"/>
                <w:szCs w:val="2"/>
                <w:lang w:val="en-CA"/>
              </w:rPr>
            </w:pPr>
          </w:p>
          <w:p w14:paraId="06DAF4C3" w14:textId="77777777" w:rsidR="00BE1982" w:rsidRDefault="00BE1982" w:rsidP="00575EB4">
            <w:pPr>
              <w:spacing w:after="0" w:line="240" w:lineRule="auto"/>
              <w:rPr>
                <w:bCs/>
                <w:sz w:val="2"/>
                <w:szCs w:val="2"/>
                <w:lang w:val="en-CA"/>
              </w:rPr>
            </w:pPr>
          </w:p>
          <w:p w14:paraId="18ECA094" w14:textId="77777777" w:rsidR="00BE1982" w:rsidRDefault="00BE1982" w:rsidP="00575EB4">
            <w:pPr>
              <w:spacing w:after="0" w:line="240" w:lineRule="auto"/>
              <w:rPr>
                <w:bCs/>
                <w:sz w:val="2"/>
                <w:szCs w:val="2"/>
                <w:lang w:val="en-CA"/>
              </w:rPr>
            </w:pPr>
          </w:p>
          <w:p w14:paraId="48D90909" w14:textId="77777777" w:rsidR="00BE1982" w:rsidRDefault="00BE1982" w:rsidP="00575EB4">
            <w:pPr>
              <w:spacing w:after="0" w:line="240" w:lineRule="auto"/>
              <w:rPr>
                <w:bCs/>
                <w:sz w:val="2"/>
                <w:szCs w:val="2"/>
                <w:lang w:val="en-CA"/>
              </w:rPr>
            </w:pPr>
          </w:p>
          <w:p w14:paraId="493C6BBF" w14:textId="77777777" w:rsidR="00BE1982" w:rsidRPr="000A6258" w:rsidRDefault="00BE1982" w:rsidP="00575EB4">
            <w:pPr>
              <w:spacing w:after="0" w:line="240" w:lineRule="auto"/>
              <w:rPr>
                <w:bCs/>
                <w:sz w:val="2"/>
                <w:szCs w:val="2"/>
                <w:lang w:val="en-CA"/>
              </w:rPr>
            </w:pPr>
          </w:p>
          <w:p w14:paraId="2DFE512F" w14:textId="77777777" w:rsidR="00BE1982" w:rsidRPr="000A6258" w:rsidRDefault="00BE1982" w:rsidP="00575EB4">
            <w:pPr>
              <w:spacing w:after="0" w:line="240" w:lineRule="auto"/>
              <w:rPr>
                <w:bCs/>
                <w:sz w:val="2"/>
                <w:szCs w:val="2"/>
                <w:lang w:val="en-CA"/>
              </w:rPr>
            </w:pPr>
          </w:p>
          <w:p w14:paraId="107D46E7"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115C2B1"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2ADAD1AD"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27AA975E"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567DA97E"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2DDC3764"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7445D164"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0F231106" w14:textId="77777777" w:rsidTr="00913E2F">
        <w:trPr>
          <w:trHeight w:val="349"/>
          <w:jc w:val="center"/>
        </w:trPr>
        <w:tc>
          <w:tcPr>
            <w:tcW w:w="340" w:type="pct"/>
            <w:vMerge/>
            <w:tcBorders>
              <w:left w:val="single" w:sz="8" w:space="0" w:color="FFFFFF"/>
              <w:right w:val="single" w:sz="8" w:space="0" w:color="FFFFFF"/>
            </w:tcBorders>
          </w:tcPr>
          <w:p w14:paraId="5CFAC462"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4CB9EC"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69854FCC"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A5346BC"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27CD7D4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114BE49D"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278E0A0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FA3F144" w14:textId="77777777" w:rsidTr="00913E2F">
        <w:trPr>
          <w:trHeight w:val="349"/>
          <w:jc w:val="center"/>
        </w:trPr>
        <w:tc>
          <w:tcPr>
            <w:tcW w:w="340" w:type="pct"/>
            <w:vMerge/>
            <w:tcBorders>
              <w:left w:val="single" w:sz="8" w:space="0" w:color="FFFFFF"/>
              <w:right w:val="single" w:sz="8" w:space="0" w:color="FFFFFF"/>
            </w:tcBorders>
          </w:tcPr>
          <w:p w14:paraId="4F50D74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B600FFE"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5F52628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699E9F8"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9B1B9A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22BADCF"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60B7A0E2"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4768F4B9" w14:textId="77777777" w:rsidTr="00913E2F">
        <w:trPr>
          <w:trHeight w:val="349"/>
          <w:jc w:val="center"/>
        </w:trPr>
        <w:tc>
          <w:tcPr>
            <w:tcW w:w="340" w:type="pct"/>
            <w:vMerge/>
            <w:tcBorders>
              <w:left w:val="single" w:sz="8" w:space="0" w:color="FFFFFF"/>
              <w:right w:val="single" w:sz="8" w:space="0" w:color="FFFFFF"/>
            </w:tcBorders>
          </w:tcPr>
          <w:p w14:paraId="4F6BB58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721F4D83"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5ED7C26"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2C084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EA687B8"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5B18A91"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771DA5A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618BC916" w14:textId="77777777" w:rsidTr="00913E2F">
        <w:trPr>
          <w:trHeight w:val="349"/>
          <w:jc w:val="center"/>
        </w:trPr>
        <w:tc>
          <w:tcPr>
            <w:tcW w:w="340" w:type="pct"/>
            <w:vMerge/>
            <w:tcBorders>
              <w:left w:val="single" w:sz="8" w:space="0" w:color="FFFFFF"/>
              <w:right w:val="single" w:sz="8" w:space="0" w:color="FFFFFF"/>
            </w:tcBorders>
          </w:tcPr>
          <w:p w14:paraId="20813D31"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19154E6E"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16E8C5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90A5F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4DFD0FC0"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0522972"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6B0CB515"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4ECF65C5"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AE2CC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6F8BBB1"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F453045"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C599F07"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536D930"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436D3D6"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7669AAEE"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0CC6AB96"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05801368" w14:textId="77777777" w:rsidR="00BE1982" w:rsidRDefault="00BE1982" w:rsidP="00575EB4">
            <w:pPr>
              <w:spacing w:after="0" w:line="240" w:lineRule="auto"/>
              <w:rPr>
                <w:bCs/>
                <w:sz w:val="2"/>
                <w:szCs w:val="2"/>
                <w:lang w:val="en-CA"/>
              </w:rPr>
            </w:pPr>
          </w:p>
          <w:p w14:paraId="1D753248" w14:textId="77777777" w:rsidR="00BE1982" w:rsidRDefault="00BE1982" w:rsidP="00575EB4">
            <w:pPr>
              <w:spacing w:after="0" w:line="240" w:lineRule="auto"/>
              <w:rPr>
                <w:bCs/>
                <w:sz w:val="2"/>
                <w:szCs w:val="2"/>
                <w:lang w:val="en-CA"/>
              </w:rPr>
            </w:pPr>
          </w:p>
          <w:p w14:paraId="3416C228" w14:textId="77777777" w:rsidR="00BE1982" w:rsidRDefault="00BE1982" w:rsidP="00575EB4">
            <w:pPr>
              <w:spacing w:after="0" w:line="240" w:lineRule="auto"/>
              <w:rPr>
                <w:bCs/>
                <w:sz w:val="2"/>
                <w:szCs w:val="2"/>
                <w:lang w:val="en-CA"/>
              </w:rPr>
            </w:pPr>
          </w:p>
          <w:p w14:paraId="682355BD" w14:textId="77777777" w:rsidR="00BE1982" w:rsidRDefault="00BE1982" w:rsidP="00575EB4">
            <w:pPr>
              <w:spacing w:after="0" w:line="240" w:lineRule="auto"/>
              <w:rPr>
                <w:bCs/>
                <w:sz w:val="2"/>
                <w:szCs w:val="2"/>
                <w:lang w:val="en-CA"/>
              </w:rPr>
            </w:pPr>
          </w:p>
          <w:p w14:paraId="2E9D325E" w14:textId="77777777" w:rsidR="00BE1982" w:rsidRDefault="00BE1982" w:rsidP="00575EB4">
            <w:pPr>
              <w:spacing w:after="0" w:line="240" w:lineRule="auto"/>
              <w:rPr>
                <w:bCs/>
                <w:sz w:val="2"/>
                <w:szCs w:val="2"/>
                <w:lang w:val="en-CA"/>
              </w:rPr>
            </w:pPr>
          </w:p>
          <w:p w14:paraId="5FA1F98B" w14:textId="77777777" w:rsidR="00BE1982" w:rsidRDefault="00BE1982" w:rsidP="00575EB4">
            <w:pPr>
              <w:spacing w:after="0" w:line="240" w:lineRule="auto"/>
              <w:rPr>
                <w:bCs/>
                <w:sz w:val="2"/>
                <w:szCs w:val="2"/>
                <w:lang w:val="en-CA"/>
              </w:rPr>
            </w:pPr>
          </w:p>
          <w:p w14:paraId="63EF2894" w14:textId="77777777" w:rsidR="00BE1982" w:rsidRDefault="00BE1982" w:rsidP="00575EB4">
            <w:pPr>
              <w:spacing w:after="0" w:line="240" w:lineRule="auto"/>
              <w:rPr>
                <w:bCs/>
                <w:sz w:val="2"/>
                <w:szCs w:val="2"/>
                <w:lang w:val="en-CA"/>
              </w:rPr>
            </w:pPr>
          </w:p>
          <w:p w14:paraId="68F4A2DC" w14:textId="77777777" w:rsidR="00BE1982" w:rsidRDefault="00BE1982" w:rsidP="00575EB4">
            <w:pPr>
              <w:spacing w:after="0" w:line="240" w:lineRule="auto"/>
              <w:rPr>
                <w:bCs/>
                <w:sz w:val="2"/>
                <w:szCs w:val="2"/>
                <w:lang w:val="en-CA"/>
              </w:rPr>
            </w:pPr>
          </w:p>
          <w:p w14:paraId="0C18BDBF" w14:textId="77777777" w:rsidR="00BE1982" w:rsidRDefault="00BE1982" w:rsidP="00575EB4">
            <w:pPr>
              <w:spacing w:after="0" w:line="240" w:lineRule="auto"/>
              <w:rPr>
                <w:bCs/>
                <w:sz w:val="2"/>
                <w:szCs w:val="2"/>
                <w:lang w:val="en-CA"/>
              </w:rPr>
            </w:pPr>
          </w:p>
          <w:p w14:paraId="2C340A7A" w14:textId="77777777" w:rsidR="00BE1982" w:rsidRDefault="00BE1982" w:rsidP="00575EB4">
            <w:pPr>
              <w:spacing w:after="0" w:line="240" w:lineRule="auto"/>
              <w:rPr>
                <w:bCs/>
                <w:sz w:val="2"/>
                <w:szCs w:val="2"/>
                <w:lang w:val="en-CA"/>
              </w:rPr>
            </w:pPr>
          </w:p>
          <w:p w14:paraId="6382A5BD" w14:textId="77777777" w:rsidR="00BE1982" w:rsidRDefault="00BE1982" w:rsidP="00575EB4">
            <w:pPr>
              <w:spacing w:after="0" w:line="240" w:lineRule="auto"/>
              <w:rPr>
                <w:bCs/>
                <w:sz w:val="2"/>
                <w:szCs w:val="2"/>
                <w:lang w:val="en-CA"/>
              </w:rPr>
            </w:pPr>
          </w:p>
          <w:p w14:paraId="261D1F13" w14:textId="77777777" w:rsidR="00BE1982" w:rsidRDefault="00BE1982" w:rsidP="00575EB4">
            <w:pPr>
              <w:spacing w:after="0" w:line="240" w:lineRule="auto"/>
              <w:rPr>
                <w:bCs/>
                <w:sz w:val="2"/>
                <w:szCs w:val="2"/>
                <w:lang w:val="en-CA"/>
              </w:rPr>
            </w:pPr>
          </w:p>
          <w:p w14:paraId="463DE675" w14:textId="77777777" w:rsidR="00BE1982" w:rsidRDefault="00BE1982" w:rsidP="00575EB4">
            <w:pPr>
              <w:spacing w:after="0" w:line="240" w:lineRule="auto"/>
              <w:rPr>
                <w:bCs/>
                <w:sz w:val="2"/>
                <w:szCs w:val="2"/>
                <w:lang w:val="en-CA"/>
              </w:rPr>
            </w:pPr>
          </w:p>
          <w:p w14:paraId="4FBEE614" w14:textId="77777777" w:rsidR="00BE1982" w:rsidRDefault="00BE1982" w:rsidP="00575EB4">
            <w:pPr>
              <w:spacing w:after="0" w:line="240" w:lineRule="auto"/>
              <w:rPr>
                <w:bCs/>
                <w:sz w:val="2"/>
                <w:szCs w:val="2"/>
                <w:lang w:val="en-CA"/>
              </w:rPr>
            </w:pPr>
          </w:p>
          <w:p w14:paraId="698D635B" w14:textId="77777777" w:rsidR="00BE1982" w:rsidRDefault="00BE1982" w:rsidP="00575EB4">
            <w:pPr>
              <w:spacing w:after="0" w:line="240" w:lineRule="auto"/>
              <w:rPr>
                <w:bCs/>
                <w:sz w:val="2"/>
                <w:szCs w:val="2"/>
                <w:lang w:val="en-CA"/>
              </w:rPr>
            </w:pPr>
          </w:p>
          <w:p w14:paraId="70298EF2" w14:textId="77777777" w:rsidR="00BE1982" w:rsidRDefault="00BE1982" w:rsidP="00575EB4">
            <w:pPr>
              <w:spacing w:after="0" w:line="240" w:lineRule="auto"/>
              <w:rPr>
                <w:bCs/>
                <w:sz w:val="2"/>
                <w:szCs w:val="2"/>
                <w:lang w:val="en-CA"/>
              </w:rPr>
            </w:pPr>
          </w:p>
          <w:p w14:paraId="055DC18B" w14:textId="77777777" w:rsidR="00BE1982" w:rsidRDefault="00BE1982" w:rsidP="00575EB4">
            <w:pPr>
              <w:spacing w:after="0" w:line="240" w:lineRule="auto"/>
              <w:rPr>
                <w:bCs/>
                <w:sz w:val="2"/>
                <w:szCs w:val="2"/>
                <w:lang w:val="en-CA"/>
              </w:rPr>
            </w:pPr>
          </w:p>
          <w:p w14:paraId="78D6AD10" w14:textId="77777777" w:rsidR="00BE1982" w:rsidRDefault="00BE1982" w:rsidP="00575EB4">
            <w:pPr>
              <w:spacing w:after="0" w:line="240" w:lineRule="auto"/>
              <w:rPr>
                <w:bCs/>
                <w:sz w:val="2"/>
                <w:szCs w:val="2"/>
                <w:lang w:val="en-CA"/>
              </w:rPr>
            </w:pPr>
          </w:p>
          <w:p w14:paraId="5EBA2829" w14:textId="77777777" w:rsidR="00BE1982" w:rsidRDefault="00BE1982" w:rsidP="00575EB4">
            <w:pPr>
              <w:spacing w:after="0" w:line="240" w:lineRule="auto"/>
              <w:rPr>
                <w:bCs/>
                <w:sz w:val="2"/>
                <w:szCs w:val="2"/>
                <w:lang w:val="en-CA"/>
              </w:rPr>
            </w:pPr>
          </w:p>
          <w:p w14:paraId="26A395B9" w14:textId="77777777" w:rsidR="00BE1982" w:rsidRDefault="00BE1982" w:rsidP="00575EB4">
            <w:pPr>
              <w:spacing w:after="0" w:line="240" w:lineRule="auto"/>
              <w:rPr>
                <w:bCs/>
                <w:sz w:val="2"/>
                <w:szCs w:val="2"/>
                <w:lang w:val="en-CA"/>
              </w:rPr>
            </w:pPr>
          </w:p>
          <w:p w14:paraId="6CB3921A" w14:textId="77777777" w:rsidR="00BE1982" w:rsidRDefault="00BE1982" w:rsidP="00575EB4">
            <w:pPr>
              <w:spacing w:after="0" w:line="240" w:lineRule="auto"/>
              <w:rPr>
                <w:bCs/>
                <w:sz w:val="2"/>
                <w:szCs w:val="2"/>
                <w:lang w:val="en-CA"/>
              </w:rPr>
            </w:pPr>
          </w:p>
          <w:p w14:paraId="3FF8DC9E" w14:textId="77777777" w:rsidR="00BE1982" w:rsidRDefault="00BE1982" w:rsidP="00575EB4">
            <w:pPr>
              <w:spacing w:after="0" w:line="240" w:lineRule="auto"/>
              <w:rPr>
                <w:bCs/>
                <w:sz w:val="2"/>
                <w:szCs w:val="2"/>
                <w:lang w:val="en-CA"/>
              </w:rPr>
            </w:pPr>
          </w:p>
          <w:p w14:paraId="493465E6" w14:textId="77777777" w:rsidR="00BE1982" w:rsidRDefault="00BE1982" w:rsidP="00575EB4">
            <w:pPr>
              <w:spacing w:after="0" w:line="240" w:lineRule="auto"/>
              <w:rPr>
                <w:bCs/>
                <w:sz w:val="2"/>
                <w:szCs w:val="2"/>
                <w:lang w:val="en-CA"/>
              </w:rPr>
            </w:pPr>
          </w:p>
          <w:p w14:paraId="7A3613D9" w14:textId="77777777" w:rsidR="00BE1982" w:rsidRDefault="00BE1982" w:rsidP="00575EB4">
            <w:pPr>
              <w:spacing w:after="0" w:line="240" w:lineRule="auto"/>
              <w:rPr>
                <w:bCs/>
                <w:sz w:val="2"/>
                <w:szCs w:val="2"/>
                <w:lang w:val="en-CA"/>
              </w:rPr>
            </w:pPr>
          </w:p>
          <w:p w14:paraId="07A4703C" w14:textId="77777777" w:rsidR="00BE1982" w:rsidRDefault="00BE1982" w:rsidP="00575EB4">
            <w:pPr>
              <w:spacing w:after="0" w:line="240" w:lineRule="auto"/>
              <w:rPr>
                <w:bCs/>
                <w:sz w:val="2"/>
                <w:szCs w:val="2"/>
                <w:lang w:val="en-CA"/>
              </w:rPr>
            </w:pPr>
          </w:p>
          <w:p w14:paraId="4A725FC6" w14:textId="77777777" w:rsidR="00BE1982" w:rsidRDefault="00BE1982" w:rsidP="00575EB4">
            <w:pPr>
              <w:spacing w:after="0" w:line="240" w:lineRule="auto"/>
              <w:rPr>
                <w:bCs/>
                <w:sz w:val="2"/>
                <w:szCs w:val="2"/>
                <w:lang w:val="en-CA"/>
              </w:rPr>
            </w:pPr>
          </w:p>
          <w:p w14:paraId="20D10EB1" w14:textId="77777777" w:rsidR="00BE1982" w:rsidRDefault="00BE1982" w:rsidP="00575EB4">
            <w:pPr>
              <w:spacing w:after="0" w:line="240" w:lineRule="auto"/>
              <w:rPr>
                <w:bCs/>
                <w:sz w:val="2"/>
                <w:szCs w:val="2"/>
                <w:lang w:val="en-CA"/>
              </w:rPr>
            </w:pPr>
          </w:p>
          <w:p w14:paraId="0F2D5506" w14:textId="77777777" w:rsidR="00BE1982" w:rsidRDefault="00BE1982" w:rsidP="00575EB4">
            <w:pPr>
              <w:spacing w:after="0" w:line="240" w:lineRule="auto"/>
              <w:rPr>
                <w:bCs/>
                <w:sz w:val="2"/>
                <w:szCs w:val="2"/>
                <w:lang w:val="en-CA"/>
              </w:rPr>
            </w:pPr>
          </w:p>
          <w:p w14:paraId="59238DE9" w14:textId="77777777" w:rsidR="00BE1982" w:rsidRDefault="00BE1982" w:rsidP="00575EB4">
            <w:pPr>
              <w:spacing w:after="0" w:line="240" w:lineRule="auto"/>
              <w:rPr>
                <w:bCs/>
                <w:sz w:val="2"/>
                <w:szCs w:val="2"/>
                <w:lang w:val="en-CA"/>
              </w:rPr>
            </w:pPr>
          </w:p>
          <w:p w14:paraId="44080F77" w14:textId="77777777" w:rsidR="00BE1982" w:rsidRDefault="00BE1982" w:rsidP="00575EB4">
            <w:pPr>
              <w:spacing w:after="0" w:line="240" w:lineRule="auto"/>
              <w:rPr>
                <w:bCs/>
                <w:sz w:val="2"/>
                <w:szCs w:val="2"/>
                <w:lang w:val="en-CA"/>
              </w:rPr>
            </w:pPr>
          </w:p>
          <w:p w14:paraId="044630AF" w14:textId="77777777" w:rsidR="00BE1982" w:rsidRDefault="00BE1982" w:rsidP="00575EB4">
            <w:pPr>
              <w:spacing w:after="0" w:line="240" w:lineRule="auto"/>
              <w:rPr>
                <w:bCs/>
                <w:sz w:val="2"/>
                <w:szCs w:val="2"/>
                <w:lang w:val="en-CA"/>
              </w:rPr>
            </w:pPr>
          </w:p>
          <w:p w14:paraId="13C664FF" w14:textId="77777777" w:rsidR="00BE1982" w:rsidRDefault="00BE1982" w:rsidP="00575EB4">
            <w:pPr>
              <w:spacing w:after="0" w:line="240" w:lineRule="auto"/>
              <w:rPr>
                <w:bCs/>
                <w:sz w:val="2"/>
                <w:szCs w:val="2"/>
                <w:lang w:val="en-CA"/>
              </w:rPr>
            </w:pPr>
          </w:p>
          <w:p w14:paraId="3D1D3FB0" w14:textId="77777777" w:rsidR="00BE1982" w:rsidRDefault="00BE1982" w:rsidP="00575EB4">
            <w:pPr>
              <w:spacing w:after="0" w:line="240" w:lineRule="auto"/>
              <w:rPr>
                <w:bCs/>
                <w:sz w:val="2"/>
                <w:szCs w:val="2"/>
                <w:lang w:val="en-CA"/>
              </w:rPr>
            </w:pPr>
          </w:p>
          <w:p w14:paraId="26210D7E" w14:textId="77777777" w:rsidR="00BE1982" w:rsidRDefault="00BE1982" w:rsidP="00575EB4">
            <w:pPr>
              <w:spacing w:after="0" w:line="240" w:lineRule="auto"/>
              <w:rPr>
                <w:bCs/>
                <w:sz w:val="2"/>
                <w:szCs w:val="2"/>
                <w:lang w:val="en-CA"/>
              </w:rPr>
            </w:pPr>
          </w:p>
          <w:p w14:paraId="5D0F6A59" w14:textId="77777777" w:rsidR="00BE1982" w:rsidRDefault="00BE1982" w:rsidP="00575EB4">
            <w:pPr>
              <w:spacing w:after="0" w:line="240" w:lineRule="auto"/>
              <w:rPr>
                <w:bCs/>
                <w:sz w:val="2"/>
                <w:szCs w:val="2"/>
                <w:lang w:val="en-CA"/>
              </w:rPr>
            </w:pPr>
          </w:p>
          <w:p w14:paraId="336FAE6D" w14:textId="77777777" w:rsidR="00BE1982" w:rsidRDefault="00BE1982" w:rsidP="00575EB4">
            <w:pPr>
              <w:spacing w:after="0" w:line="240" w:lineRule="auto"/>
              <w:rPr>
                <w:bCs/>
                <w:sz w:val="2"/>
                <w:szCs w:val="2"/>
                <w:lang w:val="en-CA"/>
              </w:rPr>
            </w:pPr>
          </w:p>
          <w:p w14:paraId="5E835A1F" w14:textId="77777777" w:rsidR="00BE1982" w:rsidRDefault="00BE1982" w:rsidP="00575EB4">
            <w:pPr>
              <w:spacing w:after="0" w:line="240" w:lineRule="auto"/>
              <w:rPr>
                <w:bCs/>
                <w:sz w:val="2"/>
                <w:szCs w:val="2"/>
                <w:lang w:val="en-CA"/>
              </w:rPr>
            </w:pPr>
          </w:p>
          <w:p w14:paraId="70253EE3" w14:textId="77777777" w:rsidR="00BE1982" w:rsidRDefault="00BE1982" w:rsidP="00575EB4">
            <w:pPr>
              <w:spacing w:after="0" w:line="240" w:lineRule="auto"/>
              <w:rPr>
                <w:bCs/>
                <w:sz w:val="2"/>
                <w:szCs w:val="2"/>
                <w:lang w:val="en-CA"/>
              </w:rPr>
            </w:pPr>
          </w:p>
          <w:p w14:paraId="5FEA6C52" w14:textId="77777777" w:rsidR="00BE1982" w:rsidRDefault="00BE1982" w:rsidP="00575EB4">
            <w:pPr>
              <w:spacing w:after="0" w:line="240" w:lineRule="auto"/>
              <w:rPr>
                <w:bCs/>
                <w:sz w:val="2"/>
                <w:szCs w:val="2"/>
                <w:lang w:val="en-CA"/>
              </w:rPr>
            </w:pPr>
          </w:p>
          <w:p w14:paraId="3F4A6852" w14:textId="77777777" w:rsidR="00BE1982" w:rsidRDefault="00BE1982" w:rsidP="00575EB4">
            <w:pPr>
              <w:spacing w:after="0" w:line="240" w:lineRule="auto"/>
              <w:rPr>
                <w:bCs/>
                <w:sz w:val="2"/>
                <w:szCs w:val="2"/>
                <w:lang w:val="en-CA"/>
              </w:rPr>
            </w:pPr>
          </w:p>
          <w:p w14:paraId="2490E629" w14:textId="77777777" w:rsidR="00BE1982" w:rsidRPr="000A6258" w:rsidRDefault="00BE1982" w:rsidP="00575EB4">
            <w:pPr>
              <w:spacing w:after="0" w:line="240" w:lineRule="auto"/>
              <w:rPr>
                <w:bCs/>
                <w:sz w:val="2"/>
                <w:szCs w:val="2"/>
                <w:lang w:val="en-CA"/>
              </w:rPr>
            </w:pPr>
          </w:p>
          <w:p w14:paraId="65DA7A99" w14:textId="77777777" w:rsidR="00BE1982" w:rsidRPr="000A6258" w:rsidRDefault="00BE1982" w:rsidP="00575EB4">
            <w:pPr>
              <w:spacing w:after="0" w:line="240" w:lineRule="auto"/>
              <w:rPr>
                <w:bCs/>
                <w:sz w:val="2"/>
                <w:szCs w:val="2"/>
                <w:lang w:val="en-CA"/>
              </w:rPr>
            </w:pPr>
          </w:p>
          <w:p w14:paraId="099E3945"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607BEF2" w14:textId="77777777"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350A34"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07D540E4"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B270FB2"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4491E13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2B7A4570"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5837FC5D" w14:textId="77777777" w:rsidTr="00913E2F">
        <w:trPr>
          <w:trHeight w:val="349"/>
          <w:jc w:val="center"/>
        </w:trPr>
        <w:tc>
          <w:tcPr>
            <w:tcW w:w="340" w:type="pct"/>
            <w:vMerge/>
            <w:tcBorders>
              <w:left w:val="single" w:sz="8" w:space="0" w:color="FFFFFF"/>
              <w:right w:val="single" w:sz="8" w:space="0" w:color="FFFFFF"/>
            </w:tcBorders>
          </w:tcPr>
          <w:p w14:paraId="3CB1616D"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BF35475"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FBFFBE"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1E8F03F4"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F9758A4"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C3083D7"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C3E971D"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77F98FE8" w14:textId="77777777" w:rsidTr="00913E2F">
        <w:trPr>
          <w:trHeight w:val="349"/>
          <w:jc w:val="center"/>
        </w:trPr>
        <w:tc>
          <w:tcPr>
            <w:tcW w:w="340" w:type="pct"/>
            <w:vMerge/>
            <w:tcBorders>
              <w:left w:val="single" w:sz="8" w:space="0" w:color="FFFFFF"/>
              <w:right w:val="single" w:sz="8" w:space="0" w:color="FFFFFF"/>
            </w:tcBorders>
          </w:tcPr>
          <w:p w14:paraId="76D96AE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E70812"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32D6098"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EDFA10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32570C"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2A4253B5"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4D921341"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E9DF24D" w14:textId="77777777" w:rsidTr="00913E2F">
        <w:trPr>
          <w:trHeight w:val="349"/>
          <w:jc w:val="center"/>
        </w:trPr>
        <w:tc>
          <w:tcPr>
            <w:tcW w:w="340" w:type="pct"/>
            <w:vMerge/>
            <w:tcBorders>
              <w:left w:val="single" w:sz="8" w:space="0" w:color="FFFFFF"/>
              <w:right w:val="single" w:sz="8" w:space="0" w:color="FFFFFF"/>
            </w:tcBorders>
          </w:tcPr>
          <w:p w14:paraId="3C12BBAE"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5B6DA8D"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EB32F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540FA64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76A6BCC"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48B65CEE"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1717FEFD"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51D3EF74" w14:textId="77777777" w:rsidTr="00913E2F">
        <w:trPr>
          <w:trHeight w:val="349"/>
          <w:jc w:val="center"/>
        </w:trPr>
        <w:tc>
          <w:tcPr>
            <w:tcW w:w="340" w:type="pct"/>
            <w:vMerge/>
            <w:tcBorders>
              <w:left w:val="single" w:sz="8" w:space="0" w:color="FFFFFF"/>
              <w:right w:val="single" w:sz="8" w:space="0" w:color="FFFFFF"/>
            </w:tcBorders>
          </w:tcPr>
          <w:p w14:paraId="5C6524E6"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457CD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7D35CE3"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29F31F4"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04C2E0A"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58F0BA7"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2BBECD3A"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42CE4E2C"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96169F"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AEEB7A9"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308CFC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4189342"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6DD6361F"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4DE739DF"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3AA40E88"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31A4DEB2" w14:textId="6D866915" w:rsidR="002C7AAE" w:rsidRDefault="00913E2F" w:rsidP="0016138E">
      <w:pPr>
        <w:spacing w:before="120"/>
      </w:pPr>
      <w:r>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8B7EBA">
        <w:t xml:space="preserve">Figure </w:t>
      </w:r>
      <w:r w:rsidR="008B7EBA">
        <w:rPr>
          <w:noProof/>
        </w:rPr>
        <w:t>3</w:t>
      </w:r>
      <w:r w:rsidR="008B7EBA">
        <w:noBreakHyphen/>
      </w:r>
      <w:r w:rsidR="008B7EBA">
        <w:rPr>
          <w:noProof/>
        </w:rPr>
        <w:t>3</w:t>
      </w:r>
      <w:r w:rsidR="00BE1982">
        <w:rPr>
          <w:highlight w:val="yellow"/>
        </w:rPr>
        <w:fldChar w:fldCharType="end"/>
      </w:r>
      <w:r w:rsidR="00BE1982">
        <w:t>b</w:t>
      </w:r>
      <w:r w:rsidR="007B1111">
        <w:t>). This phase image artifact was present in all subjects. For BS, the inhomogeneities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8B7EBA">
        <w:t xml:space="preserve">Figure </w:t>
      </w:r>
      <w:r w:rsidR="008B7EBA">
        <w:rPr>
          <w:noProof/>
        </w:rPr>
        <w:t>3</w:t>
      </w:r>
      <w:r w:rsidR="008B7EBA">
        <w:noBreakHyphen/>
      </w:r>
      <w:r w:rsidR="008B7EBA">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B7EBA">
        <w:t xml:space="preserve">Figure </w:t>
      </w:r>
      <w:r w:rsidR="008B7EBA">
        <w:rPr>
          <w:noProof/>
        </w:rPr>
        <w:t>3</w:t>
      </w:r>
      <w:r w:rsidR="008B7EBA">
        <w:noBreakHyphen/>
      </w:r>
      <w:r w:rsidR="008B7EBA">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B7EBA">
        <w:t xml:space="preserve">Figure </w:t>
      </w:r>
      <w:r w:rsidR="008B7EBA">
        <w:rPr>
          <w:noProof/>
        </w:rPr>
        <w:t>3</w:t>
      </w:r>
      <w:r w:rsidR="008B7EBA">
        <w:noBreakHyphen/>
      </w:r>
      <w:r w:rsidR="008B7EBA">
        <w:rPr>
          <w:noProof/>
        </w:rPr>
        <w:t>3</w:t>
      </w:r>
      <w:r w:rsidR="002B7411">
        <w:rPr>
          <w:highlight w:val="yellow"/>
        </w:rPr>
        <w:fldChar w:fldCharType="end"/>
      </w:r>
      <w:r w:rsidR="002B7411">
        <w:t>a</w:t>
      </w:r>
      <w:r w:rsidR="00EC124F">
        <w:t>). However, by carefully adjusting the window/level (not shown), 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postfiltering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2C7AAE">
        <w:instrText xml:space="preserve"> ADDIN EN.CITE &lt;EndNote&gt;&lt;Cite&gt;&lt;Author&gt;Yarnykh&lt;/Author&gt;&lt;Year&gt;2007&lt;/Year&gt;&lt;RecNum&gt;195&lt;/RecNum&gt;&lt;DisplayText&gt;[1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2C7AAE">
        <w:rPr>
          <w:noProof/>
        </w:rPr>
        <w:t>[12]</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r w:rsidR="002C7AAE">
        <w:br w:type="page"/>
      </w:r>
    </w:p>
    <w:p w14:paraId="4C46EE70" w14:textId="75F13A2A" w:rsidR="007B1111" w:rsidRDefault="0016138E" w:rsidP="00B70F0B">
      <w:pPr>
        <w:spacing w:before="120"/>
        <w:jc w:val="center"/>
      </w:pPr>
      <w:r>
        <w:rPr>
          <w:noProof/>
          <w:lang w:val="fr-FR" w:eastAsia="fr-FR"/>
        </w:rPr>
        <w:lastRenderedPageBreak/>
        <w:drawing>
          <wp:inline distT="0" distB="0" distL="0" distR="0" wp14:anchorId="42514303" wp14:editId="73AEC8DB">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1D0015BA" w14:textId="19196ED1" w:rsidR="002C7AAE" w:rsidRDefault="002C7AAE" w:rsidP="002C7AAE">
      <w:pPr>
        <w:pStyle w:val="Lgende"/>
      </w:pPr>
      <w:bookmarkStart w:id="46" w:name="_Ref488851949"/>
      <w:bookmarkStart w:id="47" w:name="_Toc496526556"/>
      <w:r>
        <w:t xml:space="preserve">Figure </w:t>
      </w:r>
      <w:fldSimple w:instr=" STYLEREF 1 \s ">
        <w:r w:rsidR="008B7EBA">
          <w:rPr>
            <w:noProof/>
          </w:rPr>
          <w:t>3</w:t>
        </w:r>
      </w:fldSimple>
      <w:r w:rsidR="00624382">
        <w:noBreakHyphen/>
      </w:r>
      <w:fldSimple w:instr=" SEQ Figure \* ARABIC \s 1 ">
        <w:r w:rsidR="008B7EBA">
          <w:rPr>
            <w:noProof/>
          </w:rPr>
          <w:t>4</w:t>
        </w:r>
      </w:fldSimple>
      <w:bookmarkEnd w:id="46"/>
      <w:r>
        <w:t>. Unfiltered (a) and Gaussian filtered (b) B</w:t>
      </w:r>
      <w:r w:rsidRPr="002C7AAE">
        <w:rPr>
          <w:vertAlign w:val="subscript"/>
        </w:rPr>
        <w:t>1</w:t>
      </w:r>
      <w:r>
        <w:t xml:space="preserve"> maps of a single subject. (c) Relative differences between unfiltered and filtered maps shown as percent difference maps.</w:t>
      </w:r>
      <w:bookmarkEnd w:id="47"/>
    </w:p>
    <w:p w14:paraId="274E49DA" w14:textId="36A11E23" w:rsidR="002C7AAE" w:rsidRDefault="002C7AAE" w:rsidP="002C7AAE">
      <w:pPr>
        <w:spacing w:before="120"/>
      </w:pPr>
      <w:r>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8B7EBA">
        <w:t xml:space="preserve">Figure </w:t>
      </w:r>
      <w:r w:rsidR="008B7EBA">
        <w:rPr>
          <w:noProof/>
        </w:rPr>
        <w:t>3</w:t>
      </w:r>
      <w:r w:rsidR="008B7EBA">
        <w:noBreakHyphen/>
      </w:r>
      <w:r w:rsidR="008B7EBA">
        <w:rPr>
          <w:noProof/>
        </w:rPr>
        <w:t>4</w:t>
      </w:r>
      <w:r w:rsidR="00B70F0B">
        <w:fldChar w:fldCharType="end"/>
      </w:r>
      <w:r w:rsidR="00B70F0B">
        <w:t>a,b</w:t>
      </w:r>
      <w:r>
        <w:t xml:space="preserve">, and the relative difference (%) between the two is shown in </w:t>
      </w:r>
      <w:r w:rsidR="00B70F0B">
        <w:fldChar w:fldCharType="begin"/>
      </w:r>
      <w:r w:rsidR="00B70F0B">
        <w:instrText xml:space="preserve"> REF _Ref488851949 \h </w:instrText>
      </w:r>
      <w:r w:rsidR="00B70F0B">
        <w:fldChar w:fldCharType="separate"/>
      </w:r>
      <w:r w:rsidR="008B7EBA">
        <w:t xml:space="preserve">Figure </w:t>
      </w:r>
      <w:r w:rsidR="008B7EBA">
        <w:rPr>
          <w:noProof/>
        </w:rPr>
        <w:t>3</w:t>
      </w:r>
      <w:r w:rsidR="008B7EBA">
        <w:noBreakHyphen/>
      </w:r>
      <w:r w:rsidR="008B7EBA">
        <w:rPr>
          <w:noProof/>
        </w:rPr>
        <w:t>4</w:t>
      </w:r>
      <w:r w:rsidR="00B70F0B">
        <w:fldChar w:fldCharType="end"/>
      </w:r>
      <w:r w:rsidR="00B70F0B">
        <w:t>c</w:t>
      </w:r>
      <w:r>
        <w:t>. The Gaussian filter was effective at reducing noise in the maps, as well as in attenuating minor artifacts (eg,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8B7EBA">
        <w:t xml:space="preserve">Table </w:t>
      </w:r>
      <w:r w:rsidR="008B7EBA">
        <w:rPr>
          <w:noProof/>
        </w:rPr>
        <w:t>3</w:t>
      </w:r>
      <w:r w:rsidR="008B7EBA">
        <w:noBreakHyphen/>
      </w:r>
      <w:r w:rsidR="008B7EBA">
        <w:rPr>
          <w:noProof/>
        </w:rPr>
        <w:t>1</w:t>
      </w:r>
      <w:r w:rsidR="00B70F0B">
        <w:fldChar w:fldCharType="end"/>
      </w:r>
      <w:r>
        <w:t>). The correlations improved postfiltering;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E0DE3E1" w14:textId="6EDAA51A" w:rsidR="00B70F0B" w:rsidRDefault="002B3136" w:rsidP="002B3136">
      <w:pPr>
        <w:spacing w:before="120"/>
        <w:jc w:val="center"/>
      </w:pPr>
      <w:r>
        <w:rPr>
          <w:noProof/>
          <w:lang w:val="fr-FR" w:eastAsia="fr-FR"/>
        </w:rPr>
        <w:lastRenderedPageBreak/>
        <w:drawing>
          <wp:inline distT="0" distB="0" distL="0" distR="0" wp14:anchorId="54FCBAD9" wp14:editId="7208E1C3">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59C9F810" w14:textId="5F3990DA" w:rsidR="002B3136" w:rsidRDefault="002B3136" w:rsidP="002B3136">
      <w:pPr>
        <w:pStyle w:val="Lgende"/>
      </w:pPr>
      <w:bookmarkStart w:id="48" w:name="_Ref488852500"/>
      <w:bookmarkStart w:id="49" w:name="_Toc496526557"/>
      <w:r>
        <w:t xml:space="preserve">Figure </w:t>
      </w:r>
      <w:fldSimple w:instr=" STYLEREF 1 \s ">
        <w:r w:rsidR="008B7EBA">
          <w:rPr>
            <w:noProof/>
          </w:rPr>
          <w:t>3</w:t>
        </w:r>
      </w:fldSimple>
      <w:r w:rsidR="00624382">
        <w:noBreakHyphen/>
      </w:r>
      <w:fldSimple w:instr=" SEQ Figure \* ARABIC \s 1 ">
        <w:r w:rsidR="008B7EBA">
          <w:rPr>
            <w:noProof/>
          </w:rPr>
          <w:t>5</w:t>
        </w:r>
      </w:fldSimple>
      <w:bookmarkEnd w:id="48"/>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49"/>
    </w:p>
    <w:p w14:paraId="748B81FA" w14:textId="190420F9"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rsidR="008B7EBA">
        <w:t xml:space="preserve">Figure </w:t>
      </w:r>
      <w:r w:rsidR="008B7EBA">
        <w:rPr>
          <w:noProof/>
        </w:rPr>
        <w:t>3</w:t>
      </w:r>
      <w:r w:rsidR="008B7EBA">
        <w:noBreakHyphen/>
      </w:r>
      <w:r w:rsidR="008B7EBA">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8B7EBA">
        <w:t xml:space="preserve">Figure </w:t>
      </w:r>
      <w:r w:rsidR="008B7EBA">
        <w:rPr>
          <w:noProof/>
        </w:rPr>
        <w:t>3</w:t>
      </w:r>
      <w:r w:rsidR="008B7EBA">
        <w:noBreakHyphen/>
      </w:r>
      <w:r w:rsidR="008B7EBA">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007D11">
        <w:instrText xml:space="preserve"> ADDIN EN.CITE &lt;EndNote&gt;&lt;Cite&gt;&lt;Author&gt;Yarnykh&lt;/Author&gt;&lt;Year&gt;2007&lt;/Year&gt;&lt;RecNum&gt;195&lt;/RecNum&gt;&lt;DisplayText&gt;[1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007D11">
        <w:rPr>
          <w:noProof/>
        </w:rPr>
        <w:t>[12]</w:t>
      </w:r>
      <w:r w:rsidR="00007D11">
        <w:fldChar w:fldCharType="end"/>
      </w:r>
      <w:r w:rsidR="00007D11">
        <w:t>.</w:t>
      </w:r>
    </w:p>
    <w:p w14:paraId="190BC435" w14:textId="16FCFA9A" w:rsidR="00007D11" w:rsidRDefault="00007D11" w:rsidP="00007D11">
      <w:pPr>
        <w:pStyle w:val="Titre2"/>
      </w:pPr>
      <w:bookmarkStart w:id="50" w:name="_Toc496526515"/>
      <w:r>
        <w:t>Discussion</w:t>
      </w:r>
      <w:bookmarkEnd w:id="50"/>
    </w:p>
    <w:p w14:paraId="7372D25C" w14:textId="2741A6D5"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voxelwis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w:t>
      </w:r>
      <w:r>
        <w:lastRenderedPageBreak/>
        <w:t>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 </w:instrTex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DATA </w:instrText>
      </w:r>
      <w:r>
        <w:fldChar w:fldCharType="end"/>
      </w:r>
      <w:r>
        <w:fldChar w:fldCharType="separate"/>
      </w:r>
      <w:r>
        <w:rPr>
          <w:noProof/>
        </w:rPr>
        <w:t>[14]</w:t>
      </w:r>
      <w:r>
        <w:fldChar w:fldCharType="end"/>
      </w:r>
      <w:r>
        <w:t xml:space="preserve"> mapping techniques themselves (20–30%). Our results demonstrate that double angle B</w:t>
      </w:r>
      <w:r w:rsidRPr="00617323">
        <w:rPr>
          <w:vertAlign w:val="subscript"/>
        </w:rPr>
        <w:t>1</w:t>
      </w:r>
      <w:r>
        <w:t xml:space="preserve"> mapping using a standard product EPI sequences can produce whole-brain B</w:t>
      </w:r>
      <w:r w:rsidRPr="00617323">
        <w:rPr>
          <w:vertAlign w:val="subscript"/>
        </w:rPr>
        <w:t>1</w:t>
      </w:r>
      <w:r>
        <w:t xml:space="preserve"> maps comparable in quality to rapid techniques (eg, AFI and BS) in a clinically acceptable scan time (~2min). While our work was based on a multishot EPI protocol </w:t>
      </w:r>
      <w:r>
        <w:fldChar w:fldCharType="begin"/>
      </w:r>
      <w:r>
        <w:instrText xml:space="preserve"> ADDIN EN.CITE &lt;EndNote&gt;&lt;Cite&gt;&lt;Author&gt;Wang&lt;/Author&gt;&lt;Year&gt;2005&lt;/Year&gt;&lt;RecNum&gt;8224&lt;/RecNum&gt;&lt;DisplayText&gt;[1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Pr>
          <w:noProof/>
        </w:rPr>
        <w:t>[19]</w:t>
      </w:r>
      <w:r>
        <w:fldChar w:fldCharType="end"/>
      </w:r>
      <w:r>
        <w:t xml:space="preserve">, double angle imaging using other fast k-space acquisition strategies could also be considered (eg, double angle using a fast spin-echo readout </w:t>
      </w:r>
      <w:r>
        <w:fldChar w:fldCharType="begin"/>
      </w:r>
      <w:r>
        <w:instrText xml:space="preserve"> ADDIN EN.CITE &lt;EndNote&gt;&lt;Cite&gt;&lt;Author&gt;Samson&lt;/Author&gt;&lt;Year&gt;2006&lt;/Year&gt;&lt;RecNum&gt;8104&lt;/RecNum&gt;&lt;DisplayText&gt;[22]&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Pr>
          <w:noProof/>
        </w:rPr>
        <w:t>[22]</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instrText xml:space="preserve"> ADDIN EN.CITE &lt;EndNote&gt;&lt;Cite&gt;&lt;Author&gt;Wang&lt;/Author&gt;&lt;Year&gt;2005&lt;/Year&gt;&lt;RecNum&gt;8224&lt;/RecNum&gt;&lt;DisplayText&gt;[1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Pr>
          <w:noProof/>
        </w:rPr>
        <w:t>[19]</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0355DFB0" w14:textId="2B2F1B01" w:rsidR="00617323" w:rsidRDefault="00617323" w:rsidP="00617323">
      <w:r>
        <w:t>Other groups have also presented comparison studies of existing B</w:t>
      </w:r>
      <w:r w:rsidRPr="00CB0F33">
        <w:rPr>
          <w:vertAlign w:val="subscript"/>
        </w:rPr>
        <w:t>1</w:t>
      </w:r>
      <w:r w:rsidR="00CB0F33">
        <w:t xml:space="preserve"> methods. Lutti et al </w:t>
      </w:r>
      <w:r w:rsidR="00CB0F33">
        <w:fldChar w:fldCharType="begin"/>
      </w:r>
      <w:r w:rsidR="00CB0F33">
        <w:instrText xml:space="preserve"> ADDIN EN.CITE &lt;EndNote&gt;&lt;Cite&gt;&lt;Author&gt;Lutti&lt;/Author&gt;&lt;Year&gt;2010&lt;/Year&gt;&lt;RecNum&gt;8156&lt;/RecNum&gt;&lt;DisplayText&gt;[25]&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CB0F33">
        <w:rPr>
          <w:noProof/>
        </w:rPr>
        <w:t>[25]</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I4LDI5XTwvRGlzcGxheVRleHQ+PHJl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</w:fldData>
        </w:fldChar>
      </w:r>
      <w:r w:rsidR="0016138E">
        <w:instrText xml:space="preserve"> ADDIN EN.CITE </w:instrText>
      </w:r>
      <w:r w:rsidR="0016138E">
        <w:fldChar w:fldCharType="begin">
          <w:fldData xml:space="preserve">PEVuZE5vdGU+PENpdGU+PEF1dGhvcj5Nb3JyZWxsPC9BdXRob3I+PFllYXI+MjAxMDwvWWVhcj48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</w:fldData>
        </w:fldChar>
      </w:r>
      <w:r w:rsidR="0016138E">
        <w:instrText xml:space="preserve"> ADDIN EN.CITE.DATA </w:instrText>
      </w:r>
      <w:r w:rsidR="0016138E">
        <w:fldChar w:fldCharType="end"/>
      </w:r>
      <w:r w:rsidR="0016138E">
        <w:fldChar w:fldCharType="separate"/>
      </w:r>
      <w:r w:rsidR="0016138E">
        <w:rPr>
          <w:noProof/>
        </w:rPr>
        <w:t>[28,29]</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estimation for the range observed in the brain at 3T, and all</w:t>
      </w:r>
      <w:r w:rsidR="00CB0F33">
        <w:t xml:space="preserve"> </w:t>
      </w:r>
      <w:r>
        <w:t>of the methods compared in our work had SNRs above this</w:t>
      </w:r>
      <w:r w:rsidR="00CB0F33">
        <w:t xml:space="preserve"> </w:t>
      </w:r>
      <w:r>
        <w:t>threshold in WM.</w:t>
      </w:r>
    </w:p>
    <w:p w14:paraId="596586F9" w14:textId="714224F0" w:rsidR="0016138E" w:rsidRDefault="0016138E" w:rsidP="0016138E">
      <w:r>
        <w:lastRenderedPageBreak/>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instrText xml:space="preserve"> ADDIN EN.CITE &lt;EndNote&gt;&lt;Cite&gt;&lt;Author&gt;Balezeau&lt;/Author&gt;&lt;Year&gt;2011&lt;/Year&gt;&lt;RecNum&gt;8167&lt;/RecNum&gt;&lt;DisplayText&gt;[30]&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Pr>
          <w:noProof/>
        </w:rPr>
        <w:t>[30]</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instrText xml:space="preserve"> ADDIN EN.CITE &lt;EndNote&gt;&lt;Cite&gt;&lt;Author&gt;Lutti&lt;/Author&gt;&lt;Year&gt;2014&lt;/Year&gt;&lt;RecNum&gt;8210&lt;/RecNum&gt;&lt;DisplayText&gt;[31]&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Pr>
          <w:noProof/>
        </w:rPr>
        <w:t>[31]</w:t>
      </w:r>
      <w:r>
        <w:fldChar w:fldCharType="end"/>
      </w:r>
      <w:r>
        <w:t>. A modified DA B</w:t>
      </w:r>
      <w:r w:rsidRPr="0016138E">
        <w:rPr>
          <w:vertAlign w:val="subscript"/>
        </w:rPr>
        <w:t>1</w:t>
      </w:r>
      <w:r>
        <w:t xml:space="preserve"> method has also been proposed to map low flip angles accurately </w:t>
      </w:r>
      <w:r>
        <w:fldChar w:fldCharType="begin"/>
      </w:r>
      <w:r>
        <w:instrText xml:space="preserve"> ADDIN EN.CITE &lt;EndNote&gt;&lt;Cite&gt;&lt;Author&gt;Balezeau&lt;/Author&gt;&lt;Year&gt;2011&lt;/Year&gt;&lt;RecNum&gt;8167&lt;/RecNum&gt;&lt;DisplayText&gt;[30]&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Pr>
          <w:noProof/>
        </w:rPr>
        <w:t>[30]</w:t>
      </w:r>
      <w:r>
        <w:fldChar w:fldCharType="end"/>
      </w:r>
      <w:r>
        <w:t>, which could possibly be adapted to use fast k-space readout acquisition pulse sequences, such as EPI or fast spin-echo.</w:t>
      </w:r>
    </w:p>
    <w:p w14:paraId="11900759" w14:textId="3461339E" w:rsidR="0016138E" w:rsidRDefault="0016138E" w:rsidP="0016138E">
      <w:r>
        <w:t>For the purpose of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516635">
        <w:instrText xml:space="preserve"> ADDIN EN.CITE &lt;EndNote&gt;&lt;Cite&gt;&lt;Author&gt;Sled&lt;/Author&gt;&lt;Year&gt;2000&lt;/Year&gt;&lt;RecNum&gt;8232&lt;/RecNum&gt;&lt;DisplayText&gt;[32]&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516635">
        <w:rPr>
          <w:noProof/>
        </w:rPr>
        <w:t>[32]</w:t>
      </w:r>
      <w:r w:rsidR="00516635">
        <w:fldChar w:fldCharType="end"/>
      </w:r>
      <w:r>
        <w:t xml:space="preserve"> using a TR</w:t>
      </w:r>
      <w:r w:rsidR="00516635">
        <w:t xml:space="preserve"> = </w:t>
      </w:r>
      <w:r>
        <w:t xml:space="preserve">3000 msec and demonstrated very high voxelwis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516635">
        <w:instrText xml:space="preserve"> ADDIN EN.CITE &lt;EndNote&gt;&lt;Cite&gt;&lt;Author&gt;Sacolick&lt;/Author&gt;&lt;Year&gt;2010&lt;/Year&gt;&lt;RecNum&gt;3683&lt;/RecNum&gt;&lt;DisplayText&gt;[1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516635">
        <w:rPr>
          <w:noProof/>
        </w:rPr>
        <w:t>[13]</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516635">
        <w:instrText xml:space="preserve"> ADDIN EN.CITE &lt;EndNote&gt;&lt;Cite&gt;&lt;Author&gt;Parker&lt;/Author&gt;&lt;Year&gt;2001&lt;/Year&gt;&lt;RecNum&gt;8221&lt;/RecNum&gt;&lt;DisplayText&gt;[33]&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516635">
        <w:rPr>
          <w:noProof/>
        </w:rPr>
        <w:t>[33]</w:t>
      </w:r>
      <w:r w:rsidR="00516635">
        <w:fldChar w:fldCharType="end"/>
      </w:r>
      <w:r>
        <w:t xml:space="preserve">; however, they add additional complexity in postprocessing and require RF pulse waveform information, which may not always be accessible from the scanner. Single-slice DA imaging can mitigate slice profile inaccuracies by using </w:t>
      </w:r>
      <w:r w:rsidR="00516635">
        <w:t xml:space="preserve">nonselective excitation pulses </w:t>
      </w:r>
      <w:r w:rsidR="00516635">
        <w:fldChar w:fldCharType="begin"/>
      </w:r>
      <w:r w:rsidR="00516635">
        <w:instrText xml:space="preserve"> ADDIN EN.CITE &lt;EndNote&gt;&lt;Cite&gt;&lt;Author&gt;Sled&lt;/Author&gt;&lt;Year&gt;2000&lt;/Year&gt;&lt;RecNum&gt;8232&lt;/RecNum&gt;&lt;DisplayText&gt;[32]&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516635">
        <w:rPr>
          <w:noProof/>
        </w:rPr>
        <w:t>[32]</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516635">
        <w:instrText xml:space="preserve"> ADDIN EN.CITE &lt;EndNote&gt;&lt;Cite&gt;&lt;Author&gt;Mitsouras&lt;/Author&gt;&lt;Year&gt;2006&lt;/Year&gt;&lt;RecNum&gt;8223&lt;/RecNum&gt;&lt;DisplayText&gt;[34]&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516635">
        <w:rPr>
          <w:noProof/>
        </w:rPr>
        <w:t>[34]</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voxelwis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00603FA" w14:textId="1934F052" w:rsidR="00516635" w:rsidRDefault="00516635" w:rsidP="00076304">
      <w:r>
        <w:lastRenderedPageBreak/>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MTIsMjUsMzV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THV0dGk8L0F1dGhvcj48WWVhcj4yMDEwPC9ZZWFyPjxSZWNOdW0+ODE1NjwvUmVjTnVtPjxyZWNv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jI5LTM4PC9wYWdlcz48dm9sdW1lPjY0PC92b2x1bWU+PG51bWJlcj4xPC9udW1iZXI+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NzM5LTQzPC9wYWdlcz48dm9sdW1lPjYwPC92b2x1bWU+PG51bWJlcj4zPC9udW1i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</w:fldData>
        </w:fldChar>
      </w:r>
      <w:r>
        <w:instrText xml:space="preserve"> ADDIN EN.CITE </w:instrText>
      </w:r>
      <w:r>
        <w:fldChar w:fldCharType="begin">
          <w:fldData xml:space="preserve">PEVuZE5vdGU+PENpdGU+PEF1dGhvcj5ZYXJueWtoPC9BdXRob3I+PFllYXI+MjAwNzwvWWVhcj48
UmVjTnVtPjE5NTwvUmVjTnVtPjxEaXNwbGF5VGV4dD5bMTIsMjUsMzV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THV0dGk8L0F1dGhvcj48WWVhcj4yMDEwPC9ZZWFyPjxSZWNOdW0+ODE1NjwvUmVjTnVtPjxyZWNv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jI5LTM4PC9wYWdlcz48dm9sdW1lPjY0PC92b2x1bWU+PG51bWJlcj4xPC9udW1iZXI+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NzM5LTQzPC9wYWdlcz48dm9sdW1lPjYwPC92b2x1bWU+PG51bWJlcj4zPC9udW1i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</w:fldData>
        </w:fldChar>
      </w:r>
      <w:r>
        <w:instrText xml:space="preserve"> ADDIN EN.CITE.DATA </w:instrText>
      </w:r>
      <w:r>
        <w:fldChar w:fldCharType="end"/>
      </w:r>
      <w:r>
        <w:fldChar w:fldCharType="separate"/>
      </w:r>
      <w:r>
        <w:rPr>
          <w:noProof/>
        </w:rPr>
        <w:t>[12,25,35]</w:t>
      </w:r>
      <w:r>
        <w:fldChar w:fldCharType="end"/>
      </w:r>
      <w:r>
        <w:t>, as the B</w:t>
      </w:r>
      <w:r w:rsidRPr="00516635">
        <w:rPr>
          <w:vertAlign w:val="subscript"/>
        </w:rPr>
        <w:t>1</w:t>
      </w:r>
      <w:r>
        <w:t xml:space="preserve"> variation in the brain is expected to be smooth and spatially slowly varying </w:t>
      </w:r>
      <w:r>
        <w:fldChar w:fldCharType="begin"/>
      </w:r>
      <w:r>
        <w:instrText xml:space="preserve"> ADDIN EN.CITE &lt;EndNote&gt;&lt;Cite&gt;&lt;Author&gt;Sled&lt;/Author&gt;&lt;Year&gt;1998&lt;/Year&gt;&lt;RecNum&gt;3864&lt;/RecNum&gt;&lt;DisplayText&gt;[18]&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Pr>
          <w:noProof/>
        </w:rPr>
        <w:t>[18]</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instrText xml:space="preserve"> ADDIN EN.CITE &lt;EndNote&gt;&lt;Cite&gt;&lt;Author&gt;Yarnykh&lt;/Author&gt;&lt;Year&gt;2007&lt;/Year&gt;&lt;RecNum&gt;195&lt;/RecNum&gt;&lt;DisplayText&gt;[1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Pr>
          <w:noProof/>
        </w:rPr>
        <w:t>[12]</w:t>
      </w:r>
      <w:r>
        <w:fldChar w:fldCharType="end"/>
      </w:r>
      <w:r>
        <w:t xml:space="preserve"> to 10 mm </w:t>
      </w:r>
      <w:r>
        <w:fldChar w:fldCharType="begin"/>
      </w:r>
      <w:r>
        <w:instrText xml:space="preserve"> ADDIN EN.CITE &lt;EndNote&gt;&lt;Cite&gt;&lt;Author&gt;Helms&lt;/Author&gt;&lt;Year&gt;2008&lt;/Year&gt;&lt;RecNum&gt;8177&lt;/RecNum&gt;&lt;DisplayText&gt;[35]&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Pr>
          <w:noProof/>
        </w:rPr>
        <w:t>[35]</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postblurring </w:t>
      </w:r>
      <w:r>
        <w:fldChar w:fldCharType="begin">
          <w:fldData xml:space="preserve">PEVuZE5vdGU+PENpdGU+PEF1dGhvcj5ZYXJueWtoPC9BdXRob3I+PFllYXI+MjAwNzwvWWVhcj48
UmVjTnVtPjE5NTwvUmVjTnVtPjxEaXNwbGF5VGV4dD5bMTIsMj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instrText xml:space="preserve"> ADDIN EN.CITE </w:instrText>
      </w:r>
      <w:r>
        <w:fldChar w:fldCharType="begin">
          <w:fldData xml:space="preserve">PEVuZE5vdGU+PENpdGU+PEF1dGhvcj5ZYXJueWtoPC9BdXRob3I+PFllYXI+MjAwNzwvWWVhcj48
UmVjTnVtPjE5NTwvUmVjTnVtPjxEaXNwbGF5VGV4dD5bMTIsMj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instrText xml:space="preserve"> ADDIN EN.CITE.DATA </w:instrText>
      </w:r>
      <w:r>
        <w:fldChar w:fldCharType="end"/>
      </w:r>
      <w:r>
        <w:fldChar w:fldCharType="separate"/>
      </w:r>
      <w:r>
        <w:rPr>
          <w:noProof/>
        </w:rPr>
        <w:t>[12,25]</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076304">
        <w:instrText xml:space="preserve"> ADDIN EN.CITE &lt;EndNote&gt;&lt;Cite&gt;&lt;Author&gt;Kellner&lt;/Author&gt;&lt;Year&gt;2016&lt;/Year&gt;&lt;RecNum&gt;8240&lt;/RecNum&gt;&lt;DisplayText&gt;[36]&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076304">
        <w:rPr>
          <w:noProof/>
        </w:rPr>
        <w:t>[36]</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eg, ventricles in our EPI-DA maps). If tissue masks are available, specific tissues known to produce inaccurate B</w:t>
      </w:r>
      <w:r w:rsidR="00076304" w:rsidRPr="00076304">
        <w:rPr>
          <w:vertAlign w:val="subscript"/>
        </w:rPr>
        <w:t>1</w:t>
      </w:r>
      <w:r w:rsidR="00076304">
        <w:t xml:space="preserve"> values (eg, for the multislice EPI-DA case, cerebrospinal fluid) could be masked, and B</w:t>
      </w:r>
      <w:r w:rsidR="00076304" w:rsidRPr="00076304">
        <w:rPr>
          <w:vertAlign w:val="subscript"/>
        </w:rPr>
        <w:t>1</w:t>
      </w:r>
      <w:r w:rsidR="00076304">
        <w:t xml:space="preserve"> values could be interpolated in these regions to approximate the missing values.</w:t>
      </w:r>
    </w:p>
    <w:p w14:paraId="3DCA9B5B" w14:textId="72D77CF5"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instrText xml:space="preserve"> ADDIN EN.CITE &lt;EndNote&gt;&lt;Cite&gt;&lt;Author&gt;Nehrke&lt;/Author&gt;&lt;Year&gt;2010&lt;/Year&gt;&lt;RecNum&gt;8243&lt;/RecNum&gt;&lt;DisplayText&gt;[37]&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Pr>
          <w:noProof/>
        </w:rPr>
        <w:t>[37]</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instrText xml:space="preserve"> ADDIN EN.CITE &lt;EndNote&gt;&lt;Cite&gt;&lt;Author&gt;Pohmann&lt;/Author&gt;&lt;Year&gt;2013&lt;/Year&gt;&lt;RecNum&gt;8175&lt;/RecNum&gt;&lt;DisplayText&gt;[38]&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Pr>
          <w:noProof/>
        </w:rPr>
        <w:t>[38]</w:t>
      </w:r>
      <w:r>
        <w:fldChar w:fldCharType="end"/>
      </w:r>
      <w:r>
        <w:t xml:space="preserve">. However, Bloch-Siegert at 7T requires additional acceleration techniques like EPI due to its high SAR RF pulses </w:t>
      </w:r>
      <w:r>
        <w:fldChar w:fldCharType="begin"/>
      </w:r>
      <w:r>
        <w:instrText xml:space="preserve"> ADDIN EN.CITE &lt;EndNote&gt;&lt;Cite&gt;&lt;Author&gt;Saranathan&lt;/Author&gt;&lt;Year&gt;2013&lt;/Year&gt;&lt;RecNum&gt;8166&lt;/RecNum&gt;&lt;DisplayText&gt;[39]&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Pr>
          <w:noProof/>
        </w:rPr>
        <w:t>[39]</w:t>
      </w:r>
      <w:r>
        <w:fldChar w:fldCharType="end"/>
      </w:r>
      <w:r>
        <w:t>. Supplementary scans (eg,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instrText xml:space="preserve"> ADDIN EN.CITE &lt;EndNote&gt;&lt;Cite&gt;&lt;Author&gt;Lutti&lt;/Author&gt;&lt;Year&gt;2012&lt;/Year&gt;&lt;RecNum&gt;8179&lt;/RecNum&gt;&lt;DisplayText&gt;[40]&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Pr>
          <w:noProof/>
        </w:rPr>
        <w:t>[40]</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instrText xml:space="preserve"> ADDIN EN.CITE &lt;EndNote&gt;&lt;Cite&gt;&lt;Author&gt;Lutti&lt;/Author&gt;&lt;Year&gt;2014&lt;/Year&gt;&lt;RecNum&gt;8245&lt;/RecNum&gt;&lt;DisplayText&gt;[41]&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Pr>
          <w:noProof/>
        </w:rPr>
        <w:t>[41]</w:t>
      </w:r>
      <w:r>
        <w:fldChar w:fldCharType="end"/>
      </w:r>
      <w:r>
        <w:t>, such as AFI, BS, or other advanced B</w:t>
      </w:r>
      <w:r w:rsidRPr="00076304">
        <w:rPr>
          <w:vertAlign w:val="subscript"/>
        </w:rPr>
        <w:t>1</w:t>
      </w:r>
      <w:r>
        <w:t xml:space="preserve"> mapping techniques.</w:t>
      </w:r>
    </w:p>
    <w:p w14:paraId="7B8919D7" w14:textId="74EA88F3" w:rsidR="00076304" w:rsidRDefault="00076304" w:rsidP="00076304">
      <w:r>
        <w:lastRenderedPageBreak/>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xMywyN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instrText xml:space="preserve"> ADDIN EN.CITE </w:instrText>
      </w:r>
      <w:r>
        <w:fldChar w:fldCharType="begin">
          <w:fldData xml:space="preserve">PEVuZE5vdGU+PENpdGU+PEF1dGhvcj5TYWNvbGljazwvQXV0aG9yPjxZZWFyPjIwMTA8L1llYXI+
PFJlY051bT4zNjgzPC9SZWNOdW0+PERpc3BsYXlUZXh0PlsxMywyN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instrText xml:space="preserve"> ADDIN EN.CITE.DATA </w:instrText>
      </w:r>
      <w:r>
        <w:fldChar w:fldCharType="end"/>
      </w:r>
      <w:r>
        <w:fldChar w:fldCharType="separate"/>
      </w:r>
      <w:r>
        <w:rPr>
          <w:noProof/>
        </w:rPr>
        <w:t>[13,25]</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6AD7BD24" w14:textId="36FA6C4A" w:rsidR="00076304" w:rsidRDefault="00076304" w:rsidP="00072270">
      <w:r>
        <w:t>In conclusion, we report that B</w:t>
      </w:r>
      <w:r w:rsidRPr="00076304">
        <w:rPr>
          <w:vertAlign w:val="subscript"/>
        </w:rPr>
        <w:t>1</w:t>
      </w:r>
      <w:r>
        <w:t xml:space="preserve"> mapping at 3T implemented using standard product pulse sequences (eg, interleaved multislice EPI double angle) can serve as a sufficient alternative to advanced B</w:t>
      </w:r>
      <w:r w:rsidRPr="00076304">
        <w:rPr>
          <w:vertAlign w:val="subscript"/>
        </w:rPr>
        <w:t>1</w:t>
      </w:r>
      <w:r>
        <w:t xml:space="preserve"> methods (eg, actual flip angle imaging, Bloch-Sieger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eg,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40192F92" w14:textId="1083787C" w:rsidR="00072270" w:rsidRDefault="00072270" w:rsidP="00072270">
      <w:pPr>
        <w:pStyle w:val="Titre2"/>
      </w:pPr>
      <w:bookmarkStart w:id="51" w:name="_Toc496526516"/>
      <w:r>
        <w:t>Acknowledgments</w:t>
      </w:r>
      <w:bookmarkEnd w:id="51"/>
    </w:p>
    <w:p w14:paraId="1EB1F102" w14:textId="2ECB9766"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10350B71" w14:textId="77777777" w:rsidR="003F2C39" w:rsidRPr="00C80E78" w:rsidRDefault="003F2C39" w:rsidP="00D502E1">
      <w:pPr>
        <w:spacing w:line="240" w:lineRule="auto"/>
        <w:jc w:val="left"/>
      </w:pPr>
      <w:r w:rsidRPr="00C80E78">
        <w:br w:type="page"/>
      </w:r>
    </w:p>
    <w:p w14:paraId="42F37F30" w14:textId="6A945709" w:rsidR="003F2C39" w:rsidRPr="00B30120" w:rsidRDefault="003F2C39" w:rsidP="003F2C39">
      <w:pPr>
        <w:pStyle w:val="Titre1"/>
        <w:rPr>
          <w:b w:val="0"/>
          <w:i/>
          <w:sz w:val="40"/>
          <w:szCs w:val="40"/>
        </w:rPr>
      </w:pPr>
      <w:r w:rsidRPr="00C80E78">
        <w:lastRenderedPageBreak/>
        <w:br/>
      </w:r>
      <w:bookmarkStart w:id="52" w:name="_Toc496526517"/>
      <w:r w:rsidRPr="00B30120">
        <w:rPr>
          <w:b w:val="0"/>
          <w:i/>
          <w:sz w:val="40"/>
          <w:szCs w:val="40"/>
        </w:rPr>
        <w:t>B</w:t>
      </w:r>
      <w:r w:rsidRPr="00B30120">
        <w:rPr>
          <w:b w:val="0"/>
          <w:i/>
          <w:sz w:val="40"/>
          <w:szCs w:val="40"/>
          <w:vertAlign w:val="subscript"/>
        </w:rPr>
        <w:t>1</w:t>
      </w:r>
      <w:r w:rsidRPr="00B30120">
        <w:rPr>
          <w:b w:val="0"/>
          <w:i/>
          <w:sz w:val="40"/>
          <w:szCs w:val="40"/>
        </w:rPr>
        <w:t>-Sensitivity Analysis of Quantiative</w:t>
      </w:r>
      <w:r w:rsidRPr="00B30120">
        <w:rPr>
          <w:b w:val="0"/>
          <w:i/>
          <w:sz w:val="40"/>
          <w:szCs w:val="40"/>
        </w:rPr>
        <w:br/>
        <w:t>Magnetization Transfer Imaging</w:t>
      </w:r>
      <w:bookmarkEnd w:id="52"/>
    </w:p>
    <w:p w14:paraId="57DBF093" w14:textId="49698C0E" w:rsidR="003F2C39" w:rsidRDefault="003F2C39" w:rsidP="003F2C39">
      <w:pPr>
        <w:pStyle w:val="Titre2"/>
      </w:pPr>
      <w:bookmarkStart w:id="53" w:name="_Toc496526518"/>
      <w:r>
        <w:t>Preface</w:t>
      </w:r>
      <w:bookmarkEnd w:id="53"/>
    </w:p>
    <w:p w14:paraId="2BA91E5B" w14:textId="587A2D4F" w:rsidR="00913E2F" w:rsidRDefault="00913E2F">
      <w:pPr>
        <w:spacing w:after="0" w:line="240" w:lineRule="auto"/>
        <w:jc w:val="left"/>
      </w:pPr>
      <w:r>
        <w:br w:type="page"/>
      </w:r>
    </w:p>
    <w:p w14:paraId="0AE4239D" w14:textId="77777777" w:rsidR="00913E2F" w:rsidRDefault="00913E2F" w:rsidP="00913E2F">
      <w:pPr>
        <w:jc w:val="center"/>
        <w:rPr>
          <w:b/>
          <w:sz w:val="40"/>
          <w:szCs w:val="40"/>
        </w:rPr>
      </w:pPr>
    </w:p>
    <w:p w14:paraId="6D36E3B9" w14:textId="7F4B41BF" w:rsidR="00913E2F" w:rsidRPr="00913E2F" w:rsidRDefault="00913E2F" w:rsidP="00913E2F">
      <w:pPr>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6DCB180E" w14:textId="77777777" w:rsidR="00913E2F" w:rsidRDefault="00913E2F" w:rsidP="00913E2F">
      <w:pPr>
        <w:jc w:val="center"/>
      </w:pPr>
    </w:p>
    <w:p w14:paraId="2366C800" w14:textId="77777777" w:rsidR="00913E2F" w:rsidRDefault="00913E2F" w:rsidP="00913E2F">
      <w:pPr>
        <w:jc w:val="center"/>
      </w:pPr>
    </w:p>
    <w:p w14:paraId="391365AB" w14:textId="1262BA69" w:rsidR="00913E2F" w:rsidRPr="00913E2F" w:rsidRDefault="00913E2F" w:rsidP="00913E2F">
      <w:pPr>
        <w:jc w:val="center"/>
        <w:rPr>
          <w:i/>
          <w:sz w:val="32"/>
          <w:szCs w:val="32"/>
          <w:lang w:val="fr-FR"/>
        </w:rPr>
      </w:pPr>
      <w:r w:rsidRPr="00913E2F">
        <w:rPr>
          <w:i/>
          <w:sz w:val="32"/>
          <w:szCs w:val="32"/>
          <w:lang w:val="fr-FR"/>
        </w:rPr>
        <w:t>Mathieu Boudreau, Nikola Stikov, G. Bruce Pike</w:t>
      </w:r>
    </w:p>
    <w:p w14:paraId="38301768" w14:textId="77777777" w:rsidR="00913E2F" w:rsidRPr="00913E2F" w:rsidRDefault="00913E2F" w:rsidP="00913E2F">
      <w:pPr>
        <w:jc w:val="center"/>
        <w:rPr>
          <w:lang w:val="fr-FR"/>
        </w:rPr>
      </w:pPr>
    </w:p>
    <w:p w14:paraId="27FEB2CB" w14:textId="77777777" w:rsidR="00913E2F" w:rsidRPr="00913E2F" w:rsidRDefault="00913E2F" w:rsidP="00913E2F">
      <w:pPr>
        <w:jc w:val="center"/>
        <w:rPr>
          <w:lang w:val="fr-FR"/>
        </w:rPr>
      </w:pPr>
    </w:p>
    <w:p w14:paraId="711DF08E" w14:textId="77777777" w:rsidR="00913E2F" w:rsidRPr="00813BAC" w:rsidRDefault="00913E2F" w:rsidP="00913E2F">
      <w:pPr>
        <w:spacing w:after="0"/>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24A27D7C" w14:textId="77777777" w:rsidR="00913E2F" w:rsidRDefault="00913E2F" w:rsidP="00913E2F">
      <w:pPr>
        <w:jc w:val="center"/>
      </w:pPr>
    </w:p>
    <w:p w14:paraId="08B4C84E" w14:textId="77777777" w:rsidR="00913E2F" w:rsidRDefault="00913E2F" w:rsidP="00913E2F">
      <w:pPr>
        <w:jc w:val="center"/>
      </w:pPr>
    </w:p>
    <w:p w14:paraId="1A750C0A" w14:textId="25EE9A09" w:rsidR="00913E2F" w:rsidRPr="00813BAC" w:rsidRDefault="00913E2F" w:rsidP="00913E2F">
      <w:pPr>
        <w:jc w:val="center"/>
        <w:rPr>
          <w:b/>
          <w:sz w:val="28"/>
          <w:szCs w:val="28"/>
        </w:rPr>
      </w:pPr>
      <w:r>
        <w:rPr>
          <w:b/>
          <w:sz w:val="28"/>
          <w:szCs w:val="28"/>
        </w:rPr>
        <w:t xml:space="preserve">Magnetic Resonance in Medicine, </w:t>
      </w:r>
      <w:r w:rsidR="00653915" w:rsidRPr="00653915">
        <w:rPr>
          <w:b/>
          <w:sz w:val="28"/>
          <w:szCs w:val="28"/>
        </w:rPr>
        <w:t>10.1002/mrm.26673</w:t>
      </w:r>
      <w:r>
        <w:rPr>
          <w:b/>
          <w:sz w:val="28"/>
          <w:szCs w:val="28"/>
        </w:rPr>
        <w:t>,</w:t>
      </w:r>
      <w:r w:rsidRPr="00D502E1">
        <w:rPr>
          <w:b/>
          <w:sz w:val="28"/>
          <w:szCs w:val="28"/>
        </w:rPr>
        <w:t xml:space="preserve"> </w:t>
      </w:r>
      <w:r>
        <w:rPr>
          <w:b/>
          <w:sz w:val="28"/>
          <w:szCs w:val="28"/>
        </w:rPr>
        <w:t>2017</w:t>
      </w:r>
    </w:p>
    <w:p w14:paraId="62291214" w14:textId="175B9BD9" w:rsidR="00913E2F" w:rsidRDefault="00913E2F">
      <w:pPr>
        <w:spacing w:after="0" w:line="240" w:lineRule="auto"/>
        <w:jc w:val="left"/>
      </w:pPr>
      <w:r>
        <w:br w:type="page"/>
      </w:r>
    </w:p>
    <w:p w14:paraId="3076A0DC" w14:textId="0B8B289D" w:rsidR="003F2C39" w:rsidRDefault="00913E2F" w:rsidP="00913E2F">
      <w:pPr>
        <w:pStyle w:val="Titre2"/>
      </w:pPr>
      <w:bookmarkStart w:id="54" w:name="_Toc496526519"/>
      <w:r>
        <w:lastRenderedPageBreak/>
        <w:t>Abstract</w:t>
      </w:r>
      <w:bookmarkEnd w:id="54"/>
    </w:p>
    <w:p w14:paraId="11317FF1" w14:textId="28D3B903" w:rsidR="005F222A" w:rsidRDefault="005F222A" w:rsidP="005F222A">
      <w:r w:rsidRPr="005F222A">
        <w:rPr>
          <w:b/>
        </w:rPr>
        <w:t>Purpose:</w:t>
      </w:r>
      <w:r>
        <w:t xml:space="preserve"> To evaluate the sensitivity of quantitative magnetization transfer (qM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00C60FB7" w14:textId="38E322AA" w:rsidR="005F222A" w:rsidRDefault="005F222A" w:rsidP="005F222A">
      <w:r w:rsidRPr="005F222A">
        <w:rPr>
          <w:b/>
        </w:rPr>
        <w:t>Methods:</w:t>
      </w:r>
      <w:r>
        <w:t xml:space="preserve"> The B</w:t>
      </w:r>
      <w:r w:rsidRPr="005F222A">
        <w:rPr>
          <w:vertAlign w:val="subscript"/>
        </w:rPr>
        <w:t>1</w:t>
      </w:r>
      <w:r>
        <w:t>-sensitivity of qMT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5BAD9A2A" w14:textId="4DE7DB95"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680E66D0" w14:textId="46FE4E15" w:rsidR="00913E2F" w:rsidRDefault="005F222A" w:rsidP="005F222A">
      <w:r w:rsidRPr="005F222A">
        <w:rPr>
          <w:b/>
        </w:rPr>
        <w:t>Conclusion:</w:t>
      </w:r>
      <w:r>
        <w:t xml:space="preserve"> This work describes the B</w:t>
      </w:r>
      <w:r w:rsidRPr="005F222A">
        <w:rPr>
          <w:vertAlign w:val="subscript"/>
        </w:rPr>
        <w:t>1</w:t>
      </w:r>
      <w:r>
        <w:t>-sensitivity characteristics of qM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74A1BA7E" w14:textId="65B34503" w:rsidR="00913E2F" w:rsidRDefault="00913E2F" w:rsidP="00913E2F">
      <w:pPr>
        <w:pStyle w:val="Titre2"/>
      </w:pPr>
      <w:bookmarkStart w:id="55" w:name="_Toc496526520"/>
      <w:r>
        <w:t>Introduction</w:t>
      </w:r>
      <w:bookmarkEnd w:id="55"/>
    </w:p>
    <w:p w14:paraId="52DFC12A" w14:textId="32FA3382" w:rsidR="005F222A" w:rsidRDefault="005F222A" w:rsidP="00632024">
      <w:r>
        <w:t xml:space="preserve">Quantitative magnetization transfer (qMT) imaging is a powerful MRI technique used to investigate macromolecular content not typically detectable with conventional MRI. MR properties of macromolecular hydrogen are measured with qMT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0Miw0M10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mV0aWMgUmVz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3NTktNjY8L3BhZ2VzPjx2b2x1bWU+Mjk8L3ZvbHVtZT48bnVtYmVyPjY8L251bWJlcj48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</w:fldData>
        </w:fldChar>
      </w:r>
      <w:r>
        <w:instrText xml:space="preserve"> ADDIN EN.CITE </w:instrText>
      </w:r>
      <w:r>
        <w:fldChar w:fldCharType="begin">
          <w:fldData xml:space="preserve">PEVuZE5vdGU+PENpdGU+PEF1dGhvcj5Xb2xmZjwvQXV0aG9yPjxZZWFyPjE5ODk8L1llYXI+PFJl
Y051bT4yNzk1PC9SZWNOdW0+PERpc3BsYXlUZXh0Pls0Miw0M10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mV0aWMgUmVz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3NTktNjY8L3BhZ2VzPjx2b2x1bWU+Mjk8L3ZvbHVtZT48bnVtYmVyPjY8L251bWJlcj48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</w:fldData>
        </w:fldChar>
      </w:r>
      <w:r>
        <w:instrText xml:space="preserve"> ADDIN EN.CITE.DATA </w:instrText>
      </w:r>
      <w:r>
        <w:fldChar w:fldCharType="end"/>
      </w:r>
      <w:r>
        <w:fldChar w:fldCharType="separate"/>
      </w:r>
      <w:r>
        <w:rPr>
          <w:noProof/>
        </w:rPr>
        <w:t>[42,43]</w:t>
      </w:r>
      <w:r>
        <w:fldChar w:fldCharType="end"/>
      </w:r>
      <w:r>
        <w:t xml:space="preserve">. In </w:t>
      </w:r>
      <w:r w:rsidR="00632024">
        <w:t>imaging brain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Myw0NF08L0Rpc3BsYXlUZXh0Pjxy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</w:fldData>
        </w:fldChar>
      </w:r>
      <w:r w:rsidR="008F7C8A">
        <w:instrText xml:space="preserve"> ADDIN EN.CITE </w:instrText>
      </w:r>
      <w:r w:rsidR="008F7C8A">
        <w:fldChar w:fldCharType="begin">
          <w:fldData xml:space="preserve">PEVuZE5vdGU+PENpdGU+PEF1dGhvcj5TY2htaWVyZXI8L0F1dGhvcj48WWVhcj4yMDA3PC9ZZWFy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</w:fldData>
        </w:fldChar>
      </w:r>
      <w:r w:rsidR="008F7C8A">
        <w:instrText xml:space="preserve"> ADDIN EN.CITE.DATA </w:instrText>
      </w:r>
      <w:r w:rsidR="008F7C8A">
        <w:fldChar w:fldCharType="end"/>
      </w:r>
      <w:r w:rsidR="008F7C8A">
        <w:fldChar w:fldCharType="separate"/>
      </w:r>
      <w:r w:rsidR="008F7C8A">
        <w:rPr>
          <w:noProof/>
        </w:rPr>
        <w:t>[3,44]</w:t>
      </w:r>
      <w:r w:rsidR="008F7C8A">
        <w:fldChar w:fldCharType="end"/>
      </w:r>
      <w:r w:rsidR="00632024">
        <w:t>. In particular, the pool-size ratio has been used to study multiple sclerosis lesions</w:t>
      </w:r>
      <w:r w:rsidR="008F7C8A">
        <w:t xml:space="preserve"> </w:t>
      </w:r>
      <w:r w:rsidR="008F7C8A">
        <w:lastRenderedPageBreak/>
        <w:fldChar w:fldCharType="begin">
          <w:fldData xml:space="preserve">PEVuZE5vdGU+PENpdGU+PEF1dGhvcj5Ub3plcjwvQXV0aG9yPjxZZWFyPjIwMDM8L1llYXI+PFJl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gzLTkxPC9wYWdlcz48dm9sdW1lPjUwPC92b2x1bWU+PG51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</w:fldData>
        </w:fldChar>
      </w:r>
      <w:r w:rsidR="008F7C8A">
        <w:instrText xml:space="preserve"> ADDIN EN.CITE </w:instrText>
      </w:r>
      <w:r w:rsidR="008F7C8A">
        <w:fldChar w:fldCharType="begin">
          <w:fldData xml:space="preserve">PEVuZE5vdGU+PENpdGU+PEF1dGhvcj5Ub3plcjwvQXV0aG9yPjxZZWFyPjIwMDM8L1llYXI+PFJl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gzLTkxPC9wYWdlcz48dm9sdW1lPjUwPC92b2x1bWU+PG51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</w:fldData>
        </w:fldChar>
      </w:r>
      <w:r w:rsidR="008F7C8A">
        <w:instrText xml:space="preserve"> ADDIN EN.CITE.DATA </w:instrText>
      </w:r>
      <w:r w:rsidR="008F7C8A">
        <w:fldChar w:fldCharType="end"/>
      </w:r>
      <w:r w:rsidR="008F7C8A">
        <w:fldChar w:fldCharType="separate"/>
      </w:r>
      <w:r w:rsidR="008F7C8A">
        <w:rPr>
          <w:noProof/>
        </w:rPr>
        <w:t>[45-47]</w:t>
      </w:r>
      <w:r w:rsidR="008F7C8A">
        <w:fldChar w:fldCharType="end"/>
      </w:r>
      <w:r w:rsidR="00632024">
        <w:t>. Several methods have been developed to estimate qMT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NDgtNTJdPC9EaXNwbGF5VGV4dD48cmVjb3Jk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ZYXJu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kyOS0zOTwvcGFnZXM+PHZvbHVtZT40Nzwvdm9sdW1l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cyMS0zMTwvcGFnZXM+PHZv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</w:fldData>
        </w:fldChar>
      </w:r>
      <w:r w:rsidR="008F7C8A">
        <w:instrText xml:space="preserve"> ADDIN EN.CITE </w:instrText>
      </w:r>
      <w:r w:rsidR="008F7C8A">
        <w:fldChar w:fldCharType="begin">
          <w:fldData xml:space="preserve">PEVuZE5vdGU+PENpdGU+PEF1dGhvcj5HbG9vcjwvQXV0aG9yPjxZZWFyPjIwMDg8L1llYXI+PFJl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ZYXJu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kyOS0zOTwvcGFnZXM+PHZvbHVtZT40Nzwvdm9sdW1l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cyMS0zMTwvcGFnZXM+PHZv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</w:fldData>
        </w:fldChar>
      </w:r>
      <w:r w:rsidR="008F7C8A">
        <w:instrText xml:space="preserve"> ADDIN EN.CITE.DATA </w:instrText>
      </w:r>
      <w:r w:rsidR="008F7C8A">
        <w:fldChar w:fldCharType="end"/>
      </w:r>
      <w:r w:rsidR="008F7C8A">
        <w:fldChar w:fldCharType="separate"/>
      </w:r>
      <w:r w:rsidR="008F7C8A">
        <w:rPr>
          <w:noProof/>
        </w:rPr>
        <w:t>[48-52]</w:t>
      </w:r>
      <w:r w:rsidR="008F7C8A">
        <w:fldChar w:fldCharType="end"/>
      </w:r>
      <w:r w:rsidR="00632024">
        <w:t>.</w:t>
      </w:r>
    </w:p>
    <w:p w14:paraId="7F82BE5B" w14:textId="5826D3AE" w:rsidR="00E000A6" w:rsidRDefault="00E000A6" w:rsidP="00E000A6">
      <w:r>
        <w:t>Commonly, off-resonance q</w:t>
      </w:r>
      <w:r w:rsidR="00143C5B">
        <w:t xml:space="preserve">MT imaging uses a magnetization </w:t>
      </w:r>
      <w:r>
        <w:t>transfer (MT)-prepared spoiled gradient (SPGR)</w:t>
      </w:r>
      <w:r w:rsidR="00143C5B">
        <w:t xml:space="preserve"> echo pulse sequence </w:t>
      </w:r>
      <w:r w:rsidR="00143C5B">
        <w:fldChar w:fldCharType="begin"/>
      </w:r>
      <w:r w:rsidR="00143C5B">
        <w:instrText xml:space="preserve"> ADDIN EN.CITE &lt;EndNote&gt;&lt;Cite&gt;&lt;Author&gt;Pike&lt;/Author&gt;&lt;Year&gt;1996&lt;/Year&gt;&lt;RecNum&gt;8238&lt;/RecNum&gt;&lt;DisplayText&gt;[53]&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143C5B">
        <w:rPr>
          <w:noProof/>
        </w:rPr>
        <w:t>[53]</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143C5B">
        <w:instrText xml:space="preserve"> ADDIN EN.CITE </w:instrText>
      </w:r>
      <w:r w:rsidR="00143C5B">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143C5B">
        <w:instrText xml:space="preserve"> ADDIN EN.CITE.DATA </w:instrText>
      </w:r>
      <w:r w:rsidR="00143C5B">
        <w:fldChar w:fldCharType="end"/>
      </w:r>
      <w:r w:rsidR="00143C5B">
        <w:fldChar w:fldCharType="separate"/>
      </w:r>
      <w:r w:rsidR="00143C5B">
        <w:rPr>
          <w:noProof/>
        </w:rPr>
        <w:t>[54]</w:t>
      </w:r>
      <w:r w:rsidR="00143C5B">
        <w:fldChar w:fldCharType="end"/>
      </w:r>
      <w:r>
        <w:t>, and one additional measurement</w:t>
      </w:r>
      <w:r w:rsidR="00143C5B">
        <w:t xml:space="preserve"> </w:t>
      </w:r>
      <w:r>
        <w:t>without the MT-preparation for signal normalization.</w:t>
      </w:r>
      <w:r w:rsidR="00143C5B">
        <w:t xml:space="preserve"> </w:t>
      </w:r>
      <w:r>
        <w:t>These qMT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In postprocessing,</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143C5B">
        <w:instrText xml:space="preserve"> ADDIN EN.CITE &lt;EndNote&gt;&lt;Cite&gt;&lt;Author&gt;Henkelman&lt;/Author&gt;&lt;Year&gt;1993&lt;/Year&gt;&lt;RecNum&gt;2832&lt;/RecNum&gt;&lt;DisplayText&gt;[4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143C5B">
        <w:rPr>
          <w:noProof/>
        </w:rPr>
        <w:t>[43]</w:t>
      </w:r>
      <w:r w:rsidR="00143C5B">
        <w:fldChar w:fldCharType="end"/>
      </w:r>
      <w:r>
        <w:t>. For a</w:t>
      </w:r>
      <w:r w:rsidR="00143C5B">
        <w:t xml:space="preserve"> </w:t>
      </w:r>
      <w:r>
        <w:t>given voxel, the measured T</w:t>
      </w:r>
      <w:r w:rsidRPr="00143C5B">
        <w:rPr>
          <w:vertAlign w:val="subscript"/>
        </w:rPr>
        <w:t>1</w:t>
      </w:r>
      <w:r>
        <w:t xml:space="preserve"> (T</w:t>
      </w:r>
      <w:r w:rsidRPr="00143C5B">
        <w:rPr>
          <w:vertAlign w:val="subscript"/>
        </w:rPr>
        <w:t>1,meas</w:t>
      </w:r>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the two pool sizes in the voxel, and k</w:t>
      </w:r>
      <w:r w:rsidRPr="00143C5B">
        <w:rPr>
          <w:vertAlign w:val="subscript"/>
        </w:rPr>
        <w:t>f</w:t>
      </w:r>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make qMT a time-costly technique.</w:t>
      </w:r>
    </w:p>
    <w:p w14:paraId="3FB2FBCF" w14:textId="34ABC34C" w:rsidR="00143C5B" w:rsidRDefault="00143C5B" w:rsidP="00A57981">
      <w:r>
        <w:t xml:space="preserve">Increasingly, whole-brain qMT imaging has been achieved via a reduction in qMT measurements </w:t>
      </w:r>
      <w:r>
        <w:fldChar w:fldCharType="begin">
          <w:fldData xml:space="preserve">PEVuZE5vdGU+PENpdGU+PEF1dGhvcj5DZXJjaWduYW5pPC9BdXRob3I+PFllYXI+MjAwNTwvWWVh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0MzYtNDE8L3BhZ2VzPjx2b2x1bWU+Mjc8L3ZvbHVtZT48bnVtYmVyPjI8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MTU2OC0xNTc4PC9wYWdlcz48dm9sdW1lPjQ3PC92b2x1bWU+PG51bWJlcj40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</w:fldData>
        </w:fldChar>
      </w:r>
      <w:r>
        <w:instrText xml:space="preserve"> ADDIN EN.CITE </w:instrText>
      </w:r>
      <w:r>
        <w:fldChar w:fldCharType="begin">
          <w:fldData xml:space="preserve">PEVuZE5vdGU+PENpdGU+PEF1dGhvcj5DZXJjaWduYW5pPC9BdXRob3I+PFllYXI+MjAwNTwvWWVh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0MzYtNDE8L3BhZ2VzPjx2b2x1bWU+Mjc8L3ZvbHVtZT48bnVtYmVyPjI8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MTU2OC0xNTc4PC9wYWdlcz48dm9sdW1lPjQ3PC92b2x1bWU+PG51bWJlcj40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</w:fldData>
        </w:fldChar>
      </w:r>
      <w:r>
        <w:instrText xml:space="preserve"> ADDIN EN.CITE.DATA </w:instrText>
      </w:r>
      <w:r>
        <w:fldChar w:fldCharType="end"/>
      </w:r>
      <w:r>
        <w:fldChar w:fldCharType="separate"/>
      </w:r>
      <w:r>
        <w:rPr>
          <w:noProof/>
        </w:rPr>
        <w:t>[55,56]</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MTIsMTMsMjZ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instrText xml:space="preserve"> ADDIN EN.CITE </w:instrText>
      </w:r>
      <w:r>
        <w:fldChar w:fldCharType="begin">
          <w:fldData xml:space="preserve">PEVuZE5vdGU+PENpdGU+PEF1dGhvcj5ZYXJueWtoPC9BdXRob3I+PFllYXI+MjAwNzwvWWVhcj48
UmVjTnVtPjE5NTwvUmVjTnVtPjxEaXNwbGF5VGV4dD5bMTIsMTMsMjZ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instrText xml:space="preserve"> ADDIN EN.CITE.DATA </w:instrText>
      </w:r>
      <w:r>
        <w:fldChar w:fldCharType="end"/>
      </w:r>
      <w:r>
        <w:fldChar w:fldCharType="separate"/>
      </w:r>
      <w:r>
        <w:rPr>
          <w:noProof/>
        </w:rPr>
        <w:t>[12,13,26]</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xNCw1N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instrText xml:space="preserve"> ADDIN EN.CITE </w:instrText>
      </w:r>
      <w:r>
        <w:fldChar w:fldCharType="begin">
          <w:fldData xml:space="preserve">PEVuZE5vdGU+PENpdGU+PEF1dGhvcj5CYXJyYWw8L0F1dGhvcj48WWVhcj4yMDEwPC9ZZWFyPjxS
ZWNOdW0+MTY4PC9SZWNOdW0+PERpc3BsYXlUZXh0PlsxNCw1N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instrText xml:space="preserve"> ADDIN EN.CITE.DATA </w:instrText>
      </w:r>
      <w:r>
        <w:fldChar w:fldCharType="end"/>
      </w:r>
      <w:r>
        <w:fldChar w:fldCharType="separate"/>
      </w:r>
      <w:r>
        <w:rPr>
          <w:noProof/>
        </w:rPr>
        <w:t>[14,57]</w:t>
      </w:r>
      <w:r>
        <w:fldChar w:fldCharType="end"/>
      </w:r>
      <w:r>
        <w:t xml:space="preserve"> to B1-sensitive </w:t>
      </w:r>
      <w:r>
        <w:fldChar w:fldCharType="begin">
          <w:fldData xml:space="preserve">PEVuZE5vdGU+PENpdGU+PEF1dGhvcj5MaWJlcm1hbjwvQXV0aG9yPjxZZWFyPjIwMTQ8L1llYXI+
PFJlY051bT44MjA0PC9SZWNOdW0+PERpc3BsYXlUZXh0PlsxN1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instrText xml:space="preserve"> ADDIN EN.CITE </w:instrText>
      </w:r>
      <w:r>
        <w:fldChar w:fldCharType="begin">
          <w:fldData xml:space="preserve">PEVuZE5vdGU+PENpdGU+PEF1dGhvcj5MaWJlcm1hbjwvQXV0aG9yPjxZZWFyPjIwMTQ8L1llYXI+
PFJlY051bT44MjA0PC9SZWNOdW0+PERpc3BsYXlUZXh0PlsxN1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instrText xml:space="preserve"> ADDIN EN.CITE.DATA </w:instrText>
      </w:r>
      <w:r>
        <w:fldChar w:fldCharType="end"/>
      </w:r>
      <w:r>
        <w:fldChar w:fldCharType="separate"/>
      </w:r>
      <w:r>
        <w:rPr>
          <w:noProof/>
        </w:rPr>
        <w:t>[17]</w:t>
      </w:r>
      <w:r>
        <w:fldChar w:fldCharType="end"/>
      </w:r>
      <w:r>
        <w:t xml:space="preserve"> T</w:t>
      </w:r>
      <w:r w:rsidRPr="00143C5B">
        <w:rPr>
          <w:vertAlign w:val="subscript"/>
        </w:rPr>
        <w:t>1</w:t>
      </w:r>
      <w:r>
        <w:t xml:space="preserve"> mapping. If VFA is used in the qMT imaging protocol, inaccuracies in B</w:t>
      </w:r>
      <w:r w:rsidRPr="00143C5B">
        <w:rPr>
          <w:vertAlign w:val="subscript"/>
        </w:rPr>
        <w:t>1</w:t>
      </w:r>
      <w:r>
        <w:t xml:space="preserve"> will propagate into fitted qMT parameters through two pathways instead of just one</w:t>
      </w:r>
      <w:r w:rsidR="009C7BCB">
        <w:t xml:space="preserve"> (</w:t>
      </w:r>
      <w:r w:rsidR="009C7BCB">
        <w:fldChar w:fldCharType="begin"/>
      </w:r>
      <w:r w:rsidR="009C7BCB">
        <w:instrText xml:space="preserve"> REF _Ref489442661 \h </w:instrText>
      </w:r>
      <w:r w:rsidR="009C7BCB">
        <w:fldChar w:fldCharType="separate"/>
      </w:r>
      <w:r w:rsidR="008B7EBA">
        <w:t xml:space="preserve">Figure </w:t>
      </w:r>
      <w:r w:rsidR="008B7EBA">
        <w:rPr>
          <w:noProof/>
        </w:rPr>
        <w:t>4</w:t>
      </w:r>
      <w:r w:rsidR="008B7EBA">
        <w:noBreakHyphen/>
      </w:r>
      <w:r w:rsidR="008B7EBA">
        <w:rPr>
          <w:noProof/>
        </w:rPr>
        <w:t>1</w:t>
      </w:r>
      <w:r w:rsidR="009C7BCB">
        <w:fldChar w:fldCharType="end"/>
      </w:r>
      <w:r w:rsidR="009C7BCB">
        <w:t>)</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qMT on the fitted parameters has been noted in previous work </w:t>
      </w:r>
      <w:r>
        <w:fldChar w:fldCharType="begin">
          <w:fldData xml:space="preserve">PEVuZE5vdGU+PENpdGU+PEF1dGhvcj5TbGVkPC9BdXRob3I+PFllYXI+MjAwMTwvWWVhcj48UmVj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</w:fldData>
        </w:fldChar>
      </w:r>
      <w:r>
        <w:instrText xml:space="preserve"> ADDIN EN.CITE </w:instrText>
      </w:r>
      <w:r>
        <w:fldChar w:fldCharType="begin">
          <w:fldData xml:space="preserve">PEVuZE5vdGU+PENpdGU+PEF1dGhvcj5TbGVkPC9BdXRob3I+PFllYXI+MjAwMTwvWWVhcj48UmVj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</w:fldData>
        </w:fldChar>
      </w:r>
      <w:r>
        <w:instrText xml:space="preserve"> ADDIN EN.CITE.DATA </w:instrText>
      </w:r>
      <w:r>
        <w:fldChar w:fldCharType="end"/>
      </w:r>
      <w:r>
        <w:fldChar w:fldCharType="separate"/>
      </w:r>
      <w:r>
        <w:rPr>
          <w:noProof/>
        </w:rPr>
        <w:t>[7,58]</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sensitivity of qMT (and notably, comparing different T</w:t>
      </w:r>
      <w:r w:rsidR="00A57981" w:rsidRPr="00A57981">
        <w:rPr>
          <w:vertAlign w:val="subscript"/>
        </w:rPr>
        <w:t>1</w:t>
      </w:r>
      <w:r w:rsidR="00A57981">
        <w:t xml:space="preserve"> mapping methods) has previously been performed.</w:t>
      </w:r>
    </w:p>
    <w:p w14:paraId="29C0668F" w14:textId="000335A3" w:rsidR="00A57981" w:rsidRDefault="00A57981" w:rsidP="00A57981">
      <w:r>
        <w:lastRenderedPageBreak/>
        <w:t>This work focuses on answering the following three questions: 1) How sensitive is each qMT parameter to B</w:t>
      </w:r>
      <w:r w:rsidRPr="00A57981">
        <w:rPr>
          <w:vertAlign w:val="subscript"/>
        </w:rPr>
        <w:t>1</w:t>
      </w:r>
      <w:r>
        <w:t>-inaccuracies? 2) How does the B</w:t>
      </w:r>
      <w:r w:rsidRPr="00A57981">
        <w:rPr>
          <w:vertAlign w:val="subscript"/>
        </w:rPr>
        <w:t>1</w:t>
      </w:r>
      <w:r>
        <w:t>-sensitivity of qMT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methods?; and 3) Which T</w:t>
      </w:r>
      <w:r w:rsidRPr="00A57981">
        <w:rPr>
          <w:vertAlign w:val="subscript"/>
        </w:rPr>
        <w:t>1</w:t>
      </w:r>
      <w:r>
        <w:t xml:space="preserve"> mapping method results in the most robust measure of the pool-size ratio in the presence of B</w:t>
      </w:r>
      <w:r w:rsidRPr="00A57981">
        <w:rPr>
          <w:vertAlign w:val="subscript"/>
        </w:rPr>
        <w:t>1</w:t>
      </w:r>
      <w:r>
        <w:t>-inaccuracies? To explore these questions, we first focused on simulations under ideal measurement conditions for a single tissue type, and then used this framework to perform a sensitivity analysis of the signal curves. We then measured qMT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agreement of qMT fits between three different B</w:t>
      </w:r>
      <w:r w:rsidRPr="00A57981">
        <w:rPr>
          <w:vertAlign w:val="subscript"/>
        </w:rPr>
        <w:t>1</w:t>
      </w:r>
      <w:r>
        <w:t xml:space="preserve"> mapping methods (double angle, actual flip angle imaging, Bloch-Siegert) using both T</w:t>
      </w:r>
      <w:r w:rsidRPr="00A57981">
        <w:rPr>
          <w:vertAlign w:val="subscript"/>
        </w:rPr>
        <w:t>1</w:t>
      </w:r>
      <w:r>
        <w:t xml:space="preserve"> mapping methods (IR and VFA).</w:t>
      </w:r>
    </w:p>
    <w:p w14:paraId="162D5FD2" w14:textId="222DF424" w:rsidR="00A57981" w:rsidRDefault="00BF6D32" w:rsidP="00BF6D32">
      <w:pPr>
        <w:pStyle w:val="Titre2"/>
      </w:pPr>
      <w:bookmarkStart w:id="56" w:name="_Toc496526521"/>
      <w:r>
        <w:t>Methods</w:t>
      </w:r>
      <w:bookmarkEnd w:id="56"/>
    </w:p>
    <w:p w14:paraId="53D4B4EE" w14:textId="4E45855B" w:rsidR="00BF6D32" w:rsidRDefault="00BF6D32" w:rsidP="00BF6D32">
      <w:r>
        <w:t xml:space="preserve">All measurements were performed with a 3.0T whole-body </w:t>
      </w:r>
      <w:r w:rsidRPr="00BF6D32">
        <w:t>MRI scanner (Magnetom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Sensitivity of qMT in Healthy Subjects and B</w:t>
      </w:r>
      <w:r w:rsidRPr="00BF6D32">
        <w:rPr>
          <w:vertAlign w:val="subscript"/>
        </w:rPr>
        <w:t>1</w:t>
      </w:r>
      <w:r>
        <w:t xml:space="preserve"> Method Comparison sections was 28 minutes and 58 seconds.</w:t>
      </w:r>
    </w:p>
    <w:p w14:paraId="5C19DB62" w14:textId="593678C7" w:rsidR="00BF6D32" w:rsidRDefault="00BF6D32" w:rsidP="00BF6D32">
      <w:pPr>
        <w:pStyle w:val="Titre3"/>
      </w:pPr>
      <w:bookmarkStart w:id="57" w:name="_Toc496526522"/>
      <w:r>
        <w:t>Simulations</w:t>
      </w:r>
      <w:bookmarkEnd w:id="57"/>
    </w:p>
    <w:p w14:paraId="67022AF2" w14:textId="69F07082" w:rsidR="00BF6D32" w:rsidRDefault="00BF6D32" w:rsidP="00BF6D32">
      <w:r>
        <w:t xml:space="preserve">The coupled Bloch-McConnell differential equations describing two-pool magnetization exchange were solved numerically (MATLAB 2011a; MathWorks Inc., Natick, MA) for a pulsed MT-prepared SPGR pulse sequence using the Sled and Pike model </w:t>
      </w:r>
      <w:r>
        <w:fldChar w:fldCharType="begin">
          <w:fldData xml:space="preserve">PEVuZE5vdGU+PENpdGU+PEF1dGhvcj5TbGVkPC9BdXRob3I+PFllYXI+MjAwMTwvWWVhcj48UmVj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</w:fldData>
        </w:fldChar>
      </w:r>
      <w:r>
        <w:instrText xml:space="preserve"> ADDIN EN.CITE </w:instrText>
      </w:r>
      <w:r>
        <w:fldChar w:fldCharType="begin">
          <w:fldData xml:space="preserve">PEVuZE5vdGU+PENpdGU+PEF1dGhvcj5TbGVkPC9BdXRob3I+PFllYXI+MjAwMTwvWWVhcj48UmVj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</w:fldData>
        </w:fldChar>
      </w:r>
      <w:r>
        <w:instrText xml:space="preserve"> ADDIN EN.CITE.DATA </w:instrText>
      </w:r>
      <w:r>
        <w:fldChar w:fldCharType="end"/>
      </w:r>
      <w:r>
        <w:fldChar w:fldCharType="separate"/>
      </w:r>
      <w:r>
        <w:rPr>
          <w:noProof/>
        </w:rPr>
        <w:t>[7,59]</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r w:rsidRPr="00BF6D32">
        <w:rPr>
          <w:i/>
        </w:rPr>
        <w:t>t</w:t>
      </w:r>
      <w:r>
        <w:t>+</w:t>
      </w:r>
      <w:r w:rsidR="00981D74">
        <w:t>p</w:t>
      </w:r>
      <w:r>
        <w:t xml:space="preserve">repetition time (TR), as described in detail in the appendix of Sled and Pike </w:t>
      </w:r>
      <w:r>
        <w:fldChar w:fldCharType="begin"/>
      </w:r>
      <w:r>
        <w:instrText xml:space="preserve"> ADDIN EN.CITE &lt;EndNote&gt;&lt;Cite&gt;&lt;Author&gt;Sled&lt;/Author&gt;&lt;Year&gt;2000&lt;/Year&gt;&lt;RecNum&gt;3662&lt;/RecNum&gt;&lt;DisplayText&gt;[50]&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Pr>
          <w:noProof/>
        </w:rPr>
        <w:t>[50]</w:t>
      </w:r>
      <w:r>
        <w:fldChar w:fldCharType="end"/>
      </w:r>
      <w:r>
        <w:t xml:space="preserve">. The signal </w:t>
      </w:r>
      <w:r>
        <w:lastRenderedPageBreak/>
        <w:t xml:space="preserve">was simulated with the following pulse sequence parameters </w:t>
      </w:r>
      <w:r>
        <w:fldChar w:fldCharType="begin">
          <w:fldData xml:space="preserve">PEVuZE5vdGU+PENpdGU+PEF1dGhvcj5MZXZlc3F1ZTwvQXV0aG9yPjxZZWFyPjIwMTE8L1llYXI+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M1LTQzPC9w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</w:fldData>
        </w:fldChar>
      </w:r>
      <w:r>
        <w:instrText xml:space="preserve"> ADDIN EN.CITE </w:instrText>
      </w:r>
      <w:r>
        <w:fldChar w:fldCharType="begin">
          <w:fldData xml:space="preserve">PEVuZE5vdGU+PENpdGU+PEF1dGhvcj5MZXZlc3F1ZTwvQXV0aG9yPjxZZWFyPjIwMTE8L1llYXI+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M1LTQzPC9w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</w:fldData>
        </w:fldChar>
      </w:r>
      <w:r>
        <w:instrText xml:space="preserve"> ADDIN EN.CITE.DATA </w:instrText>
      </w:r>
      <w:r>
        <w:fldChar w:fldCharType="end"/>
      </w:r>
      <w:r>
        <w:fldChar w:fldCharType="separate"/>
      </w:r>
      <w:r>
        <w:rPr>
          <w:noProof/>
        </w:rPr>
        <w:t>[54,55]</w:t>
      </w:r>
      <w:r>
        <w:fldChar w:fldCharType="end"/>
      </w:r>
      <w:r>
        <w:t>: TR</w:t>
      </w:r>
      <w:r w:rsidR="00981D74">
        <w:t xml:space="preserve"> = </w:t>
      </w:r>
      <w:r>
        <w:t>25 ms,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10 ms, 10 offresonance frequencies ranging between 423.9Hz and 17.2354 kHz in logarithmic steps. The envelope of the MT-preparation RF pulse was a Gaussian-Hanning function, and a super-Lorentzian lineshape function was used for the transition rate of the restricted pool to approximate the behavior observed in tissues</w:t>
      </w:r>
      <w:r w:rsidR="00981D74">
        <w:t xml:space="preserve"> </w:t>
      </w:r>
      <w:r w:rsidR="00981D74">
        <w:fldChar w:fldCharType="begin"/>
      </w:r>
      <w:r w:rsidR="00981D74">
        <w:instrText xml:space="preserve"> ADDIN EN.CITE &lt;EndNote&gt;&lt;Cite&gt;&lt;Author&gt;Portnoy&lt;/Author&gt;&lt;Year&gt;2007&lt;/Year&gt;&lt;RecNum&gt;3665&lt;/RecNum&gt;&lt;DisplayText&gt;[59]&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981D74">
        <w:rPr>
          <w:noProof/>
        </w:rPr>
        <w:t>[59]</w:t>
      </w:r>
      <w:r w:rsidR="00981D74">
        <w:fldChar w:fldCharType="end"/>
      </w:r>
      <w:r>
        <w:t>. qMT tissue parameters for all simulations were set to healthy white matter values measured in a previous scan: F</w:t>
      </w:r>
      <w:r w:rsidR="00981D74">
        <w:t xml:space="preserve"> = </w:t>
      </w:r>
      <w:r>
        <w:t>0.122</w:t>
      </w:r>
      <w:r w:rsidR="00981D74">
        <w:t xml:space="preserve"> </w:t>
      </w:r>
      <w:r>
        <w:t>n.u. (normalized units), magnetization exchange rate (k</w:t>
      </w:r>
      <w:r w:rsidRPr="00981D74">
        <w:rPr>
          <w:vertAlign w:val="subscript"/>
        </w:rPr>
        <w:t>f</w:t>
      </w:r>
      <w:r>
        <w:t>)</w:t>
      </w:r>
      <w:r w:rsidR="00981D74">
        <w:t xml:space="preserve"> = </w:t>
      </w:r>
      <w:r>
        <w:t>3.97 s</w:t>
      </w:r>
      <w:r w:rsidR="00981D74">
        <w:rPr>
          <w:vertAlign w:val="superscript"/>
        </w:rPr>
        <w:t>-1</w:t>
      </w:r>
      <w:r>
        <w:t>, free-pool longitudinal relaxation rate (R</w:t>
      </w:r>
      <w:r w:rsidRPr="00981D74">
        <w:rPr>
          <w:vertAlign w:val="subscript"/>
        </w:rPr>
        <w:t>1,f</w:t>
      </w:r>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27.2 ms, restricted-pool transverse relaxation time (T</w:t>
      </w:r>
      <w:r w:rsidRPr="00981D74">
        <w:rPr>
          <w:vertAlign w:val="subscript"/>
        </w:rPr>
        <w:t>2,r</w:t>
      </w:r>
      <w:r w:rsidR="00981D74">
        <w:t xml:space="preserve">) = </w:t>
      </w:r>
      <w:r>
        <w:t>10.96ms.</w:t>
      </w:r>
    </w:p>
    <w:p w14:paraId="48191A1F" w14:textId="194D46EE" w:rsidR="00981D74" w:rsidRDefault="00493B5F" w:rsidP="00493B5F">
      <w:r>
        <w:t>SPGR qMT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r w:rsidRPr="00493B5F">
        <w:rPr>
          <w:vertAlign w:val="subscript"/>
        </w:rPr>
        <w:t>1,meas</w:t>
      </w:r>
      <w:r>
        <w:t xml:space="preserve"> (to constrain the fitting parameters) that were fixed to their ideal values (1 n.u. and 0.9 s respectively). The MT signal was subsequently fitted using the Sled and Pike method </w:t>
      </w:r>
      <w:r>
        <w:fldChar w:fldCharType="begin"/>
      </w:r>
      <w:r>
        <w:instrText xml:space="preserve"> ADDIN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Pr>
          <w:noProof/>
        </w:rPr>
        <w:t>[7]</w:t>
      </w:r>
      <w:r>
        <w:fldChar w:fldCharType="end"/>
      </w:r>
      <w:r>
        <w:t>. As per convention, R</w:t>
      </w:r>
      <w:r w:rsidRPr="00493B5F">
        <w:rPr>
          <w:vertAlign w:val="subscript"/>
        </w:rPr>
        <w:t>1,r</w:t>
      </w:r>
      <w:r>
        <w:t xml:space="preserve"> was fixed to 1 s</w:t>
      </w:r>
      <w:r>
        <w:rPr>
          <w:vertAlign w:val="superscript"/>
        </w:rPr>
        <w:t>-1</w:t>
      </w:r>
      <w:r>
        <w:t>. R</w:t>
      </w:r>
      <w:r w:rsidRPr="00493B5F">
        <w:rPr>
          <w:vertAlign w:val="subscript"/>
        </w:rPr>
        <w:t>1,f</w:t>
      </w:r>
      <w:r>
        <w:t xml:space="preserve"> was calculated during the fitting algorithm from an analytical expression of F, k</w:t>
      </w:r>
      <w:r w:rsidRPr="00493B5F">
        <w:rPr>
          <w:vertAlign w:val="subscript"/>
        </w:rPr>
        <w:t>f</w:t>
      </w:r>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r w:rsidRPr="00493B5F">
        <w:rPr>
          <w:vertAlign w:val="subscript"/>
        </w:rPr>
        <w:t>1,meas</w:t>
      </w:r>
      <w:r>
        <w:t xml:space="preserve"> on the fitted qMT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qMT parameters (F, k</w:t>
      </w:r>
      <w:r w:rsidRPr="00493B5F">
        <w:rPr>
          <w:vertAlign w:val="subscript"/>
        </w:rPr>
        <w:t>f</w:t>
      </w:r>
      <w:r>
        <w:t>, T</w:t>
      </w:r>
      <w:r w:rsidRPr="00493B5F">
        <w:rPr>
          <w:vertAlign w:val="subscript"/>
        </w:rPr>
        <w:t>2,f</w:t>
      </w:r>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n.u., and T</w:t>
      </w:r>
      <w:r w:rsidRPr="00493B5F">
        <w:rPr>
          <w:vertAlign w:val="subscript"/>
        </w:rPr>
        <w:t>1,meas</w:t>
      </w:r>
      <w:r>
        <w:t xml:space="preserve"> varied from 0.1 s to 4 s. For this stage, B</w:t>
      </w:r>
      <w:r w:rsidRPr="00493B5F">
        <w:rPr>
          <w:vertAlign w:val="subscript"/>
        </w:rPr>
        <w:t>1</w:t>
      </w:r>
      <w:r>
        <w:t xml:space="preserve"> and T</w:t>
      </w:r>
      <w:r w:rsidRPr="00493B5F">
        <w:rPr>
          <w:vertAlign w:val="subscript"/>
        </w:rPr>
        <w:t>1,meas</w:t>
      </w:r>
      <w:r>
        <w:t xml:space="preserve"> varied independently of each other. We investigated the qMT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 </w:instrTex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DATA </w:instrText>
      </w:r>
      <w:r>
        <w:fldChar w:fldCharType="end"/>
      </w:r>
      <w:r>
        <w:fldChar w:fldCharType="separate"/>
      </w:r>
      <w:r>
        <w:rPr>
          <w:noProof/>
        </w:rPr>
        <w:t>[14]</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xN1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instrText xml:space="preserve"> ADDIN EN.CITE </w:instrText>
      </w:r>
      <w:r>
        <w:fldChar w:fldCharType="begin">
          <w:fldData xml:space="preserve">PEVuZE5vdGU+PENpdGU+PEF1dGhvcj5MaWJlcm1hbjwvQXV0aG9yPjxZZWFyPjIwMTQ8L1llYXI+
PFJlY051bT44MjA0PC9SZWNOdW0+PERpc3BsYXlUZXh0PlsxN1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instrText xml:space="preserve"> ADDIN EN.CITE.DATA </w:instrText>
      </w:r>
      <w:r>
        <w:fldChar w:fldCharType="end"/>
      </w:r>
      <w:r>
        <w:fldChar w:fldCharType="separate"/>
      </w:r>
      <w:r>
        <w:rPr>
          <w:noProof/>
        </w:rPr>
        <w:t>[17]</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r w:rsidRPr="00493B5F">
        <w:rPr>
          <w:vertAlign w:val="subscript"/>
        </w:rPr>
        <w:t>1,IR</w:t>
      </w:r>
      <w:r>
        <w:t xml:space="preserve"> = 0.9 s, constant). The VFA signals from a two flip angle experiment were calculated for T</w:t>
      </w:r>
      <w:r w:rsidRPr="00493B5F">
        <w:rPr>
          <w:vertAlign w:val="subscript"/>
        </w:rPr>
        <w:t>1</w:t>
      </w:r>
      <w:r>
        <w:t xml:space="preserve"> = T</w:t>
      </w:r>
      <w:r w:rsidRPr="00493B5F">
        <w:rPr>
          <w:vertAlign w:val="subscript"/>
        </w:rPr>
        <w:t>1,true</w:t>
      </w:r>
      <w:r>
        <w:t xml:space="preserve"> =0.9 s from the analytical steady-state SPGR equation (TR = 25 ms,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instrText xml:space="preserve"> ADDIN EN.CITE &lt;EndNote&gt;&lt;Cite&gt;&lt;Author&gt;Fram&lt;/Author&gt;&lt;Year&gt;1987&lt;/Year&gt;&lt;RecNum&gt;8217&lt;/RecNum&gt;&lt;DisplayText&gt;[60]&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Pr>
          <w:noProof/>
        </w:rPr>
        <w:t>[60]</w:t>
      </w:r>
      <w:r>
        <w:fldChar w:fldCharType="end"/>
      </w:r>
      <w:r>
        <w:t xml:space="preserve"> using the set of 100 B</w:t>
      </w:r>
      <w:r w:rsidRPr="00493B5F">
        <w:rPr>
          <w:vertAlign w:val="subscript"/>
        </w:rPr>
        <w:t>1</w:t>
      </w:r>
      <w:r>
        <w:t xml:space="preserve"> values (0.5 to 2 n.u.). The fitted VFA T</w:t>
      </w:r>
      <w:r w:rsidRPr="00493B5F">
        <w:rPr>
          <w:vertAlign w:val="subscript"/>
        </w:rPr>
        <w:t>1,meas</w:t>
      </w:r>
      <w:r>
        <w:t xml:space="preserve"> values were then used in conjunction with their respective B</w:t>
      </w:r>
      <w:r w:rsidRPr="00493B5F">
        <w:rPr>
          <w:vertAlign w:val="subscript"/>
        </w:rPr>
        <w:t>1</w:t>
      </w:r>
      <w:r>
        <w:t xml:space="preserve"> values to fit the qMT parameters to the simulated MT signal.</w:t>
      </w:r>
    </w:p>
    <w:p w14:paraId="57CFD3B4" w14:textId="30545549" w:rsidR="00493B5F" w:rsidRDefault="00493B5F" w:rsidP="00493B5F">
      <w:pPr>
        <w:pStyle w:val="Titre3"/>
      </w:pPr>
      <w:bookmarkStart w:id="58" w:name="_Toc496526523"/>
      <w:r>
        <w:lastRenderedPageBreak/>
        <w:t>Sensitivity Analysis</w:t>
      </w:r>
      <w:bookmarkEnd w:id="58"/>
    </w:p>
    <w:p w14:paraId="5AF97D9A" w14:textId="6F949B50" w:rsidR="00493B5F" w:rsidRDefault="00493B5F" w:rsidP="00493B5F">
      <w:r>
        <w:t>To provide further insight into the behavior of fitted parameters in the presence of B</w:t>
      </w:r>
      <w:r w:rsidRPr="00493B5F">
        <w:rPr>
          <w:vertAlign w:val="subscript"/>
        </w:rPr>
        <w:t>1</w:t>
      </w:r>
      <w:r>
        <w:t xml:space="preserve"> inaccuracy, a sensitivity analysis of the qMT signal was performed </w:t>
      </w:r>
      <w:r>
        <w:fldChar w:fldCharType="begin"/>
      </w:r>
      <w:r>
        <w:instrText xml:space="preserve"> ADDIN EN.CITE &lt;EndNote&gt;&lt;Cite&gt;&lt;Author&gt;Cruz&lt;/Author&gt;&lt;Year&gt;1973&lt;/Year&gt;&lt;RecNum&gt;8188&lt;/RecNum&gt;&lt;DisplayText&gt;[61]&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Pr>
          <w:noProof/>
        </w:rPr>
        <w:t>[61]</w:t>
      </w:r>
      <w:r>
        <w:fldChar w:fldCharType="end"/>
      </w:r>
      <w:r>
        <w:t xml:space="preserve">. For each qMT parameter, the following definition of sensitivity was used (cf. </w:t>
      </w:r>
      <w:r w:rsidRPr="007E482C">
        <w:t>Appendix A</w:t>
      </w:r>
      <w:r>
        <w:t>):</w:t>
      </w:r>
    </w:p>
    <w:tbl>
      <w:tblPr>
        <w:tblW w:w="9454" w:type="dxa"/>
        <w:tblLook w:val="04A0" w:firstRow="1" w:lastRow="0" w:firstColumn="1" w:lastColumn="0" w:noHBand="0" w:noVBand="1"/>
      </w:tblPr>
      <w:tblGrid>
        <w:gridCol w:w="8571"/>
        <w:gridCol w:w="883"/>
      </w:tblGrid>
      <w:tr w:rsidR="0046685B" w:rsidRPr="007B5704" w14:paraId="70B3FB90" w14:textId="77777777" w:rsidTr="003D09DC">
        <w:trPr>
          <w:trHeight w:val="720"/>
        </w:trPr>
        <w:tc>
          <w:tcPr>
            <w:tcW w:w="8571" w:type="dxa"/>
          </w:tcPr>
          <w:p w14:paraId="2DA729AC" w14:textId="48884306" w:rsidR="0046685B" w:rsidRDefault="0027134D"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0F672AC" w14:textId="77777777" w:rsidR="0046685B" w:rsidRPr="00A87AF2" w:rsidRDefault="0046685B" w:rsidP="003D09DC">
            <w:pPr>
              <w:rPr>
                <w:sz w:val="4"/>
                <w:szCs w:val="4"/>
              </w:rPr>
            </w:pPr>
          </w:p>
          <w:p w14:paraId="0999EA08" w14:textId="38E77C04" w:rsidR="0046685B" w:rsidRPr="003A39F9" w:rsidRDefault="0046685B" w:rsidP="0046685B">
            <w:pPr>
              <w:jc w:val="right"/>
              <w:rPr>
                <w:b/>
              </w:rPr>
            </w:pPr>
            <w:r w:rsidRPr="003A39F9">
              <w:rPr>
                <w:b/>
              </w:rPr>
              <w:t>(</w:t>
            </w:r>
            <w:r>
              <w:rPr>
                <w:b/>
              </w:rPr>
              <w:t>4</w:t>
            </w:r>
            <w:r w:rsidRPr="003A39F9">
              <w:rPr>
                <w:b/>
              </w:rPr>
              <w:t>-1)</w:t>
            </w:r>
          </w:p>
        </w:tc>
      </w:tr>
    </w:tbl>
    <w:p w14:paraId="4BAD1866" w14:textId="0F7351EA" w:rsidR="00943527" w:rsidRDefault="0046685B" w:rsidP="0046685B">
      <w:r>
        <w:t xml:space="preserve">where the index </w:t>
      </w:r>
      <w:r w:rsidRPr="00BB7B40">
        <w:rPr>
          <w:i/>
        </w:rPr>
        <w:t>i</w:t>
      </w:r>
      <w:r>
        <w:t xml:space="preserve"> describes a specific qMT acquisition point, </w:t>
      </w:r>
      <w:r w:rsidRPr="0046685B">
        <w:rPr>
          <w:i/>
        </w:rPr>
        <w:t>M</w:t>
      </w:r>
      <w:r w:rsidRPr="0046685B">
        <w:rPr>
          <w:i/>
          <w:vertAlign w:val="subscript"/>
        </w:rPr>
        <w:t>i</w:t>
      </w:r>
      <w:r>
        <w:t xml:space="preserve"> is the normalized signal of the ith qMT measurement, and </w:t>
      </w:r>
      <w:r w:rsidRPr="00BB7B40">
        <w:rPr>
          <w:i/>
        </w:rPr>
        <w:t>S</w:t>
      </w:r>
      <w:r w:rsidRPr="00BB7B40">
        <w:rPr>
          <w:i/>
          <w:vertAlign w:val="subscript"/>
        </w:rPr>
        <w:t>p,i</w:t>
      </w:r>
      <w:r>
        <w:t xml:space="preserve"> is the sensitivity of the MT signal with respect to </w:t>
      </w:r>
      <w:r w:rsidRPr="00C86085">
        <w:rPr>
          <w:i/>
        </w:rPr>
        <w:t>p</w:t>
      </w:r>
      <w:r>
        <w:t xml:space="preserve"> for the </w:t>
      </w:r>
      <w:r w:rsidRPr="00C86085">
        <w:rPr>
          <w:i/>
        </w:rPr>
        <w:t>i</w:t>
      </w:r>
      <w:r w:rsidRPr="00C86085">
        <w:rPr>
          <w:vertAlign w:val="superscript"/>
        </w:rPr>
        <w:t>th</w:t>
      </w:r>
      <w:r>
        <w:t xml:space="preserve"> qMT acquisition. The sensitivity </w:t>
      </w:r>
      <w:r w:rsidRPr="00C86085">
        <w:rPr>
          <w:i/>
        </w:rPr>
        <w:t>S</w:t>
      </w:r>
      <w:r w:rsidRPr="00C86085">
        <w:rPr>
          <w:i/>
          <w:vertAlign w:val="subscript"/>
        </w:rPr>
        <w:t>p,i</w:t>
      </w:r>
      <w:r>
        <w:t xml:space="preserve"> represents the change in normalized MT signal induced by a slight change in fitting parameter value or model input value (e.g., B</w:t>
      </w:r>
      <w:r w:rsidRPr="00C86085">
        <w:rPr>
          <w:vertAlign w:val="subscript"/>
        </w:rPr>
        <w:t>1</w:t>
      </w:r>
      <w:r>
        <w:t xml:space="preserve">). A large absolute </w:t>
      </w:r>
      <w:r w:rsidRPr="00C86085">
        <w:rPr>
          <w:i/>
        </w:rPr>
        <w:t>S</w:t>
      </w:r>
      <w:r w:rsidRPr="00C86085">
        <w:rPr>
          <w:i/>
          <w:vertAlign w:val="subscript"/>
        </w:rPr>
        <w:t>p,i</w:t>
      </w:r>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Pr="007E482C">
        <w:t>Appendix A</w:t>
      </w:r>
      <w:r>
        <w:t>):</w:t>
      </w:r>
    </w:p>
    <w:tbl>
      <w:tblPr>
        <w:tblW w:w="9454" w:type="dxa"/>
        <w:tblLook w:val="04A0" w:firstRow="1" w:lastRow="0" w:firstColumn="1" w:lastColumn="0" w:noHBand="0" w:noVBand="1"/>
      </w:tblPr>
      <w:tblGrid>
        <w:gridCol w:w="8571"/>
        <w:gridCol w:w="883"/>
      </w:tblGrid>
      <w:tr w:rsidR="00C86085" w:rsidRPr="007B5704" w14:paraId="72A845FF" w14:textId="77777777" w:rsidTr="003D09DC">
        <w:trPr>
          <w:trHeight w:val="720"/>
        </w:trPr>
        <w:tc>
          <w:tcPr>
            <w:tcW w:w="8571" w:type="dxa"/>
          </w:tcPr>
          <w:p w14:paraId="4881D780" w14:textId="17D8AA16" w:rsidR="00C86085" w:rsidRDefault="0027134D"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83529A2" w14:textId="77777777" w:rsidR="00C86085" w:rsidRPr="00A87AF2" w:rsidRDefault="00C86085" w:rsidP="003D09DC">
            <w:pPr>
              <w:rPr>
                <w:sz w:val="4"/>
                <w:szCs w:val="4"/>
              </w:rPr>
            </w:pPr>
          </w:p>
          <w:p w14:paraId="6A8B0769" w14:textId="5014D4B8"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3F194BE8" w14:textId="1F1D4B36"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Appendix A):</w:t>
      </w:r>
    </w:p>
    <w:tbl>
      <w:tblPr>
        <w:tblW w:w="9454" w:type="dxa"/>
        <w:tblLook w:val="04A0" w:firstRow="1" w:lastRow="0" w:firstColumn="1" w:lastColumn="0" w:noHBand="0" w:noVBand="1"/>
      </w:tblPr>
      <w:tblGrid>
        <w:gridCol w:w="8571"/>
        <w:gridCol w:w="883"/>
      </w:tblGrid>
      <w:tr w:rsidR="00C86085" w:rsidRPr="007B5704" w14:paraId="30162DAF" w14:textId="77777777" w:rsidTr="003D09DC">
        <w:trPr>
          <w:trHeight w:val="720"/>
        </w:trPr>
        <w:tc>
          <w:tcPr>
            <w:tcW w:w="8571" w:type="dxa"/>
          </w:tcPr>
          <w:p w14:paraId="7E21B1CA" w14:textId="1BDFF171" w:rsidR="00C86085" w:rsidRDefault="0027134D"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6DAE883E" w14:textId="77777777" w:rsidR="00C86085" w:rsidRPr="00A87AF2" w:rsidRDefault="00C86085" w:rsidP="003D09DC">
            <w:pPr>
              <w:rPr>
                <w:sz w:val="4"/>
                <w:szCs w:val="4"/>
              </w:rPr>
            </w:pPr>
          </w:p>
          <w:p w14:paraId="5BADA816" w14:textId="7572F654"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49DCF88C" w14:textId="77777777" w:rsidTr="00C86085">
        <w:trPr>
          <w:trHeight w:val="720"/>
        </w:trPr>
        <w:tc>
          <w:tcPr>
            <w:tcW w:w="8571" w:type="dxa"/>
          </w:tcPr>
          <w:p w14:paraId="322A2DA6" w14:textId="603A9481" w:rsidR="00C86085" w:rsidRPr="00C86085" w:rsidRDefault="0027134D"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17261159" w14:textId="77777777" w:rsidR="00C86085" w:rsidRPr="00A87AF2" w:rsidRDefault="00C86085" w:rsidP="003D09DC">
            <w:pPr>
              <w:rPr>
                <w:sz w:val="4"/>
                <w:szCs w:val="4"/>
              </w:rPr>
            </w:pPr>
          </w:p>
          <w:p w14:paraId="2A744738" w14:textId="755AEAE2"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1DB078C" w14:textId="4975A80A"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6AE401DA" w14:textId="5A02CD13" w:rsidR="003D09DC" w:rsidRDefault="003D09DC" w:rsidP="003D09DC">
      <w:r>
        <w:lastRenderedPageBreak/>
        <w:t>The qMT measurement protocol and tissue parameters from the Simulations section were used to simulate normalized MT signal values. Partial derivatives with respect to qMT parameters (and B</w:t>
      </w:r>
      <w:r w:rsidRPr="003D09DC">
        <w:rPr>
          <w:vertAlign w:val="subscript"/>
        </w:rPr>
        <w:t>1</w:t>
      </w:r>
      <w:r>
        <w:t xml:space="preserve">) of the MT signal were evaluated at each point of the Z-spectrum </w:t>
      </w:r>
      <w:r>
        <w:fldChar w:fldCharType="begin"/>
      </w:r>
      <w:r>
        <w:instrText xml:space="preserve"> ADDIN EN.CITE &lt;EndNote&gt;&lt;Cite&gt;&lt;Author&gt;Grad&lt;/Author&gt;&lt;Year&gt;1991&lt;/Year&gt;&lt;RecNum&gt;8229&lt;/RecNum&gt;&lt;DisplayText&gt;[62]&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Pr>
          <w:noProof/>
        </w:rPr>
        <w:t>[62]</w:t>
      </w:r>
      <w:r>
        <w:fldChar w:fldCharType="end"/>
      </w:r>
      <w:r>
        <w:t>. B</w:t>
      </w:r>
      <w:r w:rsidRPr="003D09DC">
        <w:rPr>
          <w:vertAlign w:val="subscript"/>
        </w:rPr>
        <w:t>1</w:t>
      </w:r>
      <w:r>
        <w:t xml:space="preserve"> sensitivity values were calculated for two cases: T</w:t>
      </w:r>
      <w:r w:rsidRPr="003D09DC">
        <w:rPr>
          <w:vertAlign w:val="subscript"/>
        </w:rPr>
        <w:t>1,meas</w:t>
      </w:r>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r w:rsidRPr="003D09DC">
        <w:rPr>
          <w:vertAlign w:val="subscript"/>
        </w:rPr>
        <w:t>1,meas</w:t>
      </w:r>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relative increase of the parameter denominator value, sufficient for the convergence of the partial derivative at each Z-spectrum point of our qMT protocol.</w:t>
      </w:r>
    </w:p>
    <w:p w14:paraId="388246A4" w14:textId="2FE32540" w:rsidR="009514EF" w:rsidRDefault="009514EF" w:rsidP="009514EF">
      <w:pPr>
        <w:pStyle w:val="Titre3"/>
      </w:pPr>
      <w:bookmarkStart w:id="59" w:name="_Toc496526524"/>
      <w:r>
        <w:t>B</w:t>
      </w:r>
      <w:r>
        <w:rPr>
          <w:vertAlign w:val="subscript"/>
        </w:rPr>
        <w:t>1</w:t>
      </w:r>
      <w:r>
        <w:t>-Sensitivity of qMT in Healthy Subjects</w:t>
      </w:r>
      <w:bookmarkEnd w:id="59"/>
    </w:p>
    <w:p w14:paraId="4689CF51" w14:textId="37323B8E"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thickness. Single slices were acquired parallel to the anterior commissure–posterior commissure (AC-PC) line, superior to the corpus callosum.</w:t>
      </w:r>
    </w:p>
    <w:p w14:paraId="1D237561" w14:textId="6C6832D2"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instrText xml:space="preserve"> ADDIN EN.CITE &lt;EndNote&gt;&lt;Cite&gt;&lt;Author&gt;Yarnykh&lt;/Author&gt;&lt;Year&gt;2010&lt;/Year&gt;&lt;RecNum&gt;190&lt;/RecNum&gt;&lt;DisplayText&gt;[26]&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Pr>
          <w:noProof/>
        </w:rPr>
        <w:t>[26]</w:t>
      </w:r>
      <w:r>
        <w:fldChar w:fldCharType="end"/>
      </w:r>
      <w:r>
        <w:t>: echo time (TE) = 2.89 ms, TR = 15 ms, FA = 3º and 20</w:t>
      </w:r>
      <w:r w:rsidRPr="00753AA2">
        <w:t xml:space="preserve"> </w:t>
      </w:r>
      <w:r>
        <w:t>º, spoiler gradient moment (AG) = 280 mT ∙ ms/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 </w:instrTex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DATA </w:instrText>
      </w:r>
      <w:r>
        <w:fldChar w:fldCharType="end"/>
      </w:r>
      <w:r>
        <w:fldChar w:fldCharType="separate"/>
      </w:r>
      <w:r>
        <w:rPr>
          <w:noProof/>
        </w:rPr>
        <w:t>[14]</w:t>
      </w:r>
      <w:r>
        <w:fldChar w:fldCharType="end"/>
      </w:r>
      <w:r>
        <w:t>: TE/TR = 11/1550 ms, TI = 30, 530, 1030, 1530 ms,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1N1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instrText xml:space="preserve"> ADDIN EN.CITE </w:instrText>
      </w:r>
      <w:r>
        <w:fldChar w:fldCharType="begin">
          <w:fldData xml:space="preserve">PEVuZE5vdGU+PENpdGU+PEF1dGhvcj5CYXJyYWw8L0F1dGhvcj48WWVhcj4yMDEwPC9ZZWFyPjxS
ZWNOdW0+MTY4PC9SZWNOdW0+PERpc3BsYXlUZXh0Pls1N1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instrText xml:space="preserve"> ADDIN EN.CITE.DATA </w:instrText>
      </w:r>
      <w:r>
        <w:fldChar w:fldCharType="end"/>
      </w:r>
      <w:r>
        <w:fldChar w:fldCharType="separate"/>
      </w:r>
      <w:r>
        <w:rPr>
          <w:noProof/>
        </w:rPr>
        <w:t>[57]</w:t>
      </w:r>
      <w:r>
        <w:fldChar w:fldCharType="end"/>
      </w:r>
      <w:r>
        <w:t>.</w:t>
      </w:r>
    </w:p>
    <w:p w14:paraId="7472874A" w14:textId="0E8800FE" w:rsidR="00753AA2" w:rsidRDefault="00753AA2" w:rsidP="00FA1A3C">
      <w:r>
        <w:rPr>
          <w:i/>
        </w:rPr>
        <w:t>qMT Maps:</w:t>
      </w:r>
      <w:r>
        <w:t xml:space="preserve"> </w:t>
      </w:r>
      <w:r w:rsidR="00FA1A3C">
        <w:t>qMT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FA1A3C">
        <w:instrText xml:space="preserve"> ADDIN EN.CITE &lt;EndNote&gt;&lt;Cite&gt;&lt;Author&gt;Skinner&lt;/Author&gt;&lt;Year&gt;1997&lt;/Year&gt;&lt;RecNum&gt;3546&lt;/RecNum&gt;&lt;DisplayText&gt;[63]&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FA1A3C">
        <w:rPr>
          <w:noProof/>
        </w:rPr>
        <w:t>[63]</w:t>
      </w:r>
      <w:r w:rsidR="00FA1A3C">
        <w:fldChar w:fldCharType="end"/>
      </w:r>
      <w:r w:rsidR="00FA1A3C" w:rsidRPr="00FA1A3C">
        <w:t>: TE1/TE2/TR</w:t>
      </w:r>
      <w:r w:rsidR="00FA1A3C">
        <w:t xml:space="preserve"> = </w:t>
      </w:r>
      <w:r w:rsidR="00FA1A3C" w:rsidRPr="00FA1A3C">
        <w:t>4/</w:t>
      </w:r>
      <w:r w:rsidR="00FA1A3C">
        <w:t xml:space="preserve">8.48/25 ms, FA = 7º, 30 s scan time. qMT parameter maps were produced by fitting the normalized qMT data voxel-wise using the Sled and Pike fitting model </w:t>
      </w:r>
      <w:r w:rsidR="00FA1A3C">
        <w:fldChar w:fldCharType="begin"/>
      </w:r>
      <w:r w:rsidR="00FA1A3C">
        <w:instrText xml:space="preserve"> ADDIN EN.CITE &lt;EndNote&gt;&lt;Cite&gt;&lt;Author&gt;Cabana&lt;/Author&gt;&lt;Year&gt;2016&lt;/Year&gt;&lt;RecNum&gt;8231&lt;/RecNum&gt;&lt;DisplayText&gt;[64]&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FA1A3C">
        <w:fldChar w:fldCharType="separate"/>
      </w:r>
      <w:r w:rsidR="00FA1A3C">
        <w:rPr>
          <w:noProof/>
        </w:rPr>
        <w:t>[64]</w:t>
      </w:r>
      <w:r w:rsidR="00FA1A3C">
        <w:fldChar w:fldCharType="end"/>
      </w:r>
      <w:r w:rsidR="00FA1A3C">
        <w:t>.</w:t>
      </w:r>
    </w:p>
    <w:p w14:paraId="72EBCEA4" w14:textId="30444E3F" w:rsidR="00FA1A3C" w:rsidRDefault="00FA1A3C" w:rsidP="00FA1A3C">
      <w:r>
        <w:rPr>
          <w:i/>
        </w:rPr>
        <w:lastRenderedPageBreak/>
        <w:t>B</w:t>
      </w:r>
      <w:r>
        <w:rPr>
          <w:i/>
          <w:vertAlign w:val="subscript"/>
        </w:rPr>
        <w:t>1</w:t>
      </w:r>
      <w:r>
        <w:rPr>
          <w:i/>
        </w:rPr>
        <w:t xml:space="preserve"> Maps:</w:t>
      </w:r>
      <w:r>
        <w:t xml:space="preserve"> Two categories of B</w:t>
      </w:r>
      <w:r w:rsidRPr="00FA1A3C">
        <w:rPr>
          <w:vertAlign w:val="subscript"/>
        </w:rPr>
        <w:t>1</w:t>
      </w:r>
      <w:r>
        <w:t xml:space="preserve"> maps were compared: 1) in vivo measured B</w:t>
      </w:r>
      <w:r w:rsidRPr="00FA1A3C">
        <w:rPr>
          <w:vertAlign w:val="subscript"/>
        </w:rPr>
        <w:t>1</w:t>
      </w:r>
      <w:r>
        <w:t xml:space="preserve"> maps and 2) B</w:t>
      </w:r>
      <w:r w:rsidRPr="00FA1A3C">
        <w:rPr>
          <w:vertAlign w:val="subscript"/>
        </w:rPr>
        <w:t>1</w:t>
      </w:r>
      <w:r>
        <w:t xml:space="preserve"> maps that had a single value assigned to all voxels (B</w:t>
      </w:r>
      <w:r w:rsidRPr="00FA1A3C">
        <w:rPr>
          <w:vertAlign w:val="subscript"/>
        </w:rPr>
        <w:t>1,Flat</w:t>
      </w:r>
      <w:r>
        <w:t>). B</w:t>
      </w:r>
      <w:r w:rsidRPr="00FA1A3C">
        <w:rPr>
          <w:vertAlign w:val="subscript"/>
        </w:rPr>
        <w:t>1,Flat</w:t>
      </w:r>
      <w:r>
        <w:t xml:space="preserve"> maps were used to investigate the sensitivity of qMT to B</w:t>
      </w:r>
      <w:r w:rsidRPr="00FA1A3C">
        <w:rPr>
          <w:vertAlign w:val="subscript"/>
        </w:rPr>
        <w:t>1</w:t>
      </w:r>
      <w:r>
        <w:t xml:space="preserve"> inaccuracies for in vivo conditions (e.g., noise, tissue partial volume, a broad range of qMT tissue parameter values). Single-slice double angle (DA) B</w:t>
      </w:r>
      <w:r w:rsidRPr="00FA1A3C">
        <w:rPr>
          <w:vertAlign w:val="subscript"/>
        </w:rPr>
        <w:t>1</w:t>
      </w:r>
      <w:r>
        <w:t xml:space="preserve"> maps (B</w:t>
      </w:r>
      <w:r w:rsidRPr="00FA1A3C">
        <w:rPr>
          <w:vertAlign w:val="subscript"/>
        </w:rPr>
        <w:t>1,DA</w:t>
      </w:r>
      <w:r>
        <w:t>) were acquired using a spin-echo readout: TE/TR = 12/1550 ms, FA = 60º/120º, with slice-selective excitation and 180º refocusing pulses, 4 m 28 s scan time. A set of B</w:t>
      </w:r>
      <w:r w:rsidRPr="00FA1A3C">
        <w:rPr>
          <w:vertAlign w:val="subscript"/>
        </w:rPr>
        <w:t>1,Flat</w:t>
      </w:r>
      <w:r>
        <w:t xml:space="preserve"> maps were generated for a range of values (B</w:t>
      </w:r>
      <w:r w:rsidRPr="00FA1A3C">
        <w:rPr>
          <w:vertAlign w:val="subscript"/>
        </w:rPr>
        <w:t>1,Flat</w:t>
      </w:r>
      <w:r>
        <w:t xml:space="preserve"> = 0.5, 0.75, 0.9, 1, 1.1, 1.25, 1.5, 2 n.u.), where B</w:t>
      </w:r>
      <w:r w:rsidRPr="00FA1A3C">
        <w:rPr>
          <w:vertAlign w:val="subscript"/>
        </w:rPr>
        <w:t>1,Flat</w:t>
      </w:r>
      <w:r>
        <w:t xml:space="preserve"> = 1 n.u. represents the nominal flip angle case. Prior to fitting the qMT data, each B</w:t>
      </w:r>
      <w:r w:rsidRPr="00FA1A3C">
        <w:rPr>
          <w:vertAlign w:val="subscript"/>
        </w:rPr>
        <w:t>1</w:t>
      </w:r>
      <w:r>
        <w:t xml:space="preserve"> map (B</w:t>
      </w:r>
      <w:r w:rsidRPr="00FA1A3C">
        <w:rPr>
          <w:vertAlign w:val="subscript"/>
        </w:rPr>
        <w:t>1,DA</w:t>
      </w:r>
      <w:r>
        <w:t xml:space="preserve"> and the set of B</w:t>
      </w:r>
      <w:r w:rsidRPr="00FA1A3C">
        <w:rPr>
          <w:vertAlign w:val="subscript"/>
        </w:rPr>
        <w:t>1,Flat</w:t>
      </w:r>
      <w:r>
        <w:t>) was used as a corrective factor for the VFA nominal flip angles, MT excitation flip angles, and MT saturation powers.</w:t>
      </w:r>
    </w:p>
    <w:p w14:paraId="08A52CDA" w14:textId="2641FAD9" w:rsidR="00FA1A3C" w:rsidRDefault="00FA1A3C" w:rsidP="00FA1A3C">
      <w:r>
        <w:rPr>
          <w:i/>
        </w:rPr>
        <w:t>Data Analysis:</w:t>
      </w:r>
      <w:r>
        <w:t xml:space="preserve"> qMT parameter maps (F, k</w:t>
      </w:r>
      <w:r w:rsidRPr="00FA1A3C">
        <w:rPr>
          <w:vertAlign w:val="subscript"/>
        </w:rPr>
        <w:t>f</w:t>
      </w:r>
      <w:r>
        <w:t>, T</w:t>
      </w:r>
      <w:r w:rsidRPr="00FA1A3C">
        <w:rPr>
          <w:vertAlign w:val="subscript"/>
        </w:rPr>
        <w:t>2,f</w:t>
      </w:r>
      <w:r>
        <w:t>, T</w:t>
      </w:r>
      <w:r w:rsidRPr="00FA1A3C">
        <w:rPr>
          <w:vertAlign w:val="subscript"/>
        </w:rPr>
        <w:t>2,r</w:t>
      </w:r>
      <w:r>
        <w:t>) were fitted voxelwis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009C7BCB" w:rsidRPr="009C7BCB">
        <w:t>(</w:t>
      </w:r>
      <w:r w:rsidR="009C7BCB">
        <w:fldChar w:fldCharType="begin"/>
      </w:r>
      <w:r w:rsidR="009C7BCB">
        <w:instrText xml:space="preserve"> REF _Ref489442661 \h </w:instrText>
      </w:r>
      <w:r w:rsidR="009C7BCB">
        <w:fldChar w:fldCharType="separate"/>
      </w:r>
      <w:r w:rsidR="008B7EBA">
        <w:t xml:space="preserve">Figure </w:t>
      </w:r>
      <w:r w:rsidR="008B7EBA">
        <w:rPr>
          <w:noProof/>
        </w:rPr>
        <w:t>4</w:t>
      </w:r>
      <w:r w:rsidR="008B7EBA">
        <w:noBreakHyphen/>
      </w:r>
      <w:r w:rsidR="008B7EBA">
        <w:rPr>
          <w:noProof/>
        </w:rPr>
        <w:t>1</w:t>
      </w:r>
      <w:r w:rsidR="009C7BCB">
        <w:fldChar w:fldCharType="end"/>
      </w:r>
      <w:r w:rsidR="009C7BCB" w:rsidRPr="009C7BCB">
        <w:t>)</w:t>
      </w:r>
      <w:r>
        <w:t>. Voxel data of each qMT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r w:rsidRPr="00FA1A3C">
        <w:rPr>
          <w:vertAlign w:val="subscript"/>
        </w:rPr>
        <w:t>1,DA</w:t>
      </w:r>
      <w:r>
        <w:t xml:space="preserve"> and each B</w:t>
      </w:r>
      <w:r w:rsidRPr="00FA1A3C">
        <w:rPr>
          <w:vertAlign w:val="subscript"/>
        </w:rPr>
        <w:t>1,Flat</w:t>
      </w:r>
      <w:r>
        <w:t>).</w:t>
      </w:r>
    </w:p>
    <w:p w14:paraId="6873F304" w14:textId="5385C844" w:rsidR="00510131" w:rsidRDefault="009C7BCB" w:rsidP="009C7BCB">
      <w:pPr>
        <w:spacing w:after="120" w:line="276" w:lineRule="auto"/>
        <w:jc w:val="center"/>
      </w:pPr>
      <w:r>
        <w:t xml:space="preserve">                </w:t>
      </w:r>
      <w:r>
        <w:rPr>
          <w:noProof/>
          <w:lang w:val="fr-FR" w:eastAsia="fr-FR"/>
        </w:rPr>
        <w:drawing>
          <wp:inline distT="0" distB="0" distL="0" distR="0" wp14:anchorId="174D3A6A" wp14:editId="2C3755D8">
            <wp:extent cx="2933504" cy="335328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41099" cy="3361970"/>
                    </a:xfrm>
                    <a:prstGeom prst="rect">
                      <a:avLst/>
                    </a:prstGeom>
                  </pic:spPr>
                </pic:pic>
              </a:graphicData>
            </a:graphic>
          </wp:inline>
        </w:drawing>
      </w:r>
    </w:p>
    <w:p w14:paraId="433EC1C9" w14:textId="5B46901C" w:rsidR="00510131" w:rsidRDefault="009C7BCB" w:rsidP="009C7BCB">
      <w:pPr>
        <w:pStyle w:val="Lgende"/>
      </w:pPr>
      <w:bookmarkStart w:id="60" w:name="_Ref489442661"/>
      <w:bookmarkStart w:id="61" w:name="_Toc496526558"/>
      <w:r>
        <w:t xml:space="preserve">Figure </w:t>
      </w:r>
      <w:fldSimple w:instr=" STYLEREF 1 \s ">
        <w:r w:rsidR="008B7EBA">
          <w:rPr>
            <w:noProof/>
          </w:rPr>
          <w:t>4</w:t>
        </w:r>
      </w:fldSimple>
      <w:r w:rsidR="00624382">
        <w:noBreakHyphen/>
      </w:r>
      <w:fldSimple w:instr=" SEQ Figure \* ARABIC \s 1 ">
        <w:r w:rsidR="008B7EBA">
          <w:rPr>
            <w:noProof/>
          </w:rPr>
          <w:t>1</w:t>
        </w:r>
      </w:fldSimple>
      <w:bookmarkEnd w:id="60"/>
      <w:r>
        <w:t>.</w:t>
      </w:r>
      <w:r w:rsidRPr="009C7BCB">
        <w:t xml:space="preserve"> </w:t>
      </w:r>
      <w:r>
        <w:t>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56981">
        <w:rPr>
          <w:vertAlign w:val="subscript"/>
        </w:rPr>
        <w:t>1</w:t>
      </w:r>
      <w:r>
        <w:t xml:space="preserve"> map. B</w:t>
      </w:r>
      <w:r w:rsidRPr="00F56981">
        <w:rPr>
          <w:vertAlign w:val="subscript"/>
        </w:rPr>
        <w:t>1,Flat</w:t>
      </w:r>
      <w:r>
        <w:t xml:space="preserve"> maps are generated using a single value in all voxels. Variable flip angle (VFA) is a T</w:t>
      </w:r>
      <w:r w:rsidRPr="00F56981">
        <w:rPr>
          <w:vertAlign w:val="subscript"/>
        </w:rPr>
        <w:t>1</w:t>
      </w:r>
      <w:r>
        <w:t xml:space="preserve"> mapping methods that also requires B</w:t>
      </w:r>
      <w:r w:rsidRPr="00F56981">
        <w:rPr>
          <w:vertAlign w:val="subscript"/>
        </w:rPr>
        <w:t>1</w:t>
      </w:r>
      <w:r>
        <w:t xml:space="preserve"> as a support measurement, unlike inversion recovery (IR).</w:t>
      </w:r>
      <w:bookmarkEnd w:id="61"/>
    </w:p>
    <w:p w14:paraId="734DCF15" w14:textId="359FF103" w:rsidR="00FA1A3C" w:rsidRDefault="00FA1A3C" w:rsidP="00FA1A3C">
      <w:pPr>
        <w:pStyle w:val="Titre3"/>
      </w:pPr>
      <w:bookmarkStart w:id="62" w:name="_Toc496526525"/>
      <w:r>
        <w:lastRenderedPageBreak/>
        <w:t>B</w:t>
      </w:r>
      <w:r>
        <w:rPr>
          <w:vertAlign w:val="subscript"/>
        </w:rPr>
        <w:t>1</w:t>
      </w:r>
      <w:r>
        <w:t xml:space="preserve"> Method Comparison</w:t>
      </w:r>
      <w:bookmarkEnd w:id="62"/>
    </w:p>
    <w:p w14:paraId="727F1695" w14:textId="07EAE5E4" w:rsidR="00ED673A" w:rsidRDefault="00ED673A" w:rsidP="00ED673A">
      <w:r>
        <w:t>Several techniques exist to measure B</w:t>
      </w:r>
      <w:r w:rsidRPr="00ED673A">
        <w:rPr>
          <w:vertAlign w:val="subscript"/>
        </w:rPr>
        <w:t>1</w:t>
      </w:r>
      <w:r>
        <w:t xml:space="preserve"> maps, and each method can be prone to unique sources of systemic biases or local artifacts</w:t>
      </w:r>
      <w:r w:rsidR="00271F1D">
        <w:t xml:space="preserve"> </w:t>
      </w:r>
      <w:r w:rsidR="00271F1D">
        <w:fldChar w:fldCharType="begin"/>
      </w:r>
      <w:r w:rsidR="00271F1D">
        <w:instrText xml:space="preserve"> ADDIN EN.CITE &lt;EndNote&gt;&lt;Cite&gt;&lt;Author&gt;Lutti&lt;/Author&gt;&lt;Year&gt;2012&lt;/Year&gt;&lt;RecNum&gt;8179&lt;/RecNum&gt;&lt;DisplayText&gt;[40]&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271F1D">
        <w:rPr>
          <w:noProof/>
        </w:rPr>
        <w:t>[40]</w:t>
      </w:r>
      <w:r w:rsidR="00271F1D">
        <w:fldChar w:fldCharType="end"/>
      </w:r>
      <w:r>
        <w:t>. To probe the robustness of the B</w:t>
      </w:r>
      <w:r w:rsidRPr="00271F1D">
        <w:rPr>
          <w:vertAlign w:val="subscript"/>
        </w:rPr>
        <w:t>1</w:t>
      </w:r>
      <w:r>
        <w:t>-sensitivity of qMT between different B</w:t>
      </w:r>
      <w:r w:rsidRPr="00271F1D">
        <w:rPr>
          <w:vertAlign w:val="subscript"/>
        </w:rPr>
        <w:t>1</w:t>
      </w:r>
      <w:r>
        <w:t xml:space="preserve"> measurement techniques, two additional B</w:t>
      </w:r>
      <w:r w:rsidRPr="00271F1D">
        <w:rPr>
          <w:vertAlign w:val="subscript"/>
        </w:rPr>
        <w:t>1</w:t>
      </w:r>
      <w:r>
        <w:t xml:space="preserve"> maps were acquired and compared against the DA B</w:t>
      </w:r>
      <w:r w:rsidRPr="00271F1D">
        <w:rPr>
          <w:vertAlign w:val="subscript"/>
        </w:rPr>
        <w:t>1</w:t>
      </w:r>
      <w:r>
        <w:t xml:space="preserve"> maps in all three subjects from the B</w:t>
      </w:r>
      <w:r w:rsidRPr="00271F1D">
        <w:rPr>
          <w:vertAlign w:val="subscript"/>
        </w:rPr>
        <w:t>1</w:t>
      </w:r>
      <w:r>
        <w:t>-Sensitivity of qMT in Healthy Subjects section. Actual flip angle imaging (AFI)</w:t>
      </w:r>
      <w:r w:rsidR="00271F1D">
        <w:t xml:space="preserve"> </w:t>
      </w:r>
      <w:r w:rsidR="00271F1D">
        <w:fldChar w:fldCharType="begin"/>
      </w:r>
      <w:r w:rsidR="00271F1D">
        <w:instrText xml:space="preserve"> ADDIN EN.CITE &lt;EndNote&gt;&lt;Cite&gt;&lt;Author&gt;Yarnykh&lt;/Author&gt;&lt;Year&gt;2007&lt;/Year&gt;&lt;RecNum&gt;195&lt;/RecNum&gt;&lt;DisplayText&gt;[1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271F1D">
        <w:rPr>
          <w:noProof/>
        </w:rPr>
        <w:t>[12]</w:t>
      </w:r>
      <w:r w:rsidR="00271F1D">
        <w:fldChar w:fldCharType="end"/>
      </w:r>
      <w:r>
        <w:t>, a two-TR steady-state SPGR-based pulse sequence, was applied to produce B</w:t>
      </w:r>
      <w:r w:rsidRPr="00271F1D">
        <w:rPr>
          <w:vertAlign w:val="subscript"/>
        </w:rPr>
        <w:t>1</w:t>
      </w:r>
      <w:r>
        <w:t xml:space="preserve"> maps with a 2</w:t>
      </w:r>
      <w:r w:rsidR="00271F1D">
        <w:t xml:space="preserve"> × </w:t>
      </w:r>
      <w:r>
        <w:t>2</w:t>
      </w:r>
      <w:r w:rsidR="00271F1D">
        <w:t xml:space="preserve"> × </w:t>
      </w:r>
      <w:r>
        <w:t>5mm</w:t>
      </w:r>
      <w:r w:rsidRPr="00271F1D">
        <w:rPr>
          <w:vertAlign w:val="superscript"/>
        </w:rPr>
        <w:t>3</w:t>
      </w:r>
      <w:r>
        <w:t xml:space="preserve"> whole-brain 3D spoiled acquisition </w:t>
      </w:r>
      <w:r w:rsidRPr="00ED673A">
        <w:t xml:space="preserve">(19): TE/TR1/TR2 </w:t>
      </w:r>
      <w:r w:rsidR="00271F1D">
        <w:t xml:space="preserve">= </w:t>
      </w:r>
      <w:r w:rsidRPr="00ED673A">
        <w:t>3.53/20/100 ms, FA</w:t>
      </w:r>
      <w:r w:rsidR="00271F1D">
        <w:t xml:space="preserve"> = </w:t>
      </w:r>
      <w:r w:rsidRPr="00ED673A">
        <w:t>60</w:t>
      </w:r>
      <w:r w:rsidR="00271F1D">
        <w:t>º, A</w:t>
      </w:r>
      <w:r w:rsidR="00271F1D" w:rsidRPr="00271F1D">
        <w:rPr>
          <w:vertAlign w:val="subscript"/>
        </w:rPr>
        <w:t>G</w:t>
      </w:r>
      <w:r w:rsidR="00271F1D">
        <w:t xml:space="preserve"> = </w:t>
      </w:r>
      <w:r w:rsidRPr="00ED673A">
        <w:t>450 mT</w:t>
      </w:r>
      <w:r>
        <w:t xml:space="preserve"> </w:t>
      </w:r>
      <w:r w:rsidR="00271F1D">
        <w:t>∙</w:t>
      </w:r>
      <w:r>
        <w:t xml:space="preserve"> ms/m, </w:t>
      </w:r>
      <w:r w:rsidR="00271F1D" w:rsidRPr="00271F1D">
        <w:rPr>
          <w:i/>
        </w:rPr>
        <w:t>φ</w:t>
      </w:r>
      <w:r w:rsidR="00271F1D">
        <w:t xml:space="preserve"> = 39º</w:t>
      </w:r>
      <w:r>
        <w:t>, 5</w:t>
      </w:r>
      <w:r w:rsidR="00271F1D">
        <w:t xml:space="preserve"> </w:t>
      </w:r>
      <w:r>
        <w:t>m 38 s scan time. Bloch-Siegert shift (BS) B</w:t>
      </w:r>
      <w:r w:rsidRPr="00271F1D">
        <w:rPr>
          <w:vertAlign w:val="subscript"/>
        </w:rPr>
        <w:t>1</w:t>
      </w:r>
      <w:r w:rsidR="00271F1D">
        <w:t xml:space="preserve"> mapping </w:t>
      </w:r>
      <w:r w:rsidR="00271F1D">
        <w:fldChar w:fldCharType="begin"/>
      </w:r>
      <w:r w:rsidR="00271F1D">
        <w:instrText xml:space="preserve"> ADDIN EN.CITE &lt;EndNote&gt;&lt;Cite&gt;&lt;Author&gt;Sacolick&lt;/Author&gt;&lt;Year&gt;2010&lt;/Year&gt;&lt;RecNum&gt;3683&lt;/RecNum&gt;&lt;DisplayText&gt;[1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271F1D">
        <w:rPr>
          <w:noProof/>
        </w:rPr>
        <w:t>[13]</w:t>
      </w:r>
      <w:r w:rsidR="00271F1D">
        <w:fldChar w:fldCharType="end"/>
      </w:r>
      <w:r>
        <w:t>, an SPGR-based method with an off</w:t>
      </w:r>
      <w:r w:rsidR="00DE55EF">
        <w:t>-</w:t>
      </w:r>
      <w:r>
        <w:t>resonance RF preparation pulse, produced B1 maps using a single-slice 2</w:t>
      </w:r>
      <w:r w:rsidR="00271F1D">
        <w:t xml:space="preserve"> × </w:t>
      </w:r>
      <w:r>
        <w:t>2</w:t>
      </w:r>
      <w:r w:rsidR="00271F1D">
        <w:t xml:space="preserve"> × </w:t>
      </w:r>
      <w:r>
        <w:t>5mm</w:t>
      </w:r>
      <w:r w:rsidRPr="00271F1D">
        <w:rPr>
          <w:vertAlign w:val="superscript"/>
        </w:rPr>
        <w:t>3</w:t>
      </w:r>
      <w:r>
        <w:t xml:space="preserve"> acquisition: TE/TR </w:t>
      </w:r>
      <w:r w:rsidR="00271F1D">
        <w:t xml:space="preserve">= </w:t>
      </w:r>
      <w:r>
        <w:t xml:space="preserve">15/100 ms, </w:t>
      </w:r>
      <w:r w:rsidR="00271F1D" w:rsidRPr="00271F1D">
        <w:rPr>
          <w:i/>
        </w:rPr>
        <w:t>α</w:t>
      </w:r>
      <w:r w:rsidR="00271F1D">
        <w:t xml:space="preserve"> = </w:t>
      </w:r>
      <w:r>
        <w:t>25</w:t>
      </w:r>
      <w:r w:rsidR="00271F1D">
        <w:t>º</w:t>
      </w:r>
      <w:r>
        <w:t>, 8 ms Fermi Pulse of 500</w:t>
      </w:r>
      <w:r w:rsidR="00271F1D">
        <w:t>º</w:t>
      </w:r>
      <w:r>
        <w:t xml:space="preserve"> at</w:t>
      </w:r>
      <w:r w:rsidR="00271F1D">
        <w:t xml:space="preserve"> </w:t>
      </w:r>
      <w:r>
        <w:t>64 kHz off-resonance, phase-shift constant (K</w:t>
      </w:r>
      <w:r w:rsidRPr="00271F1D">
        <w:rPr>
          <w:vertAlign w:val="subscript"/>
        </w:rPr>
        <w:t>BS</w:t>
      </w:r>
      <w:r>
        <w:t>)</w:t>
      </w:r>
      <w:r w:rsidR="00271F1D">
        <w:t xml:space="preserve"> = </w:t>
      </w:r>
      <w:r>
        <w:t>74.01 rad/G</w:t>
      </w:r>
      <w:r w:rsidRPr="00271F1D">
        <w:rPr>
          <w:vertAlign w:val="superscript"/>
        </w:rPr>
        <w:t>2</w:t>
      </w:r>
      <w:r>
        <w:t>, 19 s scan time.</w:t>
      </w:r>
    </w:p>
    <w:p w14:paraId="5981FEAB" w14:textId="781B0A7E" w:rsidR="00DE55EF" w:rsidRDefault="00A14990" w:rsidP="00A14990">
      <w:r>
        <w:t>At the resolution of our data (2 × 2 × 5mm</w:t>
      </w:r>
      <w:r w:rsidRPr="00A14990">
        <w:rPr>
          <w:vertAlign w:val="superscript"/>
        </w:rPr>
        <w:t>3</w:t>
      </w:r>
      <w:r>
        <w:t>), partial volume effects near cortical grey matter (GM) and adjacent to ventricles can be significant. The partial volume effects can make the analysis of in GM challenging. Preliminary data (not shown) suggested that an insufficient number of voxels exist containing only GM, for a reliable analysis to be performed, and including all voxels containing at least some GM would include a significant bias in the qMT parameters from cerebrospinal fluid (CSF). As such, the images were masked solely for WM. Whole-brain T</w:t>
      </w:r>
      <w:r w:rsidRPr="00A14990">
        <w:rPr>
          <w:vertAlign w:val="subscript"/>
        </w:rPr>
        <w:t>1</w:t>
      </w:r>
      <w:r>
        <w:t>-weighted magnetization-prepared rapid gradient-echo (MP-RAGE) 3D volumes (1 × 1 × 1mm</w:t>
      </w:r>
      <w:r w:rsidRPr="00A14990">
        <w:rPr>
          <w:vertAlign w:val="superscript"/>
        </w:rPr>
        <w:t>3</w:t>
      </w:r>
      <w:r>
        <w:t xml:space="preserve">) were acquired: </w:t>
      </w:r>
      <w:r w:rsidRPr="00A14990">
        <w:t>TE/TR/TI</w:t>
      </w:r>
      <w:r>
        <w:t xml:space="preserve"> =</w:t>
      </w:r>
      <w:r w:rsidRPr="00A14990">
        <w:t xml:space="preserve"> 3.32/2300/900 ms, parallel imaging acceleration</w:t>
      </w:r>
      <w:r>
        <w:t xml:space="preserve"> factor = 2, bandwidth (BW) = 230 Hz/Px, 5 m 30 s scan time. Tissue classification maps (WM, GM, CSF) were estimated via Intensity Normalized Stereotaxic Environment for the Classification of Tissue </w:t>
      </w:r>
      <w:r>
        <w:fldChar w:fldCharType="begin"/>
      </w:r>
      <w:r>
        <w:instrText xml:space="preserve"> ADDIN EN.CITE &lt;EndNote&gt;&lt;Cite&gt;&lt;Author&gt;Collins&lt;/Author&gt;&lt;Year&gt;1999&lt;/Year&gt;&lt;RecNum&gt;8209&lt;/RecNum&gt;&lt;DisplayText&gt;[24]&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Pr>
          <w:noProof/>
        </w:rPr>
        <w:t>[24]</w:t>
      </w:r>
      <w:r>
        <w:fldChar w:fldCharType="end"/>
      </w:r>
      <w:r>
        <w:t xml:space="preserve"> using the MPRAGE data with the International Consortium for Brain Mapping-152 atlas. WM tissue masks were resampled to match the AC-PC 2 × 2 × 5mm</w:t>
      </w:r>
      <w:r w:rsidRPr="00A14990">
        <w:rPr>
          <w:vertAlign w:val="superscript"/>
        </w:rPr>
        <w:t>3</w:t>
      </w:r>
      <w:r>
        <w:t xml:space="preserve"> single slices using a majority voting analysis (75% threshold). The histograms of WM qMT parameters were calculated for all three B</w:t>
      </w:r>
      <w:r w:rsidRPr="00A14990">
        <w:rPr>
          <w:vertAlign w:val="subscript"/>
        </w:rPr>
        <w:t>1</w:t>
      </w:r>
      <w:r>
        <w:t xml:space="preserve"> maps, using both VFA and IR T</w:t>
      </w:r>
      <w:r w:rsidRPr="00A14990">
        <w:rPr>
          <w:vertAlign w:val="subscript"/>
        </w:rPr>
        <w:t>1</w:t>
      </w:r>
      <w:r>
        <w:t xml:space="preserve"> maps in the processing pipeline. Chi-square (</w:t>
      </w:r>
      <w:r w:rsidRPr="00A14990">
        <w:rPr>
          <w:i/>
        </w:rPr>
        <w:t>χ</w:t>
      </w:r>
      <w:r w:rsidRPr="00A14990">
        <w:rPr>
          <w:vertAlign w:val="superscript"/>
        </w:rPr>
        <w:t>2</w:t>
      </w:r>
      <w:r>
        <w:t>) of the histogram differences was calculated to quantify how well the histograms matched between the DA case versus AFI and BS.</w:t>
      </w:r>
    </w:p>
    <w:p w14:paraId="406E7511" w14:textId="2D42AF1D" w:rsidR="00A14990" w:rsidRDefault="00AA4B6C" w:rsidP="00AA4B6C">
      <w:pPr>
        <w:pStyle w:val="Titre2"/>
      </w:pPr>
      <w:bookmarkStart w:id="63" w:name="_Toc496526526"/>
      <w:r>
        <w:lastRenderedPageBreak/>
        <w:t>Results</w:t>
      </w:r>
      <w:bookmarkEnd w:id="63"/>
    </w:p>
    <w:p w14:paraId="32A98AE8" w14:textId="7244B44A" w:rsidR="00AA4B6C" w:rsidRDefault="00AA4B6C" w:rsidP="00AA4B6C">
      <w:pPr>
        <w:pStyle w:val="Titre3"/>
      </w:pPr>
      <w:bookmarkStart w:id="64" w:name="_Toc496526527"/>
      <w:r>
        <w:t>Simulations</w:t>
      </w:r>
      <w:bookmarkEnd w:id="64"/>
    </w:p>
    <w:p w14:paraId="50B81D70" w14:textId="361B218D" w:rsidR="00C85269" w:rsidRDefault="00C85269" w:rsidP="00C85269">
      <w:r>
        <w:t>The error (%) in F calculated after fitting the simulated qMT signal using each B</w:t>
      </w:r>
      <w:r w:rsidRPr="00C85269">
        <w:rPr>
          <w:vertAlign w:val="subscript"/>
        </w:rPr>
        <w:t>1</w:t>
      </w:r>
      <w:r>
        <w:t xml:space="preserve"> and T</w:t>
      </w:r>
      <w:r w:rsidRPr="00C85269">
        <w:rPr>
          <w:vertAlign w:val="subscript"/>
        </w:rPr>
        <w:t>1</w:t>
      </w:r>
      <w:r>
        <w:t xml:space="preserve"> value-pair is displayed in</w:t>
      </w:r>
      <w:r w:rsidR="003A13C3">
        <w:t xml:space="preserve"> </w:t>
      </w:r>
      <w:r w:rsidR="003A13C3">
        <w:fldChar w:fldCharType="begin"/>
      </w:r>
      <w:r w:rsidR="003A13C3">
        <w:instrText xml:space="preserve"> REF _Ref489443165 \h </w:instrText>
      </w:r>
      <w:r w:rsidR="003A13C3">
        <w:fldChar w:fldCharType="separate"/>
      </w:r>
      <w:r w:rsidR="008B7EBA">
        <w:t xml:space="preserve">Figure </w:t>
      </w:r>
      <w:r w:rsidR="008B7EBA">
        <w:rPr>
          <w:noProof/>
        </w:rPr>
        <w:t>4</w:t>
      </w:r>
      <w:r w:rsidR="008B7EBA">
        <w:noBreakHyphen/>
      </w:r>
      <w:r w:rsidR="008B7EBA">
        <w:rPr>
          <w:noProof/>
        </w:rPr>
        <w:t>2</w:t>
      </w:r>
      <w:r w:rsidR="003A13C3">
        <w:fldChar w:fldCharType="end"/>
      </w:r>
      <w:r>
        <w:t>. T</w:t>
      </w:r>
      <w:r w:rsidRPr="00C85269">
        <w:rPr>
          <w:vertAlign w:val="subscript"/>
        </w:rPr>
        <w:t>1</w:t>
      </w:r>
      <w:r>
        <w:t xml:space="preserve"> curves as a function of B</w:t>
      </w:r>
      <w:r w:rsidRPr="00C85269">
        <w:rPr>
          <w:vertAlign w:val="subscript"/>
        </w:rPr>
        <w:t>1</w:t>
      </w:r>
      <w:r>
        <w:t xml:space="preserve"> inaccuracies are superimposed with solid (IR) and dotted (VFA) lines. The error in F (%) is a smooth nonlinear function of B</w:t>
      </w:r>
      <w:r w:rsidRPr="00C85269">
        <w:rPr>
          <w:vertAlign w:val="subscript"/>
        </w:rPr>
        <w:t>1</w:t>
      </w:r>
      <w:r>
        <w:t xml:space="preserve"> and T</w:t>
      </w:r>
      <w:r w:rsidRPr="00C85269">
        <w:rPr>
          <w:vertAlign w:val="subscript"/>
        </w:rPr>
        <w:t>1</w:t>
      </w:r>
      <w:r>
        <w:t>, with some speckling in values occurring far from the true B</w:t>
      </w:r>
      <w:r w:rsidRPr="00C85269">
        <w:rPr>
          <w:vertAlign w:val="subscript"/>
        </w:rPr>
        <w:t>1</w:t>
      </w:r>
      <w:r>
        <w:t xml:space="preserve"> and T</w:t>
      </w:r>
      <w:r w:rsidRPr="00C85269">
        <w:rPr>
          <w:vertAlign w:val="subscript"/>
        </w:rPr>
        <w:t>1</w:t>
      </w:r>
      <w:r>
        <w:t xml:space="preserve"> intersection (where they are both grossly inaccurate). IR T</w:t>
      </w:r>
      <w:r w:rsidRPr="00C85269">
        <w:rPr>
          <w:vertAlign w:val="subscript"/>
        </w:rPr>
        <w:t>1</w:t>
      </w:r>
      <w:r>
        <w:t xml:space="preserve"> is set to be constant, resulting in a wide range of errors in F (&lt;-100% to 50%) for the B</w:t>
      </w:r>
      <w:r w:rsidRPr="00C85269">
        <w:rPr>
          <w:vertAlign w:val="subscript"/>
        </w:rPr>
        <w:t>1</w:t>
      </w:r>
      <w:r>
        <w:t xml:space="preserve"> inaccuracy range evaluated. B</w:t>
      </w:r>
      <w:r w:rsidRPr="00C85269">
        <w:rPr>
          <w:vertAlign w:val="subscript"/>
        </w:rPr>
        <w:t>1</w:t>
      </w:r>
      <w:r>
        <w:t xml:space="preserve"> underestimation resulted in an overestimation of VFA T</w:t>
      </w:r>
      <w:r w:rsidRPr="00C85269">
        <w:rPr>
          <w:vertAlign w:val="subscript"/>
        </w:rPr>
        <w:t>1</w:t>
      </w:r>
      <w:r>
        <w:t>, and the error in F for this case overlaps near the 0% error contour line (green).</w:t>
      </w:r>
    </w:p>
    <w:p w14:paraId="2E31B649" w14:textId="6B4240AB" w:rsidR="00C85269" w:rsidRDefault="003A13C3" w:rsidP="003A13C3">
      <w:pPr>
        <w:spacing w:after="120"/>
        <w:jc w:val="center"/>
      </w:pPr>
      <w:r>
        <w:rPr>
          <w:noProof/>
          <w:lang w:val="fr-FR" w:eastAsia="fr-FR"/>
        </w:rPr>
        <w:drawing>
          <wp:inline distT="0" distB="0" distL="0" distR="0" wp14:anchorId="67B7D9CD" wp14:editId="0999C20F">
            <wp:extent cx="5365553" cy="4261550"/>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13">
                      <a:extLst>
                        <a:ext uri="{28A0092B-C50C-407E-A947-70E740481C1C}">
                          <a14:useLocalDpi xmlns:a14="http://schemas.microsoft.com/office/drawing/2010/main" val="0"/>
                        </a:ext>
                      </a:extLst>
                    </a:blip>
                    <a:stretch>
                      <a:fillRect/>
                    </a:stretch>
                  </pic:blipFill>
                  <pic:spPr>
                    <a:xfrm>
                      <a:off x="0" y="0"/>
                      <a:ext cx="5407151" cy="4294589"/>
                    </a:xfrm>
                    <a:prstGeom prst="rect">
                      <a:avLst/>
                    </a:prstGeom>
                  </pic:spPr>
                </pic:pic>
              </a:graphicData>
            </a:graphic>
          </wp:inline>
        </w:drawing>
      </w:r>
    </w:p>
    <w:p w14:paraId="442ACB96" w14:textId="3734E7BB" w:rsidR="00C85269" w:rsidRDefault="003A13C3" w:rsidP="003A13C3">
      <w:pPr>
        <w:pStyle w:val="Lgende"/>
      </w:pPr>
      <w:bookmarkStart w:id="65" w:name="_Ref489443165"/>
      <w:bookmarkStart w:id="66" w:name="_Toc496526559"/>
      <w:r>
        <w:t xml:space="preserve">Figure </w:t>
      </w:r>
      <w:fldSimple w:instr=" STYLEREF 1 \s ">
        <w:r w:rsidR="008B7EBA">
          <w:rPr>
            <w:noProof/>
          </w:rPr>
          <w:t>4</w:t>
        </w:r>
      </w:fldSimple>
      <w:r w:rsidR="00624382">
        <w:noBreakHyphen/>
      </w:r>
      <w:fldSimple w:instr=" SEQ Figure \* ARABIC \s 1 ">
        <w:r w:rsidR="008B7EBA">
          <w:rPr>
            <w:noProof/>
          </w:rPr>
          <w:t>2</w:t>
        </w:r>
      </w:fldSimple>
      <w:bookmarkEnd w:id="65"/>
      <w:r>
        <w:t>. Simulated differences (%) in fitted quantitative magnetization transfer (qMT) F values in the presence of a wide range of B</w:t>
      </w:r>
      <w:r w:rsidRPr="003A13C3">
        <w:rPr>
          <w:vertAlign w:val="subscript"/>
        </w:rPr>
        <w:t>1</w:t>
      </w:r>
      <w:r>
        <w:t xml:space="preserve"> and T</w:t>
      </w:r>
      <w:r w:rsidRPr="003A13C3">
        <w:rPr>
          <w:vertAlign w:val="subscript"/>
        </w:rPr>
        <w:t>1</w:t>
      </w:r>
      <w:r>
        <w:t xml:space="preserve"> errors (B</w:t>
      </w:r>
      <w:r w:rsidRPr="003A13C3">
        <w:rPr>
          <w:vertAlign w:val="subscript"/>
        </w:rPr>
        <w:t>1,true</w:t>
      </w:r>
      <w:r>
        <w:t xml:space="preserve"> = 1 n.u., T</w:t>
      </w:r>
      <w:r w:rsidRPr="003A13C3">
        <w:rPr>
          <w:vertAlign w:val="subscript"/>
        </w:rPr>
        <w:t>1,true</w:t>
      </w:r>
      <w:r>
        <w:t xml:space="preserve"> = 0.9 s). The superimposed lines plot the T1 distribution for a B</w:t>
      </w:r>
      <w:r w:rsidRPr="003A13C3">
        <w:rPr>
          <w:vertAlign w:val="subscript"/>
        </w:rPr>
        <w:t>1</w:t>
      </w:r>
      <w:r>
        <w:t>-independent T</w:t>
      </w:r>
      <w:r w:rsidRPr="003A13C3">
        <w:rPr>
          <w:vertAlign w:val="subscript"/>
        </w:rPr>
        <w:t>1</w:t>
      </w:r>
      <w:r>
        <w:t xml:space="preserve"> mapping method (inversion recovery [IR], solid line, and variable flip angle [VFA], dashed line). n.u. = normalized units.</w:t>
      </w:r>
      <w:bookmarkEnd w:id="66"/>
    </w:p>
    <w:p w14:paraId="6AB66342" w14:textId="6FD5F293" w:rsidR="003A13C3" w:rsidRDefault="003A13C3" w:rsidP="003B4BCE">
      <w:pPr>
        <w:spacing w:after="120"/>
      </w:pPr>
      <w:r>
        <w:lastRenderedPageBreak/>
        <w:t>At 3T, the B</w:t>
      </w:r>
      <w:r w:rsidRPr="003A13C3">
        <w:rPr>
          <w:vertAlign w:val="subscript"/>
        </w:rPr>
        <w:t>1</w:t>
      </w:r>
      <w:r>
        <w:t xml:space="preserve"> amplitude varies approximately ±30% in the brain. The errors in the four qMT fitted parameters are shown for this range of B</w:t>
      </w:r>
      <w:r w:rsidRPr="003A13C3">
        <w:rPr>
          <w:vertAlign w:val="subscript"/>
        </w:rPr>
        <w:t>1</w:t>
      </w:r>
      <w:r>
        <w:t xml:space="preserve"> inaccuracy in</w:t>
      </w:r>
      <w:r w:rsidR="00F56981">
        <w:t xml:space="preserve"> </w:t>
      </w:r>
      <w:r w:rsidR="00F56981">
        <w:rPr>
          <w:highlight w:val="yellow"/>
        </w:rPr>
        <w:fldChar w:fldCharType="begin"/>
      </w:r>
      <w:r w:rsidR="00F56981">
        <w:instrText xml:space="preserve"> REF _Ref489443494 \h </w:instrText>
      </w:r>
      <w:r w:rsidR="00F56981">
        <w:rPr>
          <w:highlight w:val="yellow"/>
        </w:rPr>
      </w:r>
      <w:r w:rsidR="00F56981">
        <w:rPr>
          <w:highlight w:val="yellow"/>
        </w:rPr>
        <w:fldChar w:fldCharType="separate"/>
      </w:r>
      <w:r w:rsidR="008B7EBA">
        <w:t xml:space="preserve">Figure </w:t>
      </w:r>
      <w:r w:rsidR="008B7EBA">
        <w:rPr>
          <w:noProof/>
        </w:rPr>
        <w:t>4</w:t>
      </w:r>
      <w:r w:rsidR="008B7EBA">
        <w:noBreakHyphen/>
      </w:r>
      <w:r w:rsidR="008B7EBA">
        <w:rPr>
          <w:noProof/>
        </w:rPr>
        <w:t>3</w:t>
      </w:r>
      <w:r w:rsidR="00F56981">
        <w:rPr>
          <w:highlight w:val="yellow"/>
        </w:rPr>
        <w:fldChar w:fldCharType="end"/>
      </w:r>
      <w:r>
        <w:t>, for both the IR and VFA T</w:t>
      </w:r>
      <w:r w:rsidRPr="003A13C3">
        <w:rPr>
          <w:vertAlign w:val="subscript"/>
        </w:rPr>
        <w:t>1</w:t>
      </w:r>
      <w:r w:rsidR="00F56981">
        <w:t xml:space="preserve"> cases. Note that </w:t>
      </w:r>
      <w:r w:rsidR="00F56981">
        <w:fldChar w:fldCharType="begin"/>
      </w:r>
      <w:r w:rsidR="00F56981">
        <w:instrText xml:space="preserve"> REF _Ref489443494 \h </w:instrText>
      </w:r>
      <w:r w:rsidR="00F56981">
        <w:fldChar w:fldCharType="separate"/>
      </w:r>
      <w:r w:rsidR="008B7EBA">
        <w:t xml:space="preserve">Figure </w:t>
      </w:r>
      <w:r w:rsidR="008B7EBA">
        <w:rPr>
          <w:noProof/>
        </w:rPr>
        <w:t>4</w:t>
      </w:r>
      <w:r w:rsidR="008B7EBA">
        <w:noBreakHyphen/>
      </w:r>
      <w:r w:rsidR="008B7EBA">
        <w:rPr>
          <w:noProof/>
        </w:rPr>
        <w:t>3</w:t>
      </w:r>
      <w:r w:rsidR="00F56981">
        <w:fldChar w:fldCharType="end"/>
      </w:r>
      <w:r w:rsidR="00F56981">
        <w:t xml:space="preserve">a </w:t>
      </w:r>
      <w:r>
        <w:t>corresponds to the values superimposed by the IR and VFA T</w:t>
      </w:r>
      <w:r w:rsidRPr="003A13C3">
        <w:rPr>
          <w:vertAlign w:val="subscript"/>
        </w:rPr>
        <w:t>1</w:t>
      </w:r>
      <w:r>
        <w:t xml:space="preserve"> lines in </w:t>
      </w:r>
      <w:r>
        <w:fldChar w:fldCharType="begin"/>
      </w:r>
      <w:r>
        <w:instrText xml:space="preserve"> REF _Ref489443165 \h </w:instrText>
      </w:r>
      <w:r>
        <w:fldChar w:fldCharType="separate"/>
      </w:r>
      <w:r w:rsidR="008B7EBA">
        <w:t xml:space="preserve">Figure </w:t>
      </w:r>
      <w:r w:rsidR="008B7EBA">
        <w:rPr>
          <w:noProof/>
        </w:rPr>
        <w:t>4</w:t>
      </w:r>
      <w:r w:rsidR="008B7EBA">
        <w:noBreakHyphen/>
      </w:r>
      <w:r w:rsidR="008B7EBA">
        <w:rPr>
          <w:noProof/>
        </w:rPr>
        <w:t>2</w:t>
      </w:r>
      <w:r>
        <w:fldChar w:fldCharType="end"/>
      </w:r>
      <w:r>
        <w:t>. Relative to IR, errors in F due to B</w:t>
      </w:r>
      <w:r w:rsidRPr="003A13C3">
        <w:rPr>
          <w:vertAlign w:val="subscript"/>
        </w:rPr>
        <w:t>1</w:t>
      </w:r>
      <w:r>
        <w:t xml:space="preserve"> inaccuracies are substantially reduced using VFA. For VFA, the errors in F ranged between -3% and 7% (blue line) for ±30% B</w:t>
      </w:r>
      <w:r w:rsidRPr="003A13C3">
        <w:rPr>
          <w:vertAlign w:val="subscript"/>
        </w:rPr>
        <w:t>1</w:t>
      </w:r>
      <w:r>
        <w:t xml:space="preserve"> inaccuracy; for IR, the errors ranged between -40% and &gt;100% (red line). k</w:t>
      </w:r>
      <w:r w:rsidRPr="003A13C3">
        <w:rPr>
          <w:vertAlign w:val="subscript"/>
        </w:rPr>
        <w:t>f</w:t>
      </w:r>
      <w:r>
        <w:t xml:space="preserve"> exhibits the inverse trend; errors in kf are</w:t>
      </w:r>
      <w:r w:rsidR="00F56981">
        <w:t xml:space="preserve"> larger for VFA relative to IR (</w:t>
      </w:r>
      <w:r w:rsidR="00F56981">
        <w:fldChar w:fldCharType="begin"/>
      </w:r>
      <w:r w:rsidR="00F56981">
        <w:instrText xml:space="preserve"> REF _Ref489443494 \h </w:instrText>
      </w:r>
      <w:r w:rsidR="00F56981">
        <w:fldChar w:fldCharType="separate"/>
      </w:r>
      <w:r w:rsidR="008B7EBA">
        <w:t xml:space="preserve">Figure </w:t>
      </w:r>
      <w:r w:rsidR="008B7EBA">
        <w:rPr>
          <w:noProof/>
        </w:rPr>
        <w:t>4</w:t>
      </w:r>
      <w:r w:rsidR="008B7EBA">
        <w:noBreakHyphen/>
      </w:r>
      <w:r w:rsidR="008B7EBA">
        <w:rPr>
          <w:noProof/>
        </w:rPr>
        <w:t>3</w:t>
      </w:r>
      <w:r w:rsidR="00F56981">
        <w:fldChar w:fldCharType="end"/>
      </w:r>
      <w:r w:rsidR="00F56981">
        <w:t>b)</w:t>
      </w:r>
      <w:r>
        <w:t xml:space="preserve"> for all B</w:t>
      </w:r>
      <w:r w:rsidRPr="003A13C3">
        <w:rPr>
          <w:vertAlign w:val="subscript"/>
        </w:rPr>
        <w:t>1</w:t>
      </w:r>
      <w:r>
        <w:t xml:space="preserve"> values. No advantage in either T</w:t>
      </w:r>
      <w:r w:rsidRPr="003A13C3">
        <w:rPr>
          <w:vertAlign w:val="subscript"/>
        </w:rPr>
        <w:t>1</w:t>
      </w:r>
      <w:r>
        <w:t xml:space="preserve"> method is identified for T</w:t>
      </w:r>
      <w:r w:rsidRPr="003A13C3">
        <w:rPr>
          <w:vertAlign w:val="subscript"/>
        </w:rPr>
        <w:t>2,f</w:t>
      </w:r>
      <w:r>
        <w:t>; the slopes of the curves flip between both T</w:t>
      </w:r>
      <w:r w:rsidRPr="003A13C3">
        <w:rPr>
          <w:vertAlign w:val="subscript"/>
        </w:rPr>
        <w:t>1</w:t>
      </w:r>
      <w:r>
        <w:t xml:space="preserve"> methods with approximately the same magnitude. T</w:t>
      </w:r>
      <w:r w:rsidRPr="003A13C3">
        <w:rPr>
          <w:vertAlign w:val="subscript"/>
        </w:rPr>
        <w:t>2,r</w:t>
      </w:r>
      <w:r>
        <w:t xml:space="preserve"> is insensitive to B</w:t>
      </w:r>
      <w:r w:rsidRPr="003A13C3">
        <w:rPr>
          <w:vertAlign w:val="subscript"/>
        </w:rPr>
        <w:t>1</w:t>
      </w:r>
      <w:r>
        <w:t xml:space="preserve"> inaccuracies for both T</w:t>
      </w:r>
      <w:r w:rsidRPr="003A13C3">
        <w:rPr>
          <w:vertAlign w:val="subscript"/>
        </w:rPr>
        <w:t>1</w:t>
      </w:r>
      <w:r w:rsidR="00F56981">
        <w:t xml:space="preserve"> mapping method (</w:t>
      </w:r>
      <w:r w:rsidR="00F56981">
        <w:fldChar w:fldCharType="begin"/>
      </w:r>
      <w:r w:rsidR="00F56981">
        <w:instrText xml:space="preserve"> REF _Ref489443494 \h </w:instrText>
      </w:r>
      <w:r w:rsidR="00F56981">
        <w:fldChar w:fldCharType="separate"/>
      </w:r>
      <w:r w:rsidR="008B7EBA">
        <w:t xml:space="preserve">Figure </w:t>
      </w:r>
      <w:r w:rsidR="008B7EBA">
        <w:rPr>
          <w:noProof/>
        </w:rPr>
        <w:t>4</w:t>
      </w:r>
      <w:r w:rsidR="008B7EBA">
        <w:noBreakHyphen/>
      </w:r>
      <w:r w:rsidR="008B7EBA">
        <w:rPr>
          <w:noProof/>
        </w:rPr>
        <w:t>3</w:t>
      </w:r>
      <w:r w:rsidR="00F56981">
        <w:fldChar w:fldCharType="end"/>
      </w:r>
      <w:r w:rsidR="00F56981">
        <w:t>d)</w:t>
      </w:r>
      <w:r>
        <w:t>.</w:t>
      </w:r>
    </w:p>
    <w:p w14:paraId="5F457ED5" w14:textId="295DB668" w:rsidR="003A13C3" w:rsidRDefault="003B4BCE" w:rsidP="003B4BCE">
      <w:pPr>
        <w:spacing w:after="120"/>
        <w:jc w:val="center"/>
      </w:pPr>
      <w:r>
        <w:rPr>
          <w:noProof/>
          <w:lang w:val="fr-FR" w:eastAsia="fr-FR"/>
        </w:rPr>
        <w:drawing>
          <wp:inline distT="0" distB="0" distL="0" distR="0" wp14:anchorId="0B2B7306" wp14:editId="2C9482B9">
            <wp:extent cx="4964763" cy="4073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14">
                      <a:extLst>
                        <a:ext uri="{28A0092B-C50C-407E-A947-70E740481C1C}">
                          <a14:useLocalDpi xmlns:a14="http://schemas.microsoft.com/office/drawing/2010/main" val="0"/>
                        </a:ext>
                      </a:extLst>
                    </a:blip>
                    <a:stretch>
                      <a:fillRect/>
                    </a:stretch>
                  </pic:blipFill>
                  <pic:spPr>
                    <a:xfrm>
                      <a:off x="0" y="0"/>
                      <a:ext cx="4977766" cy="4084212"/>
                    </a:xfrm>
                    <a:prstGeom prst="rect">
                      <a:avLst/>
                    </a:prstGeom>
                  </pic:spPr>
                </pic:pic>
              </a:graphicData>
            </a:graphic>
          </wp:inline>
        </w:drawing>
      </w:r>
    </w:p>
    <w:p w14:paraId="50277CE8" w14:textId="40B8DD3B" w:rsidR="003B4BCE" w:rsidRDefault="003B4BCE" w:rsidP="003B4BCE">
      <w:pPr>
        <w:pStyle w:val="Lgende"/>
      </w:pPr>
      <w:bookmarkStart w:id="67" w:name="_Ref489443494"/>
      <w:bookmarkStart w:id="68" w:name="_Toc496526560"/>
      <w:r>
        <w:t xml:space="preserve">Figure </w:t>
      </w:r>
      <w:fldSimple w:instr=" STYLEREF 1 \s ">
        <w:r w:rsidR="008B7EBA">
          <w:rPr>
            <w:noProof/>
          </w:rPr>
          <w:t>4</w:t>
        </w:r>
      </w:fldSimple>
      <w:r w:rsidR="00624382">
        <w:noBreakHyphen/>
      </w:r>
      <w:fldSimple w:instr=" SEQ Figure \* ARABIC \s 1 ">
        <w:r w:rsidR="008B7EBA">
          <w:rPr>
            <w:noProof/>
          </w:rPr>
          <w:t>3</w:t>
        </w:r>
      </w:fldSimple>
      <w:bookmarkEnd w:id="67"/>
      <w:r>
        <w:t>. Simulated errors (%) in fitted quantitative magnetization transfer (qMT) parameters for ±30% B</w:t>
      </w:r>
      <w:r w:rsidRPr="003B4BCE">
        <w:rPr>
          <w:vertAlign w:val="subscript"/>
        </w:rPr>
        <w:t>1</w:t>
      </w:r>
      <w:r>
        <w:t xml:space="preserve"> errors (a: pool size ratio [F], b: magnetization exchange rate [k</w:t>
      </w:r>
      <w:r w:rsidRPr="003B4BCE">
        <w:rPr>
          <w:vertAlign w:val="subscript"/>
        </w:rPr>
        <w:t>f</w:t>
      </w:r>
      <w:r>
        <w:t>], c: free pool T</w:t>
      </w:r>
      <w:r w:rsidRPr="003B4BCE">
        <w:rPr>
          <w:vertAlign w:val="subscript"/>
        </w:rPr>
        <w:t>2</w:t>
      </w:r>
      <w:r>
        <w:t xml:space="preserve"> [T</w:t>
      </w:r>
      <w:r w:rsidRPr="003B4BCE">
        <w:rPr>
          <w:vertAlign w:val="subscript"/>
        </w:rPr>
        <w:t>2,f</w:t>
      </w:r>
      <w:r>
        <w:t>], d: restricted pool T</w:t>
      </w:r>
      <w:r w:rsidRPr="003B4BCE">
        <w:rPr>
          <w:vertAlign w:val="subscript"/>
        </w:rPr>
        <w:t>2</w:t>
      </w:r>
      <w:r>
        <w:t xml:space="preserve"> [T</w:t>
      </w:r>
      <w:r w:rsidRPr="003B4BCE">
        <w:rPr>
          <w:vertAlign w:val="subscript"/>
        </w:rPr>
        <w:t>2,r</w:t>
      </w:r>
      <w:r>
        <w:t>]). Fits using a B</w:t>
      </w:r>
      <w:r w:rsidRPr="003B4BCE">
        <w:rPr>
          <w:vertAlign w:val="subscript"/>
        </w:rPr>
        <w:t>1</w:t>
      </w:r>
      <w:r>
        <w:t>-independent T</w:t>
      </w:r>
      <w:r w:rsidRPr="003B4BCE">
        <w:rPr>
          <w:vertAlign w:val="subscript"/>
        </w:rPr>
        <w:t>1</w:t>
      </w:r>
      <w:r>
        <w:t xml:space="preserve"> measure (inversion recovery [IR]) are shown in red, and those using variable flip angle (VFA) T</w:t>
      </w:r>
      <w:r w:rsidRPr="003B4BCE">
        <w:rPr>
          <w:vertAlign w:val="subscript"/>
        </w:rPr>
        <w:t>1</w:t>
      </w:r>
      <w:r>
        <w:t xml:space="preserve"> mapping are shown in blue. The IR curve in d) is underneath the VFA line. Note: The solid and dashed lines in </w:t>
      </w:r>
      <w:r>
        <w:fldChar w:fldCharType="begin"/>
      </w:r>
      <w:r>
        <w:instrText xml:space="preserve"> REF _Ref489443494 \h </w:instrText>
      </w:r>
      <w:r>
        <w:fldChar w:fldCharType="separate"/>
      </w:r>
      <w:r w:rsidR="008B7EBA">
        <w:t xml:space="preserve">Figure </w:t>
      </w:r>
      <w:r w:rsidR="008B7EBA">
        <w:rPr>
          <w:noProof/>
        </w:rPr>
        <w:t>4</w:t>
      </w:r>
      <w:r w:rsidR="008B7EBA">
        <w:noBreakHyphen/>
      </w:r>
      <w:r w:rsidR="008B7EBA">
        <w:rPr>
          <w:noProof/>
        </w:rPr>
        <w:t>3</w:t>
      </w:r>
      <w:r>
        <w:fldChar w:fldCharType="end"/>
      </w:r>
      <w:r>
        <w:t xml:space="preserve"> to show the dependence of IR and VFA T</w:t>
      </w:r>
      <w:r w:rsidRPr="003B4BCE">
        <w:rPr>
          <w:vertAlign w:val="subscript"/>
        </w:rPr>
        <w:t>1</w:t>
      </w:r>
      <w:r>
        <w:t xml:space="preserve"> on B</w:t>
      </w:r>
      <w:r w:rsidRPr="003B4BCE">
        <w:rPr>
          <w:vertAlign w:val="subscript"/>
        </w:rPr>
        <w:t>1</w:t>
      </w:r>
      <w:r>
        <w:t>. n.u. = normalized units.</w:t>
      </w:r>
      <w:bookmarkEnd w:id="68"/>
    </w:p>
    <w:p w14:paraId="42C6EEC6" w14:textId="22B9E02C" w:rsidR="003B4BCE" w:rsidRDefault="003B4BCE" w:rsidP="003B4BCE">
      <w:r>
        <w:lastRenderedPageBreak/>
        <w:t>For IR, a 10% underestimation in B</w:t>
      </w:r>
      <w:r w:rsidRPr="003B4BCE">
        <w:rPr>
          <w:vertAlign w:val="subscript"/>
        </w:rPr>
        <w:t>1</w:t>
      </w:r>
      <w:r>
        <w:t xml:space="preserve"> produced a 23% error in F, 6% error in k</w:t>
      </w:r>
      <w:r w:rsidRPr="003B4BCE">
        <w:rPr>
          <w:vertAlign w:val="subscript"/>
        </w:rPr>
        <w:t>f</w:t>
      </w:r>
      <w:r>
        <w:t>, 12% error in T</w:t>
      </w:r>
      <w:r w:rsidRPr="003B4BCE">
        <w:rPr>
          <w:vertAlign w:val="subscript"/>
        </w:rPr>
        <w:t>2,f</w:t>
      </w:r>
      <w:r>
        <w:t>, and 0.78% error in T</w:t>
      </w:r>
      <w:r w:rsidRPr="00F56981">
        <w:rPr>
          <w:vertAlign w:val="subscript"/>
        </w:rPr>
        <w:t>2,r</w:t>
      </w:r>
      <w:r>
        <w:t>. For VFA, a 10% underestimation in B</w:t>
      </w:r>
      <w:r w:rsidRPr="00F56981">
        <w:rPr>
          <w:vertAlign w:val="subscript"/>
        </w:rPr>
        <w:t>1</w:t>
      </w:r>
      <w:r>
        <w:t xml:space="preserve"> produced a 1.5% error in F, 25% error in k</w:t>
      </w:r>
      <w:r w:rsidRPr="00F56981">
        <w:rPr>
          <w:vertAlign w:val="subscript"/>
        </w:rPr>
        <w:t>f</w:t>
      </w:r>
      <w:r>
        <w:t>, 6.7% error in T</w:t>
      </w:r>
      <w:r w:rsidRPr="00F56981">
        <w:rPr>
          <w:vertAlign w:val="subscript"/>
        </w:rPr>
        <w:t>2,f</w:t>
      </w:r>
      <w:r>
        <w:t>, and 0.78% error in T</w:t>
      </w:r>
      <w:r w:rsidRPr="00F56981">
        <w:rPr>
          <w:vertAlign w:val="subscript"/>
        </w:rPr>
        <w:t>2,r</w:t>
      </w:r>
      <w:r>
        <w:t>. Thus, switching from IR to VFA reduces B</w:t>
      </w:r>
      <w:r w:rsidRPr="00F56981">
        <w:rPr>
          <w:vertAlign w:val="subscript"/>
        </w:rPr>
        <w:t>1</w:t>
      </w:r>
      <w:r>
        <w:t>-sensitivity of F by a factor of 15 for a 10% error in B</w:t>
      </w:r>
      <w:r w:rsidRPr="00F56981">
        <w:rPr>
          <w:vertAlign w:val="subscript"/>
        </w:rPr>
        <w:t>1</w:t>
      </w:r>
      <w:r>
        <w:t>. The error in F for the IR case (23%) produced from a 10% error in B</w:t>
      </w:r>
      <w:r w:rsidRPr="00F56981">
        <w:rPr>
          <w:vertAlign w:val="subscript"/>
        </w:rPr>
        <w:t>1</w:t>
      </w:r>
      <w:r>
        <w:t xml:space="preserve"> is consistent with the value calculated by Sled and Pike using a 60-point </w:t>
      </w:r>
      <w:r w:rsidR="00F56981">
        <w:t xml:space="preserve">protocol (20%) </w:t>
      </w:r>
      <w:r w:rsidR="00F56981">
        <w:fldChar w:fldCharType="begin"/>
      </w:r>
      <w:r w:rsidR="00F56981">
        <w:instrText xml:space="preserve"> ADDIN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F56981">
        <w:fldChar w:fldCharType="separate"/>
      </w:r>
      <w:r w:rsidR="00F56981">
        <w:rPr>
          <w:noProof/>
        </w:rPr>
        <w:t>[7]</w:t>
      </w:r>
      <w:r w:rsidR="00F56981">
        <w:fldChar w:fldCharType="end"/>
      </w:r>
      <w:r>
        <w:t>.</w:t>
      </w:r>
    </w:p>
    <w:p w14:paraId="7DC7E025" w14:textId="77EED743" w:rsidR="00F56981" w:rsidRDefault="00F56981" w:rsidP="00F56981">
      <w:pPr>
        <w:pStyle w:val="Titre3"/>
      </w:pPr>
      <w:bookmarkStart w:id="69" w:name="_Toc496526528"/>
      <w:r>
        <w:t>Sensitivity Analysis</w:t>
      </w:r>
      <w:bookmarkEnd w:id="69"/>
    </w:p>
    <w:p w14:paraId="353DC5BD" w14:textId="77777777" w:rsidR="008B7EBA" w:rsidRDefault="00F56981">
      <w:pPr>
        <w:spacing w:after="0" w:line="240" w:lineRule="auto"/>
        <w:jc w:val="left"/>
        <w:rPr>
          <w:b/>
          <w:iCs/>
          <w:color w:val="000000" w:themeColor="text1"/>
          <w:sz w:val="20"/>
          <w:szCs w:val="18"/>
        </w:rPr>
      </w:pPr>
      <w:r>
        <w:t>The plots of the sensitivity values for our qMT prot</w:t>
      </w:r>
      <w:r w:rsidR="00655273">
        <w:t xml:space="preserve">ocol are shown in </w:t>
      </w:r>
      <w:r w:rsidR="00655273">
        <w:fldChar w:fldCharType="begin"/>
      </w:r>
      <w:r w:rsidR="00655273">
        <w:instrText xml:space="preserve"> REF _Ref489445718 \h </w:instrText>
      </w:r>
      <w:r w:rsidR="00655273">
        <w:fldChar w:fldCharType="separate"/>
      </w:r>
      <w:r w:rsidR="008B7EBA">
        <w:t xml:space="preserve">Figure </w:t>
      </w:r>
      <w:r w:rsidR="008B7EBA">
        <w:rPr>
          <w:noProof/>
        </w:rPr>
        <w:t>4</w:t>
      </w:r>
      <w:r w:rsidR="008B7EBA">
        <w:noBreakHyphen/>
      </w:r>
      <w:r w:rsidR="008B7EBA">
        <w:rPr>
          <w:noProof/>
        </w:rPr>
        <w:t>4</w:t>
      </w:r>
      <w:r w:rsidR="00655273">
        <w:fldChar w:fldCharType="end"/>
      </w:r>
      <w:r>
        <w:t>, and the sensitivity metrics (from Eqs. (4-3) and (4-4)) are calculated in</w:t>
      </w:r>
      <w:r w:rsidR="00D61488">
        <w:t xml:space="preserve"> </w:t>
      </w:r>
      <w:r w:rsidR="00D61488">
        <w:rPr>
          <w:highlight w:val="yellow"/>
        </w:rPr>
        <w:fldChar w:fldCharType="begin"/>
      </w:r>
      <w:r w:rsidR="00D61488">
        <w:instrText xml:space="preserve"> REF _Ref489445279 \h </w:instrText>
      </w:r>
      <w:r w:rsidR="00D61488">
        <w:rPr>
          <w:highlight w:val="yellow"/>
        </w:rPr>
      </w:r>
      <w:r w:rsidR="00D61488">
        <w:rPr>
          <w:highlight w:val="yellow"/>
        </w:rPr>
        <w:fldChar w:fldCharType="separate"/>
      </w:r>
      <w:r w:rsidR="008B7EBA">
        <w:br w:type="page"/>
      </w:r>
    </w:p>
    <w:p w14:paraId="776B563B" w14:textId="77777777" w:rsidR="008B7EBA" w:rsidRDefault="008B7EBA">
      <w:pPr>
        <w:spacing w:after="0" w:line="240" w:lineRule="auto"/>
        <w:jc w:val="left"/>
        <w:rPr>
          <w:b/>
          <w:iCs/>
          <w:color w:val="000000" w:themeColor="text1"/>
          <w:sz w:val="20"/>
          <w:szCs w:val="18"/>
        </w:rPr>
      </w:pPr>
      <w:r>
        <w:lastRenderedPageBreak/>
        <w:t xml:space="preserve">Table </w:t>
      </w:r>
      <w:r>
        <w:rPr>
          <w:noProof/>
        </w:rPr>
        <w:t>4</w:t>
      </w:r>
      <w:r>
        <w:noBreakHyphen/>
      </w:r>
      <w:r>
        <w:rPr>
          <w:noProof/>
        </w:rPr>
        <w:t>1</w:t>
      </w:r>
      <w:r w:rsidR="00D61488">
        <w:rPr>
          <w:highlight w:val="yellow"/>
        </w:rPr>
        <w:fldChar w:fldCharType="end"/>
      </w:r>
      <w:r w:rsidR="00F56981">
        <w:t xml:space="preserve">. The curve similarity metric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F56981">
        <w:t xml:space="preserve"> informs us of how well changing a particular fitting parameter </w:t>
      </w:r>
      <w:r w:rsidR="00F56981" w:rsidRPr="00FB0763">
        <w:rPr>
          <w:i/>
        </w:rPr>
        <w:t>p</w:t>
      </w:r>
      <w:r w:rsidR="00F56981">
        <w:t xml:space="preserve"> (F, k</w:t>
      </w:r>
      <w:r w:rsidR="00F56981" w:rsidRPr="00FB0763">
        <w:rPr>
          <w:vertAlign w:val="subscript"/>
        </w:rPr>
        <w:t>f</w:t>
      </w:r>
      <w:r w:rsidR="00F56981">
        <w:t>, T</w:t>
      </w:r>
      <w:r w:rsidR="00F56981" w:rsidRPr="00FB0763">
        <w:rPr>
          <w:vertAlign w:val="subscript"/>
        </w:rPr>
        <w:t>2,f</w:t>
      </w:r>
      <w:r w:rsidR="00F56981">
        <w:t>, and T</w:t>
      </w:r>
      <w:r w:rsidR="00F56981" w:rsidRPr="00FB0763">
        <w:rPr>
          <w:vertAlign w:val="subscript"/>
        </w:rPr>
        <w:t>2,r</w:t>
      </w:r>
      <w:r w:rsidR="00F56981">
        <w:t>) can correct the expected signal change due to an error in B</w:t>
      </w:r>
      <w:r w:rsidR="00F56981" w:rsidRPr="00FB0763">
        <w:rPr>
          <w:vertAlign w:val="subscript"/>
        </w:rPr>
        <w:t>1</w:t>
      </w:r>
      <w:r w:rsidR="00F56981">
        <w:t>. For a B</w:t>
      </w:r>
      <w:r w:rsidR="00F56981" w:rsidRPr="00FB0763">
        <w:rPr>
          <w:vertAlign w:val="subscript"/>
        </w:rPr>
        <w:t>1</w:t>
      </w:r>
      <w:r w:rsidR="00F56981">
        <w:t>-independent T</w:t>
      </w:r>
      <w:r w:rsidR="00F56981" w:rsidRPr="00FB0763">
        <w:rPr>
          <w:vertAlign w:val="subscript"/>
        </w:rPr>
        <w:t>1</w:t>
      </w:r>
      <w:r w:rsidR="00F56981">
        <w:t xml:space="preserve"> measurement (e.g., IR), we see from </w:t>
      </w:r>
      <w:r w:rsidR="00D61488">
        <w:fldChar w:fldCharType="begin"/>
      </w:r>
      <w:r w:rsidR="00D61488">
        <w:instrText xml:space="preserve"> REF _Ref489445279 \h </w:instrText>
      </w:r>
      <w:r w:rsidR="00D61488">
        <w:fldChar w:fldCharType="separate"/>
      </w:r>
      <w:r>
        <w:br w:type="page"/>
      </w:r>
    </w:p>
    <w:p w14:paraId="5AD44A9F" w14:textId="77777777" w:rsidR="008B7EBA" w:rsidRDefault="008B7EBA">
      <w:pPr>
        <w:spacing w:after="0" w:line="240" w:lineRule="auto"/>
        <w:jc w:val="left"/>
        <w:rPr>
          <w:b/>
          <w:iCs/>
          <w:color w:val="000000" w:themeColor="text1"/>
          <w:sz w:val="20"/>
          <w:szCs w:val="18"/>
        </w:rPr>
      </w:pPr>
      <w:r>
        <w:lastRenderedPageBreak/>
        <w:t xml:space="preserve">Table </w:t>
      </w:r>
      <w:r>
        <w:rPr>
          <w:noProof/>
        </w:rPr>
        <w:t>4</w:t>
      </w:r>
      <w:r>
        <w:noBreakHyphen/>
      </w:r>
      <w:r>
        <w:rPr>
          <w:noProof/>
        </w:rPr>
        <w:t>1</w:t>
      </w:r>
      <w:r w:rsidR="00D61488">
        <w:fldChar w:fldCharType="end"/>
      </w:r>
      <w:r w:rsidR="00D61488">
        <w:t xml:space="preserve"> </w:t>
      </w:r>
      <w:r w:rsidR="00F56981">
        <w:t xml:space="preserve">that the </w:t>
      </w:r>
      <w:r w:rsidR="00FB0763">
        <w:t xml:space="preserve">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F56981">
        <w:t xml:space="preserve"> values have the following trend: </w:t>
      </w:r>
      <w:r w:rsidR="00FB0763">
        <w:t>(</w:t>
      </w:r>
      <w:r w:rsidR="00F56981" w:rsidRPr="00F56981">
        <w:t>F</w:t>
      </w:r>
      <w:r w:rsidR="00FB0763">
        <w:t xml:space="preserve"> ≈ 1) &gt; k</w:t>
      </w:r>
      <w:r w:rsidR="00FB0763">
        <w:rPr>
          <w:vertAlign w:val="subscript"/>
        </w:rPr>
        <w:t>f</w:t>
      </w:r>
      <w:r w:rsidR="00FB0763">
        <w:t xml:space="preserve"> &gt;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rsidR="00FB0763">
        <w:t>, for VFA: (k</w:t>
      </w:r>
      <w:r w:rsidR="00FB0763">
        <w:rPr>
          <w:vertAlign w:val="subscript"/>
        </w:rPr>
        <w:t>f</w:t>
      </w:r>
      <w:r w:rsidR="00FB0763">
        <w:t xml:space="preserve"> ≈ 1) &gt; F ≈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rsidR="00F56981">
        <w:t>. This suggests that F has a higher sensitivity to B</w:t>
      </w:r>
      <w:r w:rsidR="00F56981" w:rsidRPr="00FB0763">
        <w:rPr>
          <w:vertAlign w:val="subscript"/>
        </w:rPr>
        <w:t>1</w:t>
      </w:r>
      <w:r w:rsidR="00F56981">
        <w:t xml:space="preserve"> inaccuracies for IR than VFA, with a reverse relationship expected for k</w:t>
      </w:r>
      <w:r w:rsidR="00F56981" w:rsidRPr="00FB0763">
        <w:rPr>
          <w:vertAlign w:val="subscript"/>
        </w:rPr>
        <w:t>f</w:t>
      </w:r>
      <w:r w:rsidR="00F56981">
        <w:t xml:space="preserve">, both in agreement with the simulations results from the Simulations section. </w:t>
      </w:r>
      <w:r w:rsidR="00655273">
        <w:fldChar w:fldCharType="begin"/>
      </w:r>
      <w:r w:rsidR="00655273">
        <w:instrText xml:space="preserve"> REF _Ref489445718 \h </w:instrText>
      </w:r>
      <w:r w:rsidR="00655273">
        <w:fldChar w:fldCharType="separate"/>
      </w:r>
      <w:r>
        <w:t xml:space="preserve">Figure </w:t>
      </w:r>
      <w:r>
        <w:rPr>
          <w:noProof/>
        </w:rPr>
        <w:t>4</w:t>
      </w:r>
      <w:r>
        <w:noBreakHyphen/>
      </w:r>
      <w:r>
        <w:rPr>
          <w:noProof/>
        </w:rPr>
        <w:t>4</w:t>
      </w:r>
      <w:r w:rsidR="00655273">
        <w:fldChar w:fldCharType="end"/>
      </w:r>
      <w:r w:rsidR="00F56981">
        <w:t xml:space="preserve"> illustrates these relationships; the sensitivity curves for </w:t>
      </w:r>
      <w:r w:rsidR="00FB0763">
        <w:t>B</w:t>
      </w:r>
      <w:r w:rsidR="00FB0763" w:rsidRPr="00FB0763">
        <w:rPr>
          <w:vertAlign w:val="subscript"/>
        </w:rPr>
        <w:t>1</w:t>
      </w:r>
      <w:r w:rsidR="00FB0763">
        <w:rPr>
          <w:vertAlign w:val="superscript"/>
        </w:rPr>
        <w:t>IR</w:t>
      </w:r>
      <w:r w:rsidR="00F56981">
        <w:t xml:space="preserve"> (</w:t>
      </w:r>
      <w:r w:rsidR="00655273">
        <w:fldChar w:fldCharType="begin"/>
      </w:r>
      <w:r w:rsidR="00655273">
        <w:instrText xml:space="preserve"> REF _Ref489445718 \h </w:instrText>
      </w:r>
      <w:r w:rsidR="00655273">
        <w:fldChar w:fldCharType="separate"/>
      </w:r>
      <w:r>
        <w:t xml:space="preserve">Figure </w:t>
      </w:r>
      <w:r>
        <w:rPr>
          <w:noProof/>
        </w:rPr>
        <w:t>4</w:t>
      </w:r>
      <w:r>
        <w:noBreakHyphen/>
      </w:r>
      <w:r>
        <w:rPr>
          <w:noProof/>
        </w:rPr>
        <w:t>4</w:t>
      </w:r>
      <w:r w:rsidR="00655273">
        <w:fldChar w:fldCharType="end"/>
      </w:r>
      <w:r w:rsidR="00655273">
        <w:t>a</w:t>
      </w:r>
      <w:r w:rsidR="00F56981">
        <w:t xml:space="preserve">) have a </w:t>
      </w:r>
      <w:r w:rsidR="00655273">
        <w:t>similar pattern to those for F (</w:t>
      </w:r>
      <w:r w:rsidR="00655273">
        <w:fldChar w:fldCharType="begin"/>
      </w:r>
      <w:r w:rsidR="00655273">
        <w:instrText xml:space="preserve"> REF _Ref489445718 \h </w:instrText>
      </w:r>
      <w:r w:rsidR="00655273">
        <w:fldChar w:fldCharType="separate"/>
      </w:r>
      <w:r>
        <w:t xml:space="preserve">Figure </w:t>
      </w:r>
      <w:r>
        <w:rPr>
          <w:noProof/>
        </w:rPr>
        <w:t>4</w:t>
      </w:r>
      <w:r>
        <w:noBreakHyphen/>
      </w:r>
      <w:r>
        <w:rPr>
          <w:noProof/>
        </w:rPr>
        <w:t>4</w:t>
      </w:r>
      <w:r w:rsidR="00655273">
        <w:fldChar w:fldCharType="end"/>
      </w:r>
      <w:r w:rsidR="00655273">
        <w:t>c)</w:t>
      </w:r>
      <w:r w:rsidR="00F56981">
        <w:t xml:space="preserve">, whereas the sensitivity curves for </w:t>
      </w:r>
      <w:r w:rsidR="00FB0763">
        <w:t>B</w:t>
      </w:r>
      <w:r w:rsidR="00FB0763">
        <w:rPr>
          <w:vertAlign w:val="subscript"/>
        </w:rPr>
        <w:t>1</w:t>
      </w:r>
      <w:r w:rsidR="00FB0763">
        <w:rPr>
          <w:vertAlign w:val="superscript"/>
        </w:rPr>
        <w:t>VFA</w:t>
      </w:r>
      <w:r w:rsidR="00F56981">
        <w:t xml:space="preserve"> (</w:t>
      </w:r>
      <w:r w:rsidR="00655273">
        <w:fldChar w:fldCharType="begin"/>
      </w:r>
      <w:r w:rsidR="00655273">
        <w:instrText xml:space="preserve"> REF _Ref489445718 \h </w:instrText>
      </w:r>
      <w:r w:rsidR="00655273">
        <w:fldChar w:fldCharType="separate"/>
      </w:r>
      <w:r>
        <w:t xml:space="preserve">Figure </w:t>
      </w:r>
      <w:r>
        <w:rPr>
          <w:noProof/>
        </w:rPr>
        <w:t>4</w:t>
      </w:r>
      <w:r>
        <w:noBreakHyphen/>
      </w:r>
      <w:r>
        <w:rPr>
          <w:noProof/>
        </w:rPr>
        <w:t>4</w:t>
      </w:r>
      <w:r w:rsidR="00655273">
        <w:fldChar w:fldCharType="end"/>
      </w:r>
      <w:r w:rsidR="00655273">
        <w:t>b</w:t>
      </w:r>
      <w:r w:rsidR="00F56981">
        <w:t>) have a similar pattern to those for k</w:t>
      </w:r>
      <w:r w:rsidR="00F56981" w:rsidRPr="00FB0763">
        <w:rPr>
          <w:vertAlign w:val="subscript"/>
        </w:rPr>
        <w:t>f</w:t>
      </w:r>
      <w:r w:rsidR="00F56981">
        <w:t xml:space="preserve"> (</w:t>
      </w:r>
      <w:r w:rsidR="00655273">
        <w:fldChar w:fldCharType="begin"/>
      </w:r>
      <w:r w:rsidR="00655273">
        <w:instrText xml:space="preserve"> REF _Ref489445718 \h </w:instrText>
      </w:r>
      <w:r w:rsidR="00655273">
        <w:fldChar w:fldCharType="separate"/>
      </w:r>
      <w:r>
        <w:t xml:space="preserve">Figure </w:t>
      </w:r>
      <w:r>
        <w:rPr>
          <w:noProof/>
        </w:rPr>
        <w:t>4</w:t>
      </w:r>
      <w:r>
        <w:noBreakHyphen/>
      </w:r>
      <w:r>
        <w:rPr>
          <w:noProof/>
        </w:rPr>
        <w:t>4</w:t>
      </w:r>
      <w:r w:rsidR="00655273">
        <w:fldChar w:fldCharType="end"/>
      </w:r>
      <w:r w:rsidR="00655273">
        <w:t>d</w:t>
      </w:r>
      <w:r w:rsidR="00F56981">
        <w:t xml:space="preserve">). For these respective cases, </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w:r w:rsidR="00F56981">
        <w:t xml:space="preserve"> is greater for k</w:t>
      </w:r>
      <w:r w:rsidR="00F56981" w:rsidRPr="00FB0763">
        <w:rPr>
          <w:vertAlign w:val="subscript"/>
        </w:rPr>
        <w:t>f</w:t>
      </w:r>
      <w:r w:rsidR="00D61488">
        <w:t xml:space="preserve"> than F (</w:t>
      </w:r>
      <w:r w:rsidR="00D61488">
        <w:fldChar w:fldCharType="begin"/>
      </w:r>
      <w:r w:rsidR="00D61488">
        <w:instrText xml:space="preserve"> REF _Ref489445279 \h </w:instrText>
      </w:r>
      <w:r w:rsidR="00D61488">
        <w:fldChar w:fldCharType="separate"/>
      </w:r>
      <w:r>
        <w:br w:type="page"/>
      </w:r>
    </w:p>
    <w:p w14:paraId="20C50DDE" w14:textId="3B8B2998" w:rsidR="00F56981" w:rsidRDefault="008B7EBA" w:rsidP="00D61488">
      <w:pPr>
        <w:spacing w:after="0"/>
      </w:pPr>
      <w:r>
        <w:lastRenderedPageBreak/>
        <w:t xml:space="preserve">Table </w:t>
      </w:r>
      <w:r>
        <w:rPr>
          <w:noProof/>
        </w:rPr>
        <w:t>4</w:t>
      </w:r>
      <w:r>
        <w:noBreakHyphen/>
      </w:r>
      <w:r>
        <w:rPr>
          <w:noProof/>
        </w:rPr>
        <w:t>1</w:t>
      </w:r>
      <w:r w:rsidR="00D61488">
        <w:fldChar w:fldCharType="end"/>
      </w:r>
      <w:r w:rsidR="00D61488">
        <w:t>)</w:t>
      </w:r>
      <w:r w:rsidR="00F56981">
        <w:t>, suggesting that larger relative errors in k</w:t>
      </w:r>
      <w:r w:rsidR="00F56981" w:rsidRPr="00FB0763">
        <w:rPr>
          <w:vertAlign w:val="subscript"/>
        </w:rPr>
        <w:t>f</w:t>
      </w:r>
      <w:r w:rsidR="00F56981">
        <w:t xml:space="preserve"> are required to compensate </w:t>
      </w:r>
      <w:r w:rsidR="00FB0763">
        <w:t>B</w:t>
      </w:r>
      <w:r w:rsidR="00FB0763">
        <w:rPr>
          <w:vertAlign w:val="subscript"/>
        </w:rPr>
        <w:t>1</w:t>
      </w:r>
      <w:r w:rsidR="00FB0763">
        <w:rPr>
          <w:vertAlign w:val="superscript"/>
        </w:rPr>
        <w:t>VFA</w:t>
      </w:r>
      <w:r w:rsidR="00F56981">
        <w:t xml:space="preserve"> inaccuracies than F for </w:t>
      </w:r>
      <w:r w:rsidR="00FB0763">
        <w:t>B</w:t>
      </w:r>
      <w:r w:rsidR="00FB0763" w:rsidRPr="00FB0763">
        <w:rPr>
          <w:vertAlign w:val="subscript"/>
        </w:rPr>
        <w:t>1</w:t>
      </w:r>
      <w:r w:rsidR="00FB0763">
        <w:rPr>
          <w:vertAlign w:val="superscript"/>
        </w:rPr>
        <w:t>IR</w:t>
      </w:r>
      <w:r w:rsidR="00F56981">
        <w:t xml:space="preserve">, consistent with our simulation observations. Lastly, note that the minima observed in </w:t>
      </w:r>
      <m:oMath>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oMath>
      <w:r w:rsidR="00F56981">
        <w:t xml:space="preserve"> is due to a zero-crossing of </w:t>
      </w: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2,r</m:t>
                </m:r>
              </m:sub>
            </m:sSub>
          </m:sub>
        </m:sSub>
      </m:oMath>
      <w:r w:rsidR="00F56981">
        <w:t>, a characteristic that was also r</w:t>
      </w:r>
      <w:r w:rsidR="00FB0763">
        <w:t xml:space="preserve">eported in a previous study </w:t>
      </w:r>
      <w:r w:rsidR="00FB0763">
        <w:fldChar w:fldCharType="begin">
          <w:fldData xml:space="preserve">PEVuZE5vdGU+PENpdGU+PEF1dGhvcj5ZYXJueWtoPC9BdXRob3I+PFllYXI+MjAxMjwvWWVhcj48
UmVjTnVtPjM3NzA8L1JlY051bT48RGlzcGxheVRleHQ+WzY1XTwvRGlzcGxheVRleHQ+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FB0763">
        <w:instrText xml:space="preserve"> ADDIN EN.CITE </w:instrText>
      </w:r>
      <w:r w:rsidR="00FB0763">
        <w:fldChar w:fldCharType="begin">
          <w:fldData xml:space="preserve">PEVuZE5vdGU+PENpdGU+PEF1dGhvcj5ZYXJueWtoPC9BdXRob3I+PFllYXI+MjAxMjwvWWVhcj48
UmVjTnVtPjM3NzA8L1JlY051bT48RGlzcGxheVRleHQ+WzY1XTwvRGlzcGxheVRleHQ+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FB0763">
        <w:instrText xml:space="preserve"> ADDIN EN.CITE.DATA </w:instrText>
      </w:r>
      <w:r w:rsidR="00FB0763">
        <w:fldChar w:fldCharType="end"/>
      </w:r>
      <w:r w:rsidR="00FB0763">
        <w:fldChar w:fldCharType="separate"/>
      </w:r>
      <w:r w:rsidR="00FB0763">
        <w:rPr>
          <w:noProof/>
        </w:rPr>
        <w:t>[65]</w:t>
      </w:r>
      <w:r w:rsidR="00FB0763">
        <w:fldChar w:fldCharType="end"/>
      </w:r>
      <w:r w:rsidR="00F56981">
        <w:t>.</w:t>
      </w:r>
    </w:p>
    <w:p w14:paraId="1CBECC8E" w14:textId="77777777" w:rsidR="00655273" w:rsidRDefault="00655273">
      <w:pPr>
        <w:spacing w:after="0" w:line="240" w:lineRule="auto"/>
        <w:jc w:val="left"/>
        <w:rPr>
          <w:b/>
          <w:iCs/>
          <w:color w:val="000000" w:themeColor="text1"/>
          <w:sz w:val="20"/>
          <w:szCs w:val="18"/>
        </w:rPr>
      </w:pPr>
      <w:bookmarkStart w:id="70" w:name="_Ref489445279"/>
      <w:r>
        <w:br w:type="page"/>
      </w:r>
    </w:p>
    <w:p w14:paraId="22AC752A" w14:textId="4530EF4C" w:rsidR="00513E70" w:rsidRDefault="00D61488" w:rsidP="00655273">
      <w:pPr>
        <w:pStyle w:val="Lgende"/>
        <w:spacing w:after="120"/>
      </w:pPr>
      <w:bookmarkStart w:id="71" w:name="_Toc496526575"/>
      <w:r>
        <w:lastRenderedPageBreak/>
        <w:t xml:space="preserve">Table </w:t>
      </w:r>
      <w:fldSimple w:instr=" STYLEREF 1 \s ">
        <w:r w:rsidR="008B7EBA">
          <w:rPr>
            <w:noProof/>
          </w:rPr>
          <w:t>4</w:t>
        </w:r>
      </w:fldSimple>
      <w:r w:rsidR="0061791F">
        <w:noBreakHyphen/>
      </w:r>
      <w:fldSimple w:instr=" SEQ Table \* ARABIC \s 1 ">
        <w:r w:rsidR="008B7EBA">
          <w:rPr>
            <w:noProof/>
          </w:rPr>
          <w:t>1</w:t>
        </w:r>
      </w:fldSimple>
      <w:bookmarkEnd w:id="70"/>
      <w:r>
        <w:t>. qMT Z-Spectra Sensitivity Comparison Metrics for B</w:t>
      </w:r>
      <w:r w:rsidRPr="00D61488">
        <w:rPr>
          <w:vertAlign w:val="subscript"/>
        </w:rPr>
        <w:t>1</w:t>
      </w:r>
      <w:r>
        <w:t xml:space="preserve"> (Accounting for the B</w:t>
      </w:r>
      <w:r w:rsidRPr="00D61488">
        <w:rPr>
          <w:vertAlign w:val="subscript"/>
        </w:rPr>
        <w:t>1</w:t>
      </w:r>
      <w:r>
        <w:t>-Sensitivity of Each T</w:t>
      </w:r>
      <w:r w:rsidRPr="00D61488">
        <w:rPr>
          <w:vertAlign w:val="subscript"/>
        </w:rPr>
        <w:t>1</w:t>
      </w:r>
      <w:r>
        <w:t xml:space="preserve"> Method, IR, and VFA) and Each Fitted qMT Parameter</w:t>
      </w:r>
      <w:bookmarkEnd w:id="71"/>
    </w:p>
    <w:tbl>
      <w:tblPr>
        <w:tblW w:w="0" w:type="auto"/>
        <w:jc w:val="center"/>
        <w:tblCellMar>
          <w:left w:w="0" w:type="dxa"/>
          <w:right w:w="0" w:type="dxa"/>
        </w:tblCellMar>
        <w:tblLook w:val="0420" w:firstRow="1" w:lastRow="0" w:firstColumn="0" w:lastColumn="0" w:noHBand="0" w:noVBand="1"/>
      </w:tblPr>
      <w:tblGrid>
        <w:gridCol w:w="975"/>
        <w:gridCol w:w="1406"/>
        <w:gridCol w:w="1399"/>
        <w:gridCol w:w="1439"/>
        <w:gridCol w:w="1424"/>
      </w:tblGrid>
      <w:tr w:rsidR="00D61488" w:rsidRPr="00221E65" w14:paraId="214F856A" w14:textId="77777777" w:rsidTr="00D61488">
        <w:trPr>
          <w:trHeight w:val="306"/>
          <w:jc w:val="center"/>
        </w:trPr>
        <w:tc>
          <w:tcPr>
            <w:tcW w:w="975" w:type="dxa"/>
            <w:tcBorders>
              <w:top w:val="nil"/>
              <w:left w:val="single" w:sz="8" w:space="0" w:color="FFFFFF"/>
              <w:bottom w:val="single" w:sz="18" w:space="0" w:color="auto"/>
              <w:right w:val="single" w:sz="8" w:space="0" w:color="FFFFFF"/>
            </w:tcBorders>
          </w:tcPr>
          <w:p w14:paraId="743E673D" w14:textId="77777777" w:rsidR="00D61488" w:rsidRPr="00D61488" w:rsidRDefault="00D61488" w:rsidP="00D61488">
            <w:pPr>
              <w:spacing w:after="0" w:line="240" w:lineRule="auto"/>
              <w:jc w:val="left"/>
              <w:rPr>
                <w:b/>
                <w:bCs/>
                <w:sz w:val="22"/>
                <w:szCs w:val="22"/>
                <w:lang w:val="en-CA"/>
              </w:rPr>
            </w:pPr>
          </w:p>
        </w:tc>
        <w:tc>
          <w:tcPr>
            <w:tcW w:w="2805"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0BE40A9D" w14:textId="77777777" w:rsidR="00655273" w:rsidRPr="00655273" w:rsidRDefault="00655273" w:rsidP="00D61488">
            <w:pPr>
              <w:spacing w:after="0" w:line="240" w:lineRule="auto"/>
              <w:jc w:val="center"/>
              <w:rPr>
                <w:rFonts w:eastAsiaTheme="minorEastAsia"/>
                <w:b/>
                <w:sz w:val="22"/>
                <w:szCs w:val="22"/>
              </w:rPr>
            </w:pPr>
          </w:p>
          <w:p w14:paraId="68433A17" w14:textId="77777777" w:rsidR="00D61488" w:rsidRPr="00D61488" w:rsidRDefault="0027134D" w:rsidP="00D61488">
            <w:pPr>
              <w:spacing w:after="0" w:line="240" w:lineRule="auto"/>
              <w:jc w:val="center"/>
              <w:rPr>
                <w:b/>
                <w:sz w:val="22"/>
                <w:szCs w:val="22"/>
              </w:rPr>
            </w:pPr>
            <m:oMathPara>
              <m:oMath>
                <m:d>
                  <m:dPr>
                    <m:begChr m:val="|"/>
                    <m:endChr m:val="|"/>
                    <m:ctrlPr>
                      <w:rPr>
                        <w:rFonts w:ascii="Cambria Math" w:hAnsi="Cambria Math"/>
                        <w:b/>
                        <w:i/>
                        <w:sz w:val="22"/>
                        <w:szCs w:val="22"/>
                      </w:rPr>
                    </m:ctrlPr>
                  </m:dPr>
                  <m:e>
                    <m:sSub>
                      <m:sSubPr>
                        <m:ctrlPr>
                          <w:rPr>
                            <w:rFonts w:ascii="Cambria Math" w:hAnsi="Cambria Math"/>
                            <w:i/>
                            <w:sz w:val="22"/>
                            <w:szCs w:val="22"/>
                          </w:rPr>
                        </m:ctrlPr>
                      </m:sSubPr>
                      <m:e>
                        <m:r>
                          <m:rPr>
                            <m:sty m:val="bi"/>
                          </m:rP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p</m:t>
                            </m:r>
                          </m:sub>
                        </m:sSub>
                        <m:r>
                          <m:rPr>
                            <m:sty m:val="bi"/>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S</m:t>
                            </m:r>
                          </m:e>
                        </m:acc>
                      </m:e>
                      <m: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ub>
                    </m:sSub>
                  </m:e>
                </m:d>
              </m:oMath>
            </m:oMathPara>
          </w:p>
        </w:tc>
        <w:tc>
          <w:tcPr>
            <w:tcW w:w="2863" w:type="dxa"/>
            <w:gridSpan w:val="2"/>
            <w:tcBorders>
              <w:top w:val="nil"/>
              <w:left w:val="single" w:sz="18" w:space="0" w:color="auto"/>
              <w:bottom w:val="single" w:sz="18" w:space="0" w:color="auto"/>
              <w:right w:val="single" w:sz="8" w:space="0" w:color="FFFFFF"/>
            </w:tcBorders>
          </w:tcPr>
          <w:p w14:paraId="761867B5" w14:textId="77777777" w:rsidR="00D61488" w:rsidRPr="00655273" w:rsidRDefault="00D61488" w:rsidP="00D61488">
            <w:pPr>
              <w:spacing w:after="0" w:line="240" w:lineRule="auto"/>
              <w:jc w:val="center"/>
              <w:rPr>
                <w:b/>
                <w:sz w:val="20"/>
                <w:szCs w:val="20"/>
              </w:rPr>
            </w:pPr>
            <m:oMathPara>
              <m:oMath>
                <m:r>
                  <m:rPr>
                    <m:sty m:val="bi"/>
                  </m:rPr>
                  <w:rPr>
                    <w:rFonts w:ascii="Cambria Math" w:hAnsi="Cambria Math"/>
                    <w:sz w:val="20"/>
                    <w:szCs w:val="20"/>
                  </w:rPr>
                  <m:t xml:space="preserve"> </m:t>
                </m:r>
                <m:f>
                  <m:fPr>
                    <m:ctrlPr>
                      <w:rPr>
                        <w:rFonts w:ascii="Cambria Math" w:eastAsia="Times New Roman" w:hAnsi="Cambria Math"/>
                        <w:i/>
                        <w:sz w:val="20"/>
                        <w:szCs w:val="20"/>
                        <w:lang w:val="en-CA" w:eastAsia="en-CA"/>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num>
                  <m:den>
                    <m:r>
                      <w:rPr>
                        <w:rFonts w:ascii="Cambria Math" w:hAnsi="Cambria Math"/>
                        <w:sz w:val="20"/>
                        <w:szCs w:val="20"/>
                      </w:rPr>
                      <m:t>p</m:t>
                    </m:r>
                  </m:den>
                </m:f>
                <m:f>
                  <m:fPr>
                    <m:ctrlPr>
                      <w:rPr>
                        <w:rFonts w:ascii="Cambria Math" w:hAnsi="Cambria Math"/>
                        <w:b/>
                        <w:i/>
                        <w:sz w:val="20"/>
                        <w:szCs w:val="20"/>
                      </w:rPr>
                    </m:ctrlPr>
                  </m:fPr>
                  <m:num>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Sub>
                      </m:e>
                    </m:d>
                  </m:num>
                  <m:den>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m:t>
                            </m:r>
                          </m:sub>
                        </m:sSub>
                      </m:e>
                    </m:d>
                  </m:den>
                </m:f>
              </m:oMath>
            </m:oMathPara>
          </w:p>
        </w:tc>
      </w:tr>
      <w:tr w:rsidR="00D61488" w:rsidRPr="00221E65" w14:paraId="6D9F5E14" w14:textId="77777777" w:rsidTr="00D61488">
        <w:trPr>
          <w:trHeight w:val="233"/>
          <w:jc w:val="center"/>
        </w:trPr>
        <w:tc>
          <w:tcPr>
            <w:tcW w:w="975" w:type="dxa"/>
            <w:tcBorders>
              <w:top w:val="single" w:sz="18" w:space="0" w:color="auto"/>
              <w:left w:val="single" w:sz="8" w:space="0" w:color="FFFFFF"/>
              <w:bottom w:val="single" w:sz="18" w:space="0" w:color="auto"/>
              <w:right w:val="single" w:sz="8" w:space="0" w:color="FFFFFF"/>
            </w:tcBorders>
          </w:tcPr>
          <w:p w14:paraId="02BDF453" w14:textId="77777777" w:rsidR="00D61488" w:rsidRPr="00D61488" w:rsidRDefault="00D61488" w:rsidP="00D61488">
            <w:pPr>
              <w:spacing w:after="0" w:line="240" w:lineRule="auto"/>
              <w:jc w:val="left"/>
              <w:rPr>
                <w:rFonts w:cs="Tahoma"/>
                <w:b/>
                <w:bCs/>
                <w:sz w:val="20"/>
                <w:szCs w:val="20"/>
                <w:lang w:val="en-CA"/>
              </w:rPr>
            </w:pPr>
          </w:p>
        </w:tc>
        <w:tc>
          <w:tcPr>
            <w:tcW w:w="1406"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C52CC33" w14:textId="77777777" w:rsidR="00D61488" w:rsidRPr="00D61488" w:rsidRDefault="0027134D" w:rsidP="00D61488">
            <w:pPr>
              <w:spacing w:after="0" w:line="240" w:lineRule="auto"/>
              <w:jc w:val="center"/>
              <w:rPr>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399" w:type="dxa"/>
            <w:tcBorders>
              <w:top w:val="single" w:sz="18" w:space="0" w:color="auto"/>
              <w:left w:val="single" w:sz="8" w:space="0" w:color="FFFFFF"/>
              <w:bottom w:val="single" w:sz="18" w:space="0" w:color="auto"/>
              <w:right w:val="single" w:sz="8" w:space="0" w:color="FFFFFF"/>
            </w:tcBorders>
          </w:tcPr>
          <w:p w14:paraId="1F709547" w14:textId="77777777" w:rsidR="00D61488" w:rsidRPr="00D61488" w:rsidRDefault="0027134D"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c>
          <w:tcPr>
            <w:tcW w:w="1439" w:type="dxa"/>
            <w:tcBorders>
              <w:top w:val="single" w:sz="18" w:space="0" w:color="auto"/>
              <w:left w:val="single" w:sz="8" w:space="0" w:color="FFFFFF"/>
              <w:bottom w:val="single" w:sz="18" w:space="0" w:color="auto"/>
              <w:right w:val="single" w:sz="8" w:space="0" w:color="FFFFFF"/>
            </w:tcBorders>
          </w:tcPr>
          <w:p w14:paraId="3D1B799E" w14:textId="77777777" w:rsidR="00D61488" w:rsidRPr="00D61488" w:rsidRDefault="0027134D"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424" w:type="dxa"/>
            <w:tcBorders>
              <w:top w:val="single" w:sz="18" w:space="0" w:color="auto"/>
              <w:left w:val="single" w:sz="8" w:space="0" w:color="FFFFFF"/>
              <w:bottom w:val="single" w:sz="18" w:space="0" w:color="auto"/>
              <w:right w:val="single" w:sz="8" w:space="0" w:color="FFFFFF"/>
            </w:tcBorders>
          </w:tcPr>
          <w:p w14:paraId="62157E69" w14:textId="77777777" w:rsidR="00D61488" w:rsidRPr="00D61488" w:rsidRDefault="0027134D"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r>
      <w:tr w:rsidR="00D61488" w:rsidRPr="00221E65" w14:paraId="789556DC" w14:textId="77777777" w:rsidTr="00D61488">
        <w:trPr>
          <w:trHeight w:val="29"/>
          <w:jc w:val="center"/>
        </w:trPr>
        <w:tc>
          <w:tcPr>
            <w:tcW w:w="975" w:type="dxa"/>
            <w:tcBorders>
              <w:top w:val="single" w:sz="18" w:space="0" w:color="auto"/>
              <w:left w:val="single" w:sz="8" w:space="0" w:color="FFFFFF"/>
              <w:right w:val="single" w:sz="8" w:space="0" w:color="FFFFFF"/>
            </w:tcBorders>
          </w:tcPr>
          <w:p w14:paraId="15E9209A" w14:textId="77777777" w:rsidR="00D61488" w:rsidRPr="00D61488" w:rsidRDefault="0027134D" w:rsidP="00D61488">
            <w:pPr>
              <w:tabs>
                <w:tab w:val="left" w:pos="840"/>
              </w:tabs>
              <w:spacing w:after="0" w:line="240" w:lineRule="auto"/>
              <w:ind w:left="-403" w:right="214" w:firstLine="403"/>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F</m:t>
                    </m:r>
                  </m:sub>
                </m:sSub>
              </m:oMath>
            </m:oMathPara>
          </w:p>
        </w:tc>
        <w:tc>
          <w:tcPr>
            <w:tcW w:w="1406" w:type="dxa"/>
            <w:tcBorders>
              <w:top w:val="single" w:sz="18" w:space="0" w:color="auto"/>
              <w:left w:val="single" w:sz="8" w:space="0" w:color="FFFFFF"/>
              <w:right w:val="single" w:sz="8" w:space="0" w:color="FFFFFF"/>
            </w:tcBorders>
          </w:tcPr>
          <w:p w14:paraId="2B9466D3"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b/>
                <w:sz w:val="22"/>
                <w:szCs w:val="22"/>
              </w:rPr>
            </w:pPr>
            <w:r w:rsidRPr="00D61488">
              <w:rPr>
                <w:rFonts w:cs="Arial"/>
                <w:b/>
                <w:sz w:val="22"/>
                <w:szCs w:val="22"/>
              </w:rPr>
              <w:t>0.975</w:t>
            </w:r>
          </w:p>
        </w:tc>
        <w:tc>
          <w:tcPr>
            <w:tcW w:w="1399" w:type="dxa"/>
            <w:tcBorders>
              <w:top w:val="single" w:sz="18" w:space="0" w:color="auto"/>
              <w:left w:val="single" w:sz="8" w:space="0" w:color="FFFFFF"/>
              <w:right w:val="single" w:sz="8" w:space="0" w:color="FFFFFF"/>
            </w:tcBorders>
          </w:tcPr>
          <w:p w14:paraId="77396CF0"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rPr>
            </w:pPr>
            <w:r w:rsidRPr="00D61488">
              <w:rPr>
                <w:rFonts w:cs="Arial"/>
                <w:sz w:val="22"/>
                <w:szCs w:val="22"/>
              </w:rPr>
              <w:t>0.754</w:t>
            </w:r>
          </w:p>
        </w:tc>
        <w:tc>
          <w:tcPr>
            <w:tcW w:w="1439" w:type="dxa"/>
            <w:tcBorders>
              <w:top w:val="single" w:sz="18" w:space="0" w:color="auto"/>
              <w:left w:val="single" w:sz="8" w:space="0" w:color="FFFFFF"/>
              <w:right w:val="single" w:sz="8" w:space="0" w:color="FFFFFF"/>
            </w:tcBorders>
          </w:tcPr>
          <w:p w14:paraId="71152D8B"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2.05</w:t>
            </w:r>
          </w:p>
        </w:tc>
        <w:tc>
          <w:tcPr>
            <w:tcW w:w="1424" w:type="dxa"/>
            <w:tcBorders>
              <w:top w:val="single" w:sz="18" w:space="0" w:color="auto"/>
              <w:left w:val="single" w:sz="8" w:space="0" w:color="FFFFFF"/>
              <w:right w:val="single" w:sz="8" w:space="0" w:color="FFFFFF"/>
            </w:tcBorders>
          </w:tcPr>
          <w:p w14:paraId="54811F2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07</w:t>
            </w:r>
          </w:p>
        </w:tc>
      </w:tr>
      <w:tr w:rsidR="00D61488" w:rsidRPr="00221E65" w14:paraId="4359BF08" w14:textId="77777777" w:rsidTr="00D61488">
        <w:trPr>
          <w:trHeight w:val="74"/>
          <w:jc w:val="center"/>
        </w:trPr>
        <w:tc>
          <w:tcPr>
            <w:tcW w:w="975" w:type="dxa"/>
            <w:tcBorders>
              <w:left w:val="single" w:sz="8" w:space="0" w:color="FFFFFF"/>
              <w:right w:val="single" w:sz="8" w:space="0" w:color="FFFFFF"/>
            </w:tcBorders>
          </w:tcPr>
          <w:p w14:paraId="14323680" w14:textId="77777777" w:rsidR="00D61488" w:rsidRPr="00D61488" w:rsidRDefault="0027134D" w:rsidP="00D61488">
            <w:pPr>
              <w:tabs>
                <w:tab w:val="left" w:pos="840"/>
              </w:tabs>
              <w:spacing w:after="0" w:line="240" w:lineRule="auto"/>
              <w:ind w:left="-545" w:firstLine="68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f</m:t>
                        </m:r>
                      </m:sub>
                    </m:sSub>
                  </m:sub>
                </m:sSub>
              </m:oMath>
            </m:oMathPara>
          </w:p>
        </w:tc>
        <w:tc>
          <w:tcPr>
            <w:tcW w:w="1406" w:type="dxa"/>
            <w:tcBorders>
              <w:left w:val="single" w:sz="8" w:space="0" w:color="FFFFFF"/>
              <w:right w:val="single" w:sz="8" w:space="0" w:color="FFFFFF"/>
            </w:tcBorders>
          </w:tcPr>
          <w:p w14:paraId="65619AA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815</w:t>
            </w:r>
          </w:p>
        </w:tc>
        <w:tc>
          <w:tcPr>
            <w:tcW w:w="1399" w:type="dxa"/>
            <w:tcBorders>
              <w:left w:val="single" w:sz="8" w:space="0" w:color="FFFFFF"/>
              <w:right w:val="single" w:sz="8" w:space="0" w:color="FFFFFF"/>
            </w:tcBorders>
          </w:tcPr>
          <w:p w14:paraId="6C76BD73"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0.951</w:t>
            </w:r>
          </w:p>
        </w:tc>
        <w:tc>
          <w:tcPr>
            <w:tcW w:w="1439" w:type="dxa"/>
            <w:tcBorders>
              <w:left w:val="single" w:sz="8" w:space="0" w:color="FFFFFF"/>
              <w:right w:val="single" w:sz="8" w:space="0" w:color="FFFFFF"/>
            </w:tcBorders>
          </w:tcPr>
          <w:p w14:paraId="224EDB3E"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6.02</w:t>
            </w:r>
          </w:p>
        </w:tc>
        <w:tc>
          <w:tcPr>
            <w:tcW w:w="1424" w:type="dxa"/>
            <w:tcBorders>
              <w:left w:val="single" w:sz="8" w:space="0" w:color="FFFFFF"/>
              <w:right w:val="single" w:sz="8" w:space="0" w:color="FFFFFF"/>
            </w:tcBorders>
          </w:tcPr>
          <w:p w14:paraId="463D93BE"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3.12</w:t>
            </w:r>
          </w:p>
        </w:tc>
      </w:tr>
      <w:tr w:rsidR="00D61488" w:rsidRPr="00221E65" w14:paraId="7F02897B" w14:textId="77777777" w:rsidTr="00D61488">
        <w:trPr>
          <w:trHeight w:val="210"/>
          <w:jc w:val="center"/>
        </w:trPr>
        <w:tc>
          <w:tcPr>
            <w:tcW w:w="975" w:type="dxa"/>
            <w:tcBorders>
              <w:left w:val="single" w:sz="8" w:space="0" w:color="FFFFFF"/>
              <w:right w:val="single" w:sz="8" w:space="0" w:color="FFFFFF"/>
            </w:tcBorders>
          </w:tcPr>
          <w:p w14:paraId="65027C08" w14:textId="77777777" w:rsidR="00D61488" w:rsidRPr="00D61488" w:rsidRDefault="0027134D" w:rsidP="00D61488">
            <w:pPr>
              <w:tabs>
                <w:tab w:val="left" w:pos="840"/>
              </w:tabs>
              <w:spacing w:after="0" w:line="240" w:lineRule="auto"/>
              <w:ind w:left="-414" w:firstLine="56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f</m:t>
                        </m:r>
                      </m:sub>
                    </m:sSub>
                  </m:sub>
                </m:sSub>
              </m:oMath>
            </m:oMathPara>
          </w:p>
        </w:tc>
        <w:tc>
          <w:tcPr>
            <w:tcW w:w="1406" w:type="dxa"/>
            <w:tcBorders>
              <w:left w:val="single" w:sz="8" w:space="0" w:color="FFFFFF"/>
              <w:right w:val="single" w:sz="8" w:space="0" w:color="FFFFFF"/>
            </w:tcBorders>
          </w:tcPr>
          <w:p w14:paraId="2B5D2EDA"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04</w:t>
            </w:r>
          </w:p>
        </w:tc>
        <w:tc>
          <w:tcPr>
            <w:tcW w:w="1399" w:type="dxa"/>
            <w:tcBorders>
              <w:left w:val="single" w:sz="8" w:space="0" w:color="FFFFFF"/>
              <w:right w:val="single" w:sz="8" w:space="0" w:color="FFFFFF"/>
            </w:tcBorders>
          </w:tcPr>
          <w:p w14:paraId="30DB22E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76</w:t>
            </w:r>
          </w:p>
        </w:tc>
        <w:tc>
          <w:tcPr>
            <w:tcW w:w="1439" w:type="dxa"/>
            <w:tcBorders>
              <w:left w:val="single" w:sz="8" w:space="0" w:color="FFFFFF"/>
              <w:right w:val="single" w:sz="8" w:space="0" w:color="FFFFFF"/>
            </w:tcBorders>
          </w:tcPr>
          <w:p w14:paraId="61D70395"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4.67</w:t>
            </w:r>
          </w:p>
        </w:tc>
        <w:tc>
          <w:tcPr>
            <w:tcW w:w="1424" w:type="dxa"/>
            <w:tcBorders>
              <w:left w:val="single" w:sz="8" w:space="0" w:color="FFFFFF"/>
              <w:right w:val="single" w:sz="8" w:space="0" w:color="FFFFFF"/>
            </w:tcBorders>
          </w:tcPr>
          <w:p w14:paraId="10B15B2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2.43</w:t>
            </w:r>
          </w:p>
        </w:tc>
      </w:tr>
      <w:tr w:rsidR="00D61488" w:rsidRPr="00480E6C" w14:paraId="71842681" w14:textId="77777777" w:rsidTr="00D61488">
        <w:trPr>
          <w:trHeight w:val="74"/>
          <w:jc w:val="center"/>
        </w:trPr>
        <w:tc>
          <w:tcPr>
            <w:tcW w:w="975" w:type="dxa"/>
            <w:tcBorders>
              <w:left w:val="single" w:sz="8" w:space="0" w:color="FFFFFF"/>
              <w:bottom w:val="single" w:sz="18" w:space="0" w:color="auto"/>
              <w:right w:val="single" w:sz="8" w:space="0" w:color="FFFFFF"/>
            </w:tcBorders>
          </w:tcPr>
          <w:p w14:paraId="1F613B3B" w14:textId="77777777" w:rsidR="00D61488" w:rsidRPr="00D61488" w:rsidRDefault="0027134D" w:rsidP="00D61488">
            <w:pPr>
              <w:tabs>
                <w:tab w:val="left" w:pos="840"/>
              </w:tabs>
              <w:spacing w:after="0" w:line="240" w:lineRule="auto"/>
              <w:ind w:left="-414" w:hanging="535"/>
              <w:jc w:val="left"/>
              <w:rPr>
                <w:rFonts w:cs="Arial"/>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r</m:t>
                        </m:r>
                      </m:sub>
                    </m:sSub>
                  </m:sub>
                </m:sSub>
              </m:oMath>
            </m:oMathPara>
          </w:p>
        </w:tc>
        <w:tc>
          <w:tcPr>
            <w:tcW w:w="1406" w:type="dxa"/>
            <w:tcBorders>
              <w:left w:val="single" w:sz="8" w:space="0" w:color="FFFFFF"/>
              <w:bottom w:val="single" w:sz="18" w:space="0" w:color="auto"/>
              <w:right w:val="single" w:sz="8" w:space="0" w:color="FFFFFF"/>
            </w:tcBorders>
          </w:tcPr>
          <w:p w14:paraId="702A108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482</w:t>
            </w:r>
          </w:p>
        </w:tc>
        <w:tc>
          <w:tcPr>
            <w:tcW w:w="1399" w:type="dxa"/>
            <w:tcBorders>
              <w:left w:val="single" w:sz="8" w:space="0" w:color="FFFFFF"/>
              <w:bottom w:val="single" w:sz="18" w:space="0" w:color="auto"/>
              <w:right w:val="single" w:sz="8" w:space="0" w:color="FFFFFF"/>
            </w:tcBorders>
          </w:tcPr>
          <w:p w14:paraId="18C94A43"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552</w:t>
            </w:r>
          </w:p>
        </w:tc>
        <w:tc>
          <w:tcPr>
            <w:tcW w:w="1439" w:type="dxa"/>
            <w:tcBorders>
              <w:left w:val="single" w:sz="8" w:space="0" w:color="FFFFFF"/>
              <w:bottom w:val="single" w:sz="18" w:space="0" w:color="auto"/>
              <w:right w:val="single" w:sz="8" w:space="0" w:color="FFFFFF"/>
            </w:tcBorders>
          </w:tcPr>
          <w:p w14:paraId="7D32B4CB"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vertAlign w:val="superscript"/>
              </w:rPr>
            </w:pPr>
            <w:r w:rsidRPr="00D61488">
              <w:rPr>
                <w:rFonts w:cs="Arial"/>
                <w:sz w:val="22"/>
                <w:szCs w:val="22"/>
              </w:rPr>
              <w:t>3.08</w:t>
            </w:r>
          </w:p>
        </w:tc>
        <w:tc>
          <w:tcPr>
            <w:tcW w:w="1424" w:type="dxa"/>
            <w:tcBorders>
              <w:left w:val="single" w:sz="8" w:space="0" w:color="FFFFFF"/>
              <w:bottom w:val="single" w:sz="18" w:space="0" w:color="auto"/>
              <w:right w:val="single" w:sz="8" w:space="0" w:color="FFFFFF"/>
            </w:tcBorders>
          </w:tcPr>
          <w:p w14:paraId="1D4EC26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61</w:t>
            </w:r>
          </w:p>
        </w:tc>
      </w:tr>
    </w:tbl>
    <w:p w14:paraId="13E1844C" w14:textId="3CA5C88B" w:rsidR="00D61488" w:rsidRDefault="00D61488" w:rsidP="00655273">
      <w:pPr>
        <w:spacing w:before="120" w:line="240" w:lineRule="auto"/>
        <w:rPr>
          <w:b/>
          <w:sz w:val="20"/>
          <w:szCs w:val="20"/>
        </w:rPr>
      </w:pPr>
      <w:r w:rsidRPr="00D61488">
        <w:rPr>
          <w:b/>
          <w:sz w:val="20"/>
          <w:szCs w:val="20"/>
        </w:rPr>
        <w:t xml:space="preserve">Note: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w:r w:rsidRPr="00D61488">
        <w:rPr>
          <w:b/>
          <w:sz w:val="20"/>
          <w:szCs w:val="20"/>
        </w:rPr>
        <w:t xml:space="preserve"> corresponds to the qMT sensitivity values relative to B</w:t>
      </w:r>
      <w:r w:rsidRPr="00D61488">
        <w:rPr>
          <w:b/>
          <w:sz w:val="20"/>
          <w:szCs w:val="20"/>
          <w:vertAlign w:val="subscript"/>
        </w:rPr>
        <w:t>1</w:t>
      </w:r>
      <w:r w:rsidRPr="00D61488">
        <w:rPr>
          <w:b/>
          <w:sz w:val="20"/>
          <w:szCs w:val="20"/>
        </w:rPr>
        <w:t xml:space="preserve"> assuming a B</w:t>
      </w:r>
      <w:r w:rsidRPr="00D61488">
        <w:rPr>
          <w:b/>
          <w:sz w:val="20"/>
          <w:szCs w:val="20"/>
          <w:vertAlign w:val="subscript"/>
        </w:rPr>
        <w:t>1</w:t>
      </w:r>
      <w:r w:rsidRPr="00D61488">
        <w:rPr>
          <w:b/>
          <w:sz w:val="20"/>
          <w:szCs w:val="20"/>
        </w:rPr>
        <w:t>-independent measure of T</w:t>
      </w:r>
      <w:r w:rsidRPr="00D61488">
        <w:rPr>
          <w:b/>
          <w:sz w:val="20"/>
          <w:szCs w:val="20"/>
          <w:vertAlign w:val="subscript"/>
        </w:rPr>
        <w:t>1</w:t>
      </w:r>
      <w:r w:rsidRPr="00D61488">
        <w:rPr>
          <w:b/>
          <w:sz w:val="20"/>
          <w:szCs w:val="20"/>
        </w:rPr>
        <w:t xml:space="preserve">, whereas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w:r w:rsidRPr="00D61488">
        <w:rPr>
          <w:b/>
          <w:sz w:val="20"/>
          <w:szCs w:val="20"/>
        </w:rPr>
        <w:t xml:space="preserve"> considers a qMT protocol using a VFA T</w:t>
      </w:r>
      <w:r w:rsidRPr="00D61488">
        <w:rPr>
          <w:b/>
          <w:sz w:val="20"/>
          <w:szCs w:val="20"/>
          <w:vertAlign w:val="subscript"/>
        </w:rPr>
        <w:t>1</w:t>
      </w:r>
      <w:r w:rsidRPr="00D61488">
        <w:rPr>
          <w:b/>
          <w:sz w:val="20"/>
          <w:szCs w:val="20"/>
        </w:rPr>
        <w:t xml:space="preserve"> measurement, which inherently is B</w:t>
      </w:r>
      <w:r w:rsidRPr="00D61488">
        <w:rPr>
          <w:b/>
          <w:sz w:val="20"/>
          <w:szCs w:val="20"/>
          <w:vertAlign w:val="subscript"/>
        </w:rPr>
        <w:t>1</w:t>
      </w:r>
      <w:r w:rsidRPr="00D61488">
        <w:rPr>
          <w:b/>
          <w:sz w:val="20"/>
          <w:szCs w:val="20"/>
        </w:rPr>
        <w:t>-dependent. IR</w:t>
      </w:r>
      <w:r>
        <w:rPr>
          <w:b/>
          <w:sz w:val="20"/>
          <w:szCs w:val="20"/>
        </w:rPr>
        <w:t xml:space="preserve"> = </w:t>
      </w:r>
      <w:r w:rsidRPr="00D61488">
        <w:rPr>
          <w:b/>
          <w:sz w:val="20"/>
          <w:szCs w:val="20"/>
        </w:rPr>
        <w:t>inversion recovery; qMT</w:t>
      </w:r>
      <w:r>
        <w:rPr>
          <w:b/>
          <w:sz w:val="20"/>
          <w:szCs w:val="20"/>
        </w:rPr>
        <w:t xml:space="preserve"> = </w:t>
      </w:r>
      <w:r w:rsidRPr="00D61488">
        <w:rPr>
          <w:b/>
          <w:sz w:val="20"/>
          <w:szCs w:val="20"/>
        </w:rPr>
        <w:t>quantitative magnetization transfer; VFA</w:t>
      </w:r>
      <w:r>
        <w:rPr>
          <w:b/>
          <w:sz w:val="20"/>
          <w:szCs w:val="20"/>
        </w:rPr>
        <w:t xml:space="preserve"> = </w:t>
      </w:r>
      <w:r w:rsidRPr="00D61488">
        <w:rPr>
          <w:b/>
          <w:sz w:val="20"/>
          <w:szCs w:val="20"/>
        </w:rPr>
        <w:t>variable flip angle.</w:t>
      </w:r>
    </w:p>
    <w:p w14:paraId="1947F249" w14:textId="360F8384" w:rsidR="00D61488" w:rsidRDefault="00655273" w:rsidP="00655273">
      <w:pPr>
        <w:spacing w:line="240" w:lineRule="auto"/>
        <w:jc w:val="center"/>
        <w:rPr>
          <w:b/>
          <w:sz w:val="20"/>
          <w:szCs w:val="20"/>
        </w:rPr>
      </w:pPr>
      <w:r>
        <w:rPr>
          <w:b/>
          <w:noProof/>
          <w:sz w:val="20"/>
          <w:szCs w:val="20"/>
          <w:lang w:val="fr-FR" w:eastAsia="fr-FR"/>
        </w:rPr>
        <w:drawing>
          <wp:inline distT="0" distB="0" distL="0" distR="0" wp14:anchorId="0C352158" wp14:editId="64863675">
            <wp:extent cx="3824403" cy="5246004"/>
            <wp:effectExtent l="0" t="0" r="11430" b="1206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837401" cy="5263834"/>
                    </a:xfrm>
                    <a:prstGeom prst="rect">
                      <a:avLst/>
                    </a:prstGeom>
                  </pic:spPr>
                </pic:pic>
              </a:graphicData>
            </a:graphic>
          </wp:inline>
        </w:drawing>
      </w:r>
    </w:p>
    <w:p w14:paraId="76C78576" w14:textId="10874945" w:rsidR="00D61488" w:rsidRDefault="00655273" w:rsidP="00655273">
      <w:pPr>
        <w:pStyle w:val="Lgende"/>
      </w:pPr>
      <w:bookmarkStart w:id="72" w:name="_Ref489445718"/>
      <w:bookmarkStart w:id="73" w:name="_Toc496526561"/>
      <w:r>
        <w:t xml:space="preserve">Figure </w:t>
      </w:r>
      <w:fldSimple w:instr=" STYLEREF 1 \s ">
        <w:r w:rsidR="008B7EBA">
          <w:rPr>
            <w:noProof/>
          </w:rPr>
          <w:t>4</w:t>
        </w:r>
      </w:fldSimple>
      <w:r w:rsidR="00624382">
        <w:noBreakHyphen/>
      </w:r>
      <w:fldSimple w:instr=" SEQ Figure \* ARABIC \s 1 ">
        <w:r w:rsidR="008B7EBA">
          <w:rPr>
            <w:noProof/>
          </w:rPr>
          <w:t>4</w:t>
        </w:r>
      </w:fldSimple>
      <w:bookmarkEnd w:id="72"/>
      <w:r>
        <w:t>. Sensitivity analysis of the magnetization transfer signal relative to B</w:t>
      </w:r>
      <w:r w:rsidRPr="00655273">
        <w:rPr>
          <w:vertAlign w:val="subscript"/>
        </w:rPr>
        <w:t>1</w:t>
      </w:r>
      <w:r>
        <w:t xml:space="preserve"> (a, b) and fitting variables (c–f). The plots (note scale changes) show the magnitudes of the sensitivity values (Eq. (4-2)).</w:t>
      </w:r>
      <w:bookmarkEnd w:id="73"/>
    </w:p>
    <w:p w14:paraId="67221701" w14:textId="4F5AB16C" w:rsidR="00655273" w:rsidRDefault="00655273" w:rsidP="00655273">
      <w:pPr>
        <w:pStyle w:val="Titre3"/>
      </w:pPr>
      <w:bookmarkStart w:id="74" w:name="_Toc496526529"/>
      <w:r>
        <w:lastRenderedPageBreak/>
        <w:t>B</w:t>
      </w:r>
      <w:r>
        <w:rPr>
          <w:vertAlign w:val="subscript"/>
        </w:rPr>
        <w:t>1</w:t>
      </w:r>
      <w:r>
        <w:t>-Sensitivity of qMT in Healthy Subjects</w:t>
      </w:r>
      <w:bookmarkEnd w:id="74"/>
    </w:p>
    <w:p w14:paraId="65555B64" w14:textId="1497020B" w:rsidR="00655273" w:rsidRDefault="00655273" w:rsidP="00655273">
      <w:r>
        <w:t>Noise, partial volume effects of tissue, and a wide range of different qMT tissue parameters were not considered in the previous sections, all of which could potentially impact the B</w:t>
      </w:r>
      <w:r w:rsidRPr="00655273">
        <w:rPr>
          <w:vertAlign w:val="subscript"/>
        </w:rPr>
        <w:t>1</w:t>
      </w:r>
      <w:r>
        <w:t>-sensitivity of the qMT fits. In vivo data were acquired to investigate whether the B</w:t>
      </w:r>
      <w:r w:rsidRPr="00655273">
        <w:rPr>
          <w:vertAlign w:val="subscript"/>
        </w:rPr>
        <w:t>1</w:t>
      </w:r>
      <w:r>
        <w:t>-sensitivity features identified in our simulations hold under real-world conditions. Single-slice qMT parameter maps are shown in</w:t>
      </w:r>
      <w:r w:rsidR="001F2E56">
        <w:t xml:space="preserve"> </w:t>
      </w:r>
      <w:r w:rsidR="001F2E56">
        <w:rPr>
          <w:highlight w:val="yellow"/>
        </w:rPr>
        <w:fldChar w:fldCharType="begin"/>
      </w:r>
      <w:r w:rsidR="001F2E56">
        <w:instrText xml:space="preserve"> REF _Ref489446879 \h </w:instrText>
      </w:r>
      <w:r w:rsidR="001F2E56">
        <w:rPr>
          <w:highlight w:val="yellow"/>
        </w:rPr>
      </w:r>
      <w:r w:rsidR="001F2E56">
        <w:rPr>
          <w:highlight w:val="yellow"/>
        </w:rPr>
        <w:fldChar w:fldCharType="separate"/>
      </w:r>
      <w:r w:rsidR="008B7EBA">
        <w:t xml:space="preserve">Figure </w:t>
      </w:r>
      <w:r w:rsidR="008B7EBA">
        <w:rPr>
          <w:noProof/>
        </w:rPr>
        <w:t>4</w:t>
      </w:r>
      <w:r w:rsidR="008B7EBA">
        <w:noBreakHyphen/>
      </w:r>
      <w:r w:rsidR="008B7EBA">
        <w:rPr>
          <w:noProof/>
        </w:rPr>
        <w:t>5</w:t>
      </w:r>
      <w:r w:rsidR="001F2E56">
        <w:rPr>
          <w:highlight w:val="yellow"/>
        </w:rPr>
        <w:fldChar w:fldCharType="end"/>
      </w:r>
      <w:r>
        <w:t>, fitted using VFA (a) and IR (b), for either DA B</w:t>
      </w:r>
      <w:r w:rsidRPr="00655273">
        <w:rPr>
          <w:vertAlign w:val="subscript"/>
        </w:rPr>
        <w:t>1</w:t>
      </w:r>
      <w:r>
        <w:t xml:space="preserve"> maps or the nominal flip angle assumption (B</w:t>
      </w:r>
      <w:r w:rsidRPr="00655273">
        <w:rPr>
          <w:vertAlign w:val="subscript"/>
        </w:rPr>
        <w:t>1,Flat</w:t>
      </w:r>
      <w:r>
        <w:t xml:space="preserve"> = 1). For VFA and B</w:t>
      </w:r>
      <w:r w:rsidRPr="00655273">
        <w:rPr>
          <w:vertAlign w:val="subscript"/>
        </w:rPr>
        <w:t>1,Flat</w:t>
      </w:r>
      <w:r>
        <w:t>, the elevated T</w:t>
      </w:r>
      <w:r w:rsidRPr="00655273">
        <w:rPr>
          <w:vertAlign w:val="subscript"/>
        </w:rPr>
        <w:t>1</w:t>
      </w:r>
      <w:r>
        <w:t xml:space="preserve"> at the center of the brain counteracts the underestimated B</w:t>
      </w:r>
      <w:r w:rsidRPr="00655273">
        <w:rPr>
          <w:vertAlign w:val="subscript"/>
        </w:rPr>
        <w:t>1</w:t>
      </w:r>
      <w:r>
        <w:t xml:space="preserve"> values, resulting in minimal errors in the qMT F maps relative to the IR F maps. At the perimeter of the brain where B</w:t>
      </w:r>
      <w:r w:rsidRPr="00655273">
        <w:rPr>
          <w:vertAlign w:val="subscript"/>
        </w:rPr>
        <w:t>1,Flat</w:t>
      </w:r>
      <w:r>
        <w:t xml:space="preserve"> overestimates the measured values, the VFA case results in nearly no qMT F bias. Regions of very high T</w:t>
      </w:r>
      <w:r w:rsidRPr="00655273">
        <w:rPr>
          <w:vertAlign w:val="subscript"/>
        </w:rPr>
        <w:t>1</w:t>
      </w:r>
      <w:r>
        <w:t>, suggesting presence of CSF, do exhibit speckling of large errors in F. qMT F fitted with the combination of IR and B</w:t>
      </w:r>
      <w:r w:rsidRPr="00655273">
        <w:rPr>
          <w:vertAlign w:val="subscript"/>
        </w:rPr>
        <w:t>1,Flat</w:t>
      </w:r>
      <w:r>
        <w:t xml:space="preserve"> resulted in large errors, where the B</w:t>
      </w:r>
      <w:r w:rsidRPr="00655273">
        <w:rPr>
          <w:vertAlign w:val="subscript"/>
        </w:rPr>
        <w:t>1</w:t>
      </w:r>
      <w:r>
        <w:t xml:space="preserve"> profile is clearly distinguishable in map of errors in F.</w:t>
      </w:r>
    </w:p>
    <w:p w14:paraId="27DD6463" w14:textId="71898EB1" w:rsidR="00655273" w:rsidRDefault="001F2E56" w:rsidP="0061791F">
      <w:pPr>
        <w:spacing w:after="120"/>
      </w:pPr>
      <w:r>
        <w:fldChar w:fldCharType="begin"/>
      </w:r>
      <w:r>
        <w:instrText xml:space="preserve"> REF _Ref489446856 \h </w:instrText>
      </w:r>
      <w:r>
        <w:fldChar w:fldCharType="separate"/>
      </w:r>
      <w:r w:rsidR="008B7EBA">
        <w:t xml:space="preserve">Table </w:t>
      </w:r>
      <w:r w:rsidR="008B7EBA">
        <w:rPr>
          <w:noProof/>
        </w:rPr>
        <w:t>4</w:t>
      </w:r>
      <w:r w:rsidR="008B7EBA">
        <w:noBreakHyphen/>
      </w:r>
      <w:r w:rsidR="008B7EBA">
        <w:rPr>
          <w:noProof/>
        </w:rPr>
        <w:t>2</w:t>
      </w:r>
      <w:r>
        <w:fldChar w:fldCharType="end"/>
      </w:r>
      <w:r>
        <w:t xml:space="preserve"> </w:t>
      </w:r>
      <w:r w:rsidR="0061791F">
        <w:t>lists the correlation and linear regression slope (B</w:t>
      </w:r>
      <w:r w:rsidR="0061791F" w:rsidRPr="0061791F">
        <w:rPr>
          <w:vertAlign w:val="subscript"/>
        </w:rPr>
        <w:t>1,DA</w:t>
      </w:r>
      <w:r w:rsidR="0061791F">
        <w:t xml:space="preserve"> vs. B1</w:t>
      </w:r>
      <w:r w:rsidR="0061791F" w:rsidRPr="0061791F">
        <w:rPr>
          <w:vertAlign w:val="subscript"/>
        </w:rPr>
        <w:t>,Flat</w:t>
      </w:r>
      <w:r w:rsidR="0061791F">
        <w:t xml:space="preserve"> = 1) for all fitted qMT parameters, using both T</w:t>
      </w:r>
      <w:r w:rsidR="0061791F" w:rsidRPr="0061791F">
        <w:rPr>
          <w:vertAlign w:val="subscript"/>
        </w:rPr>
        <w:t>1</w:t>
      </w:r>
      <w:r w:rsidR="0061791F">
        <w:t xml:space="preserve"> methods. qMT F using VFA had the best correlation (</w:t>
      </w:r>
      <w:r w:rsidR="0061791F" w:rsidRPr="0061791F">
        <w:rPr>
          <w:i/>
        </w:rPr>
        <w:t>ρ</w:t>
      </w:r>
      <w:r w:rsidR="0061791F">
        <w:t xml:space="preserve"> = 0.97, slope = 0.97), as opposed to IR (</w:t>
      </w:r>
      <w:r w:rsidR="0061791F" w:rsidRPr="0061791F">
        <w:rPr>
          <w:i/>
        </w:rPr>
        <w:t>ρ</w:t>
      </w:r>
      <w:r w:rsidR="0061791F">
        <w:t xml:space="preserve"> = 0.81, slope = 0.57). T</w:t>
      </w:r>
      <w:r w:rsidR="0061791F" w:rsidRPr="0061791F">
        <w:rPr>
          <w:vertAlign w:val="subscript"/>
        </w:rPr>
        <w:t>2,f</w:t>
      </w:r>
      <w:r w:rsidR="0061791F">
        <w:t xml:space="preserve"> also demonstrated good correlations (</w:t>
      </w:r>
      <w:r w:rsidR="0061791F" w:rsidRPr="0061791F">
        <w:rPr>
          <w:i/>
        </w:rPr>
        <w:t>ρ</w:t>
      </w:r>
      <w:r w:rsidR="0061791F">
        <w:t xml:space="preserve"> = 0.97), but with an underestimation of the slope (slope = 0.86). Based on our simulations, the low correlation of k</w:t>
      </w:r>
      <w:r w:rsidR="0061791F" w:rsidRPr="0061791F">
        <w:rPr>
          <w:vertAlign w:val="subscript"/>
        </w:rPr>
        <w:t>f</w:t>
      </w:r>
      <w:r w:rsidR="0061791F">
        <w:t xml:space="preserve"> for the IR case (</w:t>
      </w:r>
      <w:r w:rsidR="0061791F" w:rsidRPr="0061791F">
        <w:rPr>
          <w:i/>
        </w:rPr>
        <w:t>ρ</w:t>
      </w:r>
      <w:r w:rsidR="0061791F">
        <w:t xml:space="preserve"> = 0.26) was unexpected. Upon further investigation of the raw k</w:t>
      </w:r>
      <w:r w:rsidR="0061791F" w:rsidRPr="0061791F">
        <w:rPr>
          <w:vertAlign w:val="subscript"/>
        </w:rPr>
        <w:t>f</w:t>
      </w:r>
      <w:r w:rsidR="0061791F">
        <w:t xml:space="preserve"> scatter plots (not shown), the linear assumption for fitting the k</w:t>
      </w:r>
      <w:r w:rsidR="0061791F" w:rsidRPr="0061791F">
        <w:rPr>
          <w:vertAlign w:val="subscript"/>
        </w:rPr>
        <w:t>f</w:t>
      </w:r>
      <w:r w:rsidR="0061791F">
        <w:t xml:space="preserve"> scatter plot was violated. Thus, for conditions exhibited in vivo (i.e., noise, multi-tissue voxels), the k</w:t>
      </w:r>
      <w:r w:rsidR="0061791F" w:rsidRPr="0061791F">
        <w:rPr>
          <w:vertAlign w:val="subscript"/>
        </w:rPr>
        <w:t>f</w:t>
      </w:r>
      <w:r w:rsidR="0061791F">
        <w:t xml:space="preserve"> parameter fits were not stable in the presence of large B</w:t>
      </w:r>
      <w:r w:rsidR="0061791F" w:rsidRPr="0061791F">
        <w:rPr>
          <w:vertAlign w:val="subscript"/>
        </w:rPr>
        <w:t>1</w:t>
      </w:r>
      <w:r w:rsidR="0061791F">
        <w:t xml:space="preserve"> errors, resulting in k</w:t>
      </w:r>
      <w:r w:rsidR="0061791F" w:rsidRPr="0061791F">
        <w:rPr>
          <w:vertAlign w:val="subscript"/>
        </w:rPr>
        <w:t>f</w:t>
      </w:r>
      <w:r w:rsidR="0061791F">
        <w:t xml:space="preserve"> voxel values diverging substantially in the scatter plot data.</w:t>
      </w:r>
    </w:p>
    <w:p w14:paraId="086E1564" w14:textId="725DC123" w:rsidR="0061791F" w:rsidRPr="0061791F" w:rsidRDefault="0061791F" w:rsidP="0061791F">
      <w:pPr>
        <w:pStyle w:val="Lgende"/>
        <w:spacing w:after="120"/>
        <w:rPr>
          <w:sz w:val="22"/>
          <w:szCs w:val="22"/>
        </w:rPr>
      </w:pPr>
      <w:bookmarkStart w:id="75" w:name="_Ref489446856"/>
      <w:bookmarkStart w:id="76" w:name="_Toc496526576"/>
      <w:r>
        <w:t xml:space="preserve">Table </w:t>
      </w:r>
      <w:fldSimple w:instr=" STYLEREF 1 \s ">
        <w:r w:rsidR="008B7EBA">
          <w:rPr>
            <w:noProof/>
          </w:rPr>
          <w:t>4</w:t>
        </w:r>
      </w:fldSimple>
      <w:r>
        <w:noBreakHyphen/>
      </w:r>
      <w:fldSimple w:instr=" SEQ Table \* ARABIC \s 1 ">
        <w:r w:rsidR="008B7EBA">
          <w:rPr>
            <w:noProof/>
          </w:rPr>
          <w:t>2</w:t>
        </w:r>
      </w:fldSimple>
      <w:bookmarkEnd w:id="75"/>
      <w:r>
        <w:t>. Pooled (All Subjects) Pearson Correlation Coefficients and Linear Regression Slopes for qMT Values Comparing Measured DA B</w:t>
      </w:r>
      <w:r w:rsidRPr="0061791F">
        <w:rPr>
          <w:vertAlign w:val="subscript"/>
        </w:rPr>
        <w:t>1</w:t>
      </w:r>
      <w:r>
        <w:t xml:space="preserve"> Maps and Fictitious B</w:t>
      </w:r>
      <w:r w:rsidRPr="0061791F">
        <w:rPr>
          <w:vertAlign w:val="subscript"/>
        </w:rPr>
        <w:t>1,</w:t>
      </w:r>
      <w:r w:rsidRPr="0061791F">
        <w:rPr>
          <w:sz w:val="22"/>
          <w:szCs w:val="22"/>
          <w:vertAlign w:val="subscript"/>
        </w:rPr>
        <w:t>Flat</w:t>
      </w:r>
      <w:r w:rsidRPr="0061791F">
        <w:rPr>
          <w:sz w:val="22"/>
          <w:szCs w:val="22"/>
        </w:rPr>
        <w:t xml:space="preserve"> = 1 Maps</w:t>
      </w:r>
      <w:r w:rsidRPr="0061791F">
        <w:rPr>
          <w:sz w:val="22"/>
          <w:szCs w:val="22"/>
          <w:vertAlign w:val="superscript"/>
        </w:rPr>
        <w:t>a</w:t>
      </w:r>
      <w:bookmarkEnd w:id="76"/>
    </w:p>
    <w:tbl>
      <w:tblPr>
        <w:tblW w:w="0" w:type="auto"/>
        <w:jc w:val="center"/>
        <w:tblCellMar>
          <w:left w:w="0" w:type="dxa"/>
          <w:right w:w="0" w:type="dxa"/>
        </w:tblCellMar>
        <w:tblLook w:val="0420" w:firstRow="1" w:lastRow="0" w:firstColumn="0" w:lastColumn="0" w:noHBand="0" w:noVBand="1"/>
      </w:tblPr>
      <w:tblGrid>
        <w:gridCol w:w="1086"/>
        <w:gridCol w:w="1358"/>
        <w:gridCol w:w="1035"/>
        <w:gridCol w:w="1035"/>
        <w:gridCol w:w="1035"/>
      </w:tblGrid>
      <w:tr w:rsidR="0061791F" w:rsidRPr="0061791F" w14:paraId="658C652C" w14:textId="77777777" w:rsidTr="0061791F">
        <w:trPr>
          <w:trHeight w:val="59"/>
          <w:jc w:val="center"/>
        </w:trPr>
        <w:tc>
          <w:tcPr>
            <w:tcW w:w="1086" w:type="dxa"/>
          </w:tcPr>
          <w:p w14:paraId="749EDB50" w14:textId="77777777" w:rsidR="0061791F" w:rsidRPr="0061791F" w:rsidRDefault="0061791F" w:rsidP="0061791F">
            <w:pPr>
              <w:spacing w:before="40" w:after="40" w:line="276" w:lineRule="auto"/>
              <w:jc w:val="left"/>
              <w:rPr>
                <w:b/>
                <w:bCs/>
                <w:sz w:val="22"/>
                <w:szCs w:val="22"/>
                <w:lang w:val="en-CA"/>
              </w:rPr>
            </w:pPr>
          </w:p>
        </w:tc>
        <w:tc>
          <w:tcPr>
            <w:tcW w:w="4463" w:type="dxa"/>
            <w:gridSpan w:val="4"/>
            <w:tcBorders>
              <w:bottom w:val="single" w:sz="12" w:space="0" w:color="auto"/>
            </w:tcBorders>
            <w:shd w:val="clear" w:color="auto" w:fill="auto"/>
            <w:tcMar>
              <w:top w:w="15" w:type="dxa"/>
              <w:left w:w="147" w:type="dxa"/>
              <w:bottom w:w="0" w:type="dxa"/>
              <w:right w:w="147" w:type="dxa"/>
            </w:tcMar>
          </w:tcPr>
          <w:p w14:paraId="0D50885F" w14:textId="77777777" w:rsidR="0061791F" w:rsidRPr="0061791F" w:rsidRDefault="0061791F" w:rsidP="0061791F">
            <w:pPr>
              <w:spacing w:before="40" w:after="40" w:line="276" w:lineRule="auto"/>
              <w:jc w:val="center"/>
              <w:rPr>
                <w:bCs/>
                <w:sz w:val="22"/>
                <w:szCs w:val="22"/>
                <w:lang w:val="en-CA"/>
              </w:rPr>
            </w:pPr>
            <w:r w:rsidRPr="0061791F">
              <w:rPr>
                <w:b/>
                <w:bCs/>
                <w:sz w:val="22"/>
                <w:szCs w:val="22"/>
                <w:lang w:val="en-CA"/>
              </w:rPr>
              <w:t xml:space="preserve">           (B</w:t>
            </w:r>
            <w:r w:rsidRPr="0061791F">
              <w:rPr>
                <w:b/>
                <w:bCs/>
                <w:sz w:val="22"/>
                <w:szCs w:val="22"/>
                <w:vertAlign w:val="subscript"/>
                <w:lang w:val="en-CA"/>
              </w:rPr>
              <w:t>1,DA</w:t>
            </w:r>
            <w:r w:rsidRPr="0061791F">
              <w:rPr>
                <w:b/>
                <w:bCs/>
                <w:sz w:val="22"/>
                <w:szCs w:val="22"/>
                <w:lang w:val="en-CA"/>
              </w:rPr>
              <w:t>) vs. (B</w:t>
            </w:r>
            <w:r w:rsidRPr="0061791F">
              <w:rPr>
                <w:b/>
                <w:bCs/>
                <w:sz w:val="22"/>
                <w:szCs w:val="22"/>
                <w:vertAlign w:val="subscript"/>
                <w:lang w:val="en-CA"/>
              </w:rPr>
              <w:t>1,Flat</w:t>
            </w:r>
            <w:r w:rsidRPr="0061791F">
              <w:rPr>
                <w:b/>
                <w:bCs/>
                <w:sz w:val="22"/>
                <w:szCs w:val="22"/>
                <w:lang w:val="en-CA"/>
              </w:rPr>
              <w:t xml:space="preserve"> = 1)</w:t>
            </w:r>
          </w:p>
        </w:tc>
      </w:tr>
      <w:tr w:rsidR="0061791F" w:rsidRPr="0061791F" w14:paraId="44030031" w14:textId="77777777" w:rsidTr="0061791F">
        <w:trPr>
          <w:trHeight w:val="29"/>
          <w:jc w:val="center"/>
        </w:trPr>
        <w:tc>
          <w:tcPr>
            <w:tcW w:w="1086" w:type="dxa"/>
            <w:tcBorders>
              <w:left w:val="single" w:sz="8" w:space="0" w:color="FFFFFF"/>
              <w:bottom w:val="single" w:sz="18" w:space="0" w:color="auto"/>
              <w:right w:val="single" w:sz="8" w:space="0" w:color="FFFFFF"/>
            </w:tcBorders>
          </w:tcPr>
          <w:p w14:paraId="56123FD2" w14:textId="77777777" w:rsidR="0061791F" w:rsidRPr="0061791F" w:rsidRDefault="0061791F" w:rsidP="0061791F">
            <w:pPr>
              <w:spacing w:before="40" w:after="40" w:line="276" w:lineRule="auto"/>
              <w:jc w:val="left"/>
              <w:rPr>
                <w:b/>
                <w:bCs/>
                <w:sz w:val="22"/>
                <w:szCs w:val="22"/>
                <w:lang w:val="en-CA"/>
              </w:rPr>
            </w:pPr>
          </w:p>
        </w:tc>
        <w:tc>
          <w:tcPr>
            <w:tcW w:w="2393" w:type="dxa"/>
            <w:gridSpan w:val="2"/>
            <w:tcBorders>
              <w:top w:val="single" w:sz="12" w:space="0" w:color="auto"/>
              <w:left w:val="single" w:sz="8" w:space="0" w:color="FFFFFF"/>
              <w:bottom w:val="single" w:sz="18" w:space="0" w:color="auto"/>
            </w:tcBorders>
            <w:shd w:val="clear" w:color="auto" w:fill="auto"/>
            <w:tcMar>
              <w:top w:w="15" w:type="dxa"/>
              <w:left w:w="147" w:type="dxa"/>
              <w:bottom w:w="0" w:type="dxa"/>
              <w:right w:w="147" w:type="dxa"/>
            </w:tcMar>
          </w:tcPr>
          <w:p w14:paraId="15273847"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VFA</w:t>
            </w:r>
          </w:p>
        </w:tc>
        <w:tc>
          <w:tcPr>
            <w:tcW w:w="2070" w:type="dxa"/>
            <w:gridSpan w:val="2"/>
            <w:tcBorders>
              <w:top w:val="single" w:sz="12" w:space="0" w:color="auto"/>
              <w:left w:val="nil"/>
              <w:bottom w:val="single" w:sz="18" w:space="0" w:color="auto"/>
              <w:right w:val="single" w:sz="8" w:space="0" w:color="FFFFFF"/>
            </w:tcBorders>
          </w:tcPr>
          <w:p w14:paraId="1CA6BF3B"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IR</w:t>
            </w:r>
          </w:p>
        </w:tc>
      </w:tr>
      <w:tr w:rsidR="0061791F" w:rsidRPr="0061791F" w14:paraId="473DB9B0" w14:textId="77777777" w:rsidTr="0061791F">
        <w:trPr>
          <w:trHeight w:val="14"/>
          <w:jc w:val="center"/>
        </w:trPr>
        <w:tc>
          <w:tcPr>
            <w:tcW w:w="1086" w:type="dxa"/>
            <w:tcBorders>
              <w:top w:val="single" w:sz="18" w:space="0" w:color="auto"/>
              <w:left w:val="single" w:sz="8" w:space="0" w:color="FFFFFF"/>
              <w:bottom w:val="single" w:sz="18" w:space="0" w:color="auto"/>
              <w:right w:val="single" w:sz="8" w:space="0" w:color="FFFFFF"/>
            </w:tcBorders>
          </w:tcPr>
          <w:p w14:paraId="422B35C3" w14:textId="77777777" w:rsidR="0061791F" w:rsidRPr="0061791F" w:rsidRDefault="0061791F" w:rsidP="0061791F">
            <w:pPr>
              <w:spacing w:before="40" w:after="40" w:line="276" w:lineRule="auto"/>
              <w:jc w:val="left"/>
              <w:rPr>
                <w:b/>
                <w:bCs/>
                <w:sz w:val="22"/>
                <w:szCs w:val="22"/>
                <w:lang w:val="en-CA"/>
              </w:rPr>
            </w:pPr>
            <w:r w:rsidRPr="0061791F">
              <w:rPr>
                <w:b/>
                <w:bCs/>
                <w:sz w:val="22"/>
                <w:szCs w:val="22"/>
                <w:lang w:val="en-CA"/>
              </w:rPr>
              <w:t>qMT</w:t>
            </w:r>
          </w:p>
        </w:tc>
        <w:tc>
          <w:tcPr>
            <w:tcW w:w="135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0EBA4B24" w14:textId="77777777" w:rsidR="0061791F" w:rsidRPr="0061791F" w:rsidRDefault="0061791F" w:rsidP="0061791F">
            <w:pPr>
              <w:spacing w:before="40" w:after="40" w:line="276" w:lineRule="auto"/>
              <w:jc w:val="center"/>
              <w:rPr>
                <w:sz w:val="22"/>
                <w:szCs w:val="22"/>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1BE15AA1"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c>
          <w:tcPr>
            <w:tcW w:w="1035" w:type="dxa"/>
            <w:tcBorders>
              <w:top w:val="single" w:sz="18" w:space="0" w:color="auto"/>
              <w:left w:val="single" w:sz="8" w:space="0" w:color="FFFFFF"/>
              <w:bottom w:val="single" w:sz="18" w:space="0" w:color="auto"/>
              <w:right w:val="single" w:sz="8" w:space="0" w:color="FFFFFF"/>
            </w:tcBorders>
          </w:tcPr>
          <w:p w14:paraId="2F5E8EF5"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599F16E2"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r>
      <w:tr w:rsidR="0061791F" w:rsidRPr="00221E65" w14:paraId="60F02480" w14:textId="77777777" w:rsidTr="0061791F">
        <w:trPr>
          <w:trHeight w:val="52"/>
          <w:jc w:val="center"/>
        </w:trPr>
        <w:tc>
          <w:tcPr>
            <w:tcW w:w="1086" w:type="dxa"/>
            <w:tcBorders>
              <w:top w:val="single" w:sz="18" w:space="0" w:color="auto"/>
              <w:left w:val="single" w:sz="8" w:space="0" w:color="FFFFFF"/>
              <w:right w:val="single" w:sz="8" w:space="0" w:color="FFFFFF"/>
            </w:tcBorders>
          </w:tcPr>
          <w:p w14:paraId="260969C2" w14:textId="77777777" w:rsidR="0061791F" w:rsidRPr="004C14BC" w:rsidRDefault="0061791F" w:rsidP="0061791F">
            <w:pPr>
              <w:tabs>
                <w:tab w:val="left" w:pos="840"/>
              </w:tabs>
              <w:spacing w:after="0" w:line="240" w:lineRule="auto"/>
              <w:jc w:val="left"/>
              <w:rPr>
                <w:rFonts w:cs="Arial"/>
              </w:rPr>
            </w:pPr>
            <w:r w:rsidRPr="004C14BC">
              <w:rPr>
                <w:rFonts w:cs="Arial"/>
              </w:rPr>
              <w:t>F</w:t>
            </w:r>
          </w:p>
        </w:tc>
        <w:tc>
          <w:tcPr>
            <w:tcW w:w="1358" w:type="dxa"/>
            <w:tcBorders>
              <w:top w:val="single" w:sz="18" w:space="0" w:color="auto"/>
              <w:left w:val="single" w:sz="8" w:space="0" w:color="FFFFFF"/>
              <w:right w:val="single" w:sz="8" w:space="0" w:color="FFFFFF"/>
            </w:tcBorders>
          </w:tcPr>
          <w:p w14:paraId="522B02A1" w14:textId="77777777" w:rsidR="0061791F" w:rsidRPr="00C111CA" w:rsidRDefault="0061791F" w:rsidP="0061791F">
            <w:pPr>
              <w:tabs>
                <w:tab w:val="left" w:pos="840"/>
              </w:tabs>
              <w:spacing w:after="0" w:line="240" w:lineRule="auto"/>
              <w:jc w:val="center"/>
              <w:rPr>
                <w:rFonts w:cs="Arial"/>
                <w:b/>
              </w:rPr>
            </w:pPr>
            <w:r w:rsidRPr="00C111CA">
              <w:rPr>
                <w:rFonts w:cs="Arial"/>
                <w:b/>
              </w:rPr>
              <w:t>0.9</w:t>
            </w:r>
            <w:r>
              <w:rPr>
                <w:rFonts w:cs="Arial"/>
                <w:b/>
              </w:rPr>
              <w:t>7</w:t>
            </w:r>
          </w:p>
        </w:tc>
        <w:tc>
          <w:tcPr>
            <w:tcW w:w="1035" w:type="dxa"/>
            <w:tcBorders>
              <w:top w:val="single" w:sz="18" w:space="0" w:color="auto"/>
              <w:left w:val="single" w:sz="8" w:space="0" w:color="FFFFFF"/>
              <w:right w:val="single" w:sz="8" w:space="0" w:color="FFFFFF"/>
            </w:tcBorders>
          </w:tcPr>
          <w:p w14:paraId="5710BB72" w14:textId="77777777" w:rsidR="0061791F" w:rsidRPr="00C111CA" w:rsidRDefault="0061791F" w:rsidP="0061791F">
            <w:pPr>
              <w:tabs>
                <w:tab w:val="left" w:pos="840"/>
              </w:tabs>
              <w:spacing w:after="0" w:line="240" w:lineRule="auto"/>
              <w:jc w:val="center"/>
              <w:rPr>
                <w:rFonts w:cs="Arial"/>
                <w:b/>
              </w:rPr>
            </w:pPr>
            <w:r>
              <w:rPr>
                <w:rFonts w:cs="Arial"/>
                <w:b/>
              </w:rPr>
              <w:t>0.97</w:t>
            </w:r>
          </w:p>
        </w:tc>
        <w:tc>
          <w:tcPr>
            <w:tcW w:w="1035" w:type="dxa"/>
            <w:tcBorders>
              <w:top w:val="single" w:sz="18" w:space="0" w:color="auto"/>
              <w:left w:val="single" w:sz="8" w:space="0" w:color="FFFFFF"/>
              <w:right w:val="single" w:sz="8" w:space="0" w:color="FFFFFF"/>
            </w:tcBorders>
          </w:tcPr>
          <w:p w14:paraId="37F3DFE7"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top w:val="single" w:sz="18" w:space="0" w:color="auto"/>
              <w:left w:val="single" w:sz="8" w:space="0" w:color="FFFFFF"/>
              <w:right w:val="single" w:sz="8" w:space="0" w:color="FFFFFF"/>
            </w:tcBorders>
          </w:tcPr>
          <w:p w14:paraId="21E17271" w14:textId="77777777" w:rsidR="0061791F" w:rsidRPr="004C14BC" w:rsidRDefault="0061791F" w:rsidP="0061791F">
            <w:pPr>
              <w:tabs>
                <w:tab w:val="left" w:pos="840"/>
              </w:tabs>
              <w:spacing w:after="0" w:line="240" w:lineRule="auto"/>
              <w:jc w:val="center"/>
              <w:rPr>
                <w:rFonts w:cs="Arial"/>
              </w:rPr>
            </w:pPr>
            <w:r>
              <w:rPr>
                <w:rFonts w:cs="Arial"/>
              </w:rPr>
              <w:t>0.57</w:t>
            </w:r>
          </w:p>
        </w:tc>
      </w:tr>
      <w:tr w:rsidR="0061791F" w:rsidRPr="00221E65" w14:paraId="0F17DCF4" w14:textId="77777777" w:rsidTr="0061791F">
        <w:trPr>
          <w:trHeight w:val="97"/>
          <w:jc w:val="center"/>
        </w:trPr>
        <w:tc>
          <w:tcPr>
            <w:tcW w:w="1086" w:type="dxa"/>
            <w:tcBorders>
              <w:left w:val="single" w:sz="8" w:space="0" w:color="FFFFFF"/>
              <w:right w:val="single" w:sz="8" w:space="0" w:color="FFFFFF"/>
            </w:tcBorders>
          </w:tcPr>
          <w:p w14:paraId="77B53F54" w14:textId="5BE6780C" w:rsidR="0061791F" w:rsidRPr="004C14BC" w:rsidRDefault="0061791F" w:rsidP="0061791F">
            <w:pPr>
              <w:tabs>
                <w:tab w:val="left" w:pos="840"/>
              </w:tabs>
              <w:spacing w:after="0" w:line="240" w:lineRule="auto"/>
              <w:jc w:val="left"/>
              <w:rPr>
                <w:rFonts w:cs="Arial"/>
              </w:rPr>
            </w:pPr>
            <w:r w:rsidRPr="004C14BC">
              <w:rPr>
                <w:rFonts w:cs="Arial"/>
              </w:rPr>
              <w:t>k</w:t>
            </w:r>
            <w:r w:rsidRPr="0062594F">
              <w:rPr>
                <w:rFonts w:cs="Arial"/>
                <w:vertAlign w:val="subscript"/>
              </w:rPr>
              <w:t>f</w:t>
            </w:r>
          </w:p>
        </w:tc>
        <w:tc>
          <w:tcPr>
            <w:tcW w:w="1358" w:type="dxa"/>
            <w:tcBorders>
              <w:left w:val="single" w:sz="8" w:space="0" w:color="FFFFFF"/>
              <w:right w:val="single" w:sz="8" w:space="0" w:color="FFFFFF"/>
            </w:tcBorders>
          </w:tcPr>
          <w:p w14:paraId="7F4B6AE1" w14:textId="77777777" w:rsidR="0061791F" w:rsidRPr="00A47E15" w:rsidRDefault="0061791F" w:rsidP="0061791F">
            <w:pPr>
              <w:tabs>
                <w:tab w:val="left" w:pos="840"/>
              </w:tabs>
              <w:spacing w:after="0" w:line="240" w:lineRule="auto"/>
              <w:jc w:val="center"/>
              <w:rPr>
                <w:rFonts w:cs="Arial"/>
              </w:rPr>
            </w:pPr>
            <w:r>
              <w:rPr>
                <w:rFonts w:cs="Arial"/>
              </w:rPr>
              <w:t>0.27</w:t>
            </w:r>
          </w:p>
        </w:tc>
        <w:tc>
          <w:tcPr>
            <w:tcW w:w="1035" w:type="dxa"/>
            <w:tcBorders>
              <w:left w:val="single" w:sz="8" w:space="0" w:color="FFFFFF"/>
              <w:right w:val="single" w:sz="8" w:space="0" w:color="FFFFFF"/>
            </w:tcBorders>
          </w:tcPr>
          <w:p w14:paraId="0B503333" w14:textId="77777777" w:rsidR="0061791F" w:rsidRPr="004C14BC" w:rsidRDefault="0061791F" w:rsidP="0061791F">
            <w:pPr>
              <w:tabs>
                <w:tab w:val="left" w:pos="840"/>
              </w:tabs>
              <w:spacing w:after="0" w:line="240" w:lineRule="auto"/>
              <w:jc w:val="center"/>
              <w:rPr>
                <w:rFonts w:cs="Arial"/>
              </w:rPr>
            </w:pPr>
            <w:r>
              <w:rPr>
                <w:rFonts w:cs="Arial"/>
              </w:rPr>
              <w:t>0.24</w:t>
            </w:r>
          </w:p>
        </w:tc>
        <w:tc>
          <w:tcPr>
            <w:tcW w:w="1035" w:type="dxa"/>
            <w:tcBorders>
              <w:left w:val="single" w:sz="8" w:space="0" w:color="FFFFFF"/>
              <w:right w:val="single" w:sz="8" w:space="0" w:color="FFFFFF"/>
            </w:tcBorders>
          </w:tcPr>
          <w:p w14:paraId="1EC8EFF0" w14:textId="77777777" w:rsidR="0061791F" w:rsidRPr="004C14BC" w:rsidRDefault="0061791F" w:rsidP="0061791F">
            <w:pPr>
              <w:tabs>
                <w:tab w:val="left" w:pos="840"/>
              </w:tabs>
              <w:spacing w:after="0" w:line="240" w:lineRule="auto"/>
              <w:jc w:val="center"/>
              <w:rPr>
                <w:rFonts w:cs="Arial"/>
              </w:rPr>
            </w:pPr>
            <w:r>
              <w:rPr>
                <w:rFonts w:cs="Arial"/>
              </w:rPr>
              <w:t>0.26</w:t>
            </w:r>
          </w:p>
        </w:tc>
        <w:tc>
          <w:tcPr>
            <w:tcW w:w="1035" w:type="dxa"/>
            <w:tcBorders>
              <w:left w:val="single" w:sz="8" w:space="0" w:color="FFFFFF"/>
              <w:right w:val="single" w:sz="8" w:space="0" w:color="FFFFFF"/>
            </w:tcBorders>
          </w:tcPr>
          <w:p w14:paraId="1DA99DCF" w14:textId="77777777" w:rsidR="0061791F" w:rsidRPr="004C14BC" w:rsidRDefault="0061791F" w:rsidP="0061791F">
            <w:pPr>
              <w:tabs>
                <w:tab w:val="left" w:pos="840"/>
              </w:tabs>
              <w:spacing w:after="0" w:line="240" w:lineRule="auto"/>
              <w:jc w:val="center"/>
              <w:rPr>
                <w:rFonts w:cs="Arial"/>
              </w:rPr>
            </w:pPr>
            <w:r>
              <w:rPr>
                <w:rFonts w:cs="Arial"/>
              </w:rPr>
              <w:t>0.25</w:t>
            </w:r>
          </w:p>
        </w:tc>
      </w:tr>
      <w:tr w:rsidR="0061791F" w:rsidRPr="00221E65" w14:paraId="6EE3BA5C" w14:textId="77777777" w:rsidTr="0061791F">
        <w:trPr>
          <w:trHeight w:val="74"/>
          <w:jc w:val="center"/>
        </w:trPr>
        <w:tc>
          <w:tcPr>
            <w:tcW w:w="1086" w:type="dxa"/>
            <w:tcBorders>
              <w:left w:val="single" w:sz="8" w:space="0" w:color="FFFFFF"/>
              <w:right w:val="single" w:sz="8" w:space="0" w:color="FFFFFF"/>
            </w:tcBorders>
          </w:tcPr>
          <w:p w14:paraId="21842C72"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f</w:t>
            </w:r>
          </w:p>
        </w:tc>
        <w:tc>
          <w:tcPr>
            <w:tcW w:w="1358" w:type="dxa"/>
            <w:tcBorders>
              <w:left w:val="single" w:sz="8" w:space="0" w:color="FFFFFF"/>
              <w:right w:val="single" w:sz="8" w:space="0" w:color="FFFFFF"/>
            </w:tcBorders>
          </w:tcPr>
          <w:p w14:paraId="66A9E6E8" w14:textId="77777777" w:rsidR="0061791F" w:rsidRPr="004C14BC" w:rsidRDefault="0061791F" w:rsidP="0061791F">
            <w:pPr>
              <w:tabs>
                <w:tab w:val="left" w:pos="840"/>
              </w:tabs>
              <w:spacing w:after="0" w:line="240" w:lineRule="auto"/>
              <w:jc w:val="center"/>
              <w:rPr>
                <w:rFonts w:cs="Arial"/>
              </w:rPr>
            </w:pPr>
            <w:r>
              <w:rPr>
                <w:rFonts w:cs="Arial"/>
              </w:rPr>
              <w:t>0.97</w:t>
            </w:r>
          </w:p>
        </w:tc>
        <w:tc>
          <w:tcPr>
            <w:tcW w:w="1035" w:type="dxa"/>
            <w:tcBorders>
              <w:left w:val="single" w:sz="8" w:space="0" w:color="FFFFFF"/>
              <w:right w:val="single" w:sz="8" w:space="0" w:color="FFFFFF"/>
            </w:tcBorders>
          </w:tcPr>
          <w:p w14:paraId="1F0C35CA" w14:textId="77777777" w:rsidR="0061791F" w:rsidRPr="004C14BC" w:rsidRDefault="0061791F" w:rsidP="0061791F">
            <w:pPr>
              <w:tabs>
                <w:tab w:val="left" w:pos="840"/>
              </w:tabs>
              <w:spacing w:after="0" w:line="240" w:lineRule="auto"/>
              <w:jc w:val="center"/>
              <w:rPr>
                <w:rFonts w:cs="Arial"/>
              </w:rPr>
            </w:pPr>
            <w:r>
              <w:rPr>
                <w:rFonts w:cs="Arial"/>
              </w:rPr>
              <w:t>0.86</w:t>
            </w:r>
          </w:p>
        </w:tc>
        <w:tc>
          <w:tcPr>
            <w:tcW w:w="1035" w:type="dxa"/>
            <w:tcBorders>
              <w:left w:val="single" w:sz="8" w:space="0" w:color="FFFFFF"/>
              <w:right w:val="single" w:sz="8" w:space="0" w:color="FFFFFF"/>
            </w:tcBorders>
          </w:tcPr>
          <w:p w14:paraId="32784240" w14:textId="77777777" w:rsidR="0061791F" w:rsidRPr="004C14BC" w:rsidRDefault="0061791F" w:rsidP="0061791F">
            <w:pPr>
              <w:tabs>
                <w:tab w:val="left" w:pos="840"/>
              </w:tabs>
              <w:spacing w:after="0" w:line="240" w:lineRule="auto"/>
              <w:jc w:val="center"/>
              <w:rPr>
                <w:rFonts w:cs="Arial"/>
              </w:rPr>
            </w:pPr>
            <w:r>
              <w:rPr>
                <w:rFonts w:cs="Arial"/>
              </w:rPr>
              <w:t>0.93</w:t>
            </w:r>
          </w:p>
        </w:tc>
        <w:tc>
          <w:tcPr>
            <w:tcW w:w="1035" w:type="dxa"/>
            <w:tcBorders>
              <w:left w:val="single" w:sz="8" w:space="0" w:color="FFFFFF"/>
              <w:right w:val="single" w:sz="8" w:space="0" w:color="FFFFFF"/>
            </w:tcBorders>
          </w:tcPr>
          <w:p w14:paraId="4A92701C" w14:textId="77777777" w:rsidR="0061791F" w:rsidRPr="004C14BC" w:rsidRDefault="0061791F" w:rsidP="0061791F">
            <w:pPr>
              <w:tabs>
                <w:tab w:val="left" w:pos="840"/>
              </w:tabs>
              <w:spacing w:after="0" w:line="240" w:lineRule="auto"/>
              <w:jc w:val="center"/>
              <w:rPr>
                <w:rFonts w:cs="Arial"/>
              </w:rPr>
            </w:pPr>
            <w:r>
              <w:rPr>
                <w:rFonts w:cs="Arial"/>
              </w:rPr>
              <w:t>0.90</w:t>
            </w:r>
          </w:p>
        </w:tc>
      </w:tr>
      <w:tr w:rsidR="0061791F" w:rsidRPr="00480E6C" w14:paraId="06995125" w14:textId="77777777" w:rsidTr="0061791F">
        <w:trPr>
          <w:trHeight w:val="74"/>
          <w:jc w:val="center"/>
        </w:trPr>
        <w:tc>
          <w:tcPr>
            <w:tcW w:w="1086" w:type="dxa"/>
            <w:tcBorders>
              <w:left w:val="single" w:sz="8" w:space="0" w:color="FFFFFF"/>
              <w:bottom w:val="single" w:sz="18" w:space="0" w:color="auto"/>
              <w:right w:val="single" w:sz="8" w:space="0" w:color="FFFFFF"/>
            </w:tcBorders>
          </w:tcPr>
          <w:p w14:paraId="3171539C"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r</w:t>
            </w:r>
          </w:p>
        </w:tc>
        <w:tc>
          <w:tcPr>
            <w:tcW w:w="1358" w:type="dxa"/>
            <w:tcBorders>
              <w:left w:val="single" w:sz="8" w:space="0" w:color="FFFFFF"/>
              <w:bottom w:val="single" w:sz="18" w:space="0" w:color="auto"/>
              <w:right w:val="single" w:sz="8" w:space="0" w:color="FFFFFF"/>
            </w:tcBorders>
          </w:tcPr>
          <w:p w14:paraId="63A148A2"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left w:val="single" w:sz="8" w:space="0" w:color="FFFFFF"/>
              <w:bottom w:val="single" w:sz="18" w:space="0" w:color="auto"/>
              <w:right w:val="single" w:sz="8" w:space="0" w:color="FFFFFF"/>
            </w:tcBorders>
          </w:tcPr>
          <w:p w14:paraId="3D6C5B33" w14:textId="77777777" w:rsidR="0061791F" w:rsidRPr="004C14BC" w:rsidRDefault="0061791F" w:rsidP="0061791F">
            <w:pPr>
              <w:tabs>
                <w:tab w:val="left" w:pos="840"/>
              </w:tabs>
              <w:spacing w:after="0" w:line="240" w:lineRule="auto"/>
              <w:jc w:val="center"/>
              <w:rPr>
                <w:rFonts w:cs="Arial"/>
              </w:rPr>
            </w:pPr>
            <w:r>
              <w:rPr>
                <w:rFonts w:cs="Arial"/>
              </w:rPr>
              <w:t>0.78</w:t>
            </w:r>
          </w:p>
        </w:tc>
        <w:tc>
          <w:tcPr>
            <w:tcW w:w="1035" w:type="dxa"/>
            <w:tcBorders>
              <w:left w:val="single" w:sz="8" w:space="0" w:color="FFFFFF"/>
              <w:bottom w:val="single" w:sz="18" w:space="0" w:color="auto"/>
              <w:right w:val="single" w:sz="8" w:space="0" w:color="FFFFFF"/>
            </w:tcBorders>
          </w:tcPr>
          <w:p w14:paraId="00F38009" w14:textId="77777777" w:rsidR="0061791F" w:rsidRPr="004C14BC" w:rsidRDefault="0061791F" w:rsidP="0061791F">
            <w:pPr>
              <w:tabs>
                <w:tab w:val="left" w:pos="840"/>
              </w:tabs>
              <w:spacing w:after="0" w:line="240" w:lineRule="auto"/>
              <w:jc w:val="center"/>
              <w:rPr>
                <w:rFonts w:cs="Arial"/>
              </w:rPr>
            </w:pPr>
            <w:r>
              <w:rPr>
                <w:rFonts w:cs="Arial"/>
              </w:rPr>
              <w:t>0.89</w:t>
            </w:r>
          </w:p>
        </w:tc>
        <w:tc>
          <w:tcPr>
            <w:tcW w:w="1035" w:type="dxa"/>
            <w:tcBorders>
              <w:left w:val="single" w:sz="8" w:space="0" w:color="FFFFFF"/>
              <w:bottom w:val="single" w:sz="18" w:space="0" w:color="auto"/>
              <w:right w:val="single" w:sz="8" w:space="0" w:color="FFFFFF"/>
            </w:tcBorders>
          </w:tcPr>
          <w:p w14:paraId="188377D8" w14:textId="77777777" w:rsidR="0061791F" w:rsidRPr="004C14BC" w:rsidRDefault="0061791F" w:rsidP="0061791F">
            <w:pPr>
              <w:tabs>
                <w:tab w:val="left" w:pos="840"/>
              </w:tabs>
              <w:spacing w:after="0" w:line="240" w:lineRule="auto"/>
              <w:jc w:val="center"/>
              <w:rPr>
                <w:rFonts w:cs="Arial"/>
              </w:rPr>
            </w:pPr>
            <w:r>
              <w:rPr>
                <w:rFonts w:cs="Arial"/>
              </w:rPr>
              <w:t>0.82</w:t>
            </w:r>
          </w:p>
        </w:tc>
      </w:tr>
    </w:tbl>
    <w:p w14:paraId="2C7729FC" w14:textId="73BAAF5D" w:rsidR="0061791F" w:rsidRDefault="0061791F" w:rsidP="0061791F">
      <w:pPr>
        <w:spacing w:after="0" w:line="240" w:lineRule="auto"/>
        <w:rPr>
          <w:b/>
          <w:sz w:val="20"/>
          <w:szCs w:val="20"/>
        </w:rPr>
      </w:pPr>
      <w:r w:rsidRPr="0061791F">
        <w:rPr>
          <w:b/>
          <w:sz w:val="20"/>
          <w:szCs w:val="20"/>
          <w:vertAlign w:val="superscript"/>
        </w:rPr>
        <w:t>a</w:t>
      </w:r>
      <w:r w:rsidRPr="0061791F">
        <w:rPr>
          <w:b/>
          <w:sz w:val="20"/>
          <w:szCs w:val="20"/>
        </w:rPr>
        <w:t>B</w:t>
      </w:r>
      <w:r w:rsidRPr="0061791F">
        <w:rPr>
          <w:b/>
          <w:sz w:val="20"/>
          <w:szCs w:val="20"/>
          <w:vertAlign w:val="subscript"/>
        </w:rPr>
        <w:t>1,Flat</w:t>
      </w:r>
      <w:r>
        <w:rPr>
          <w:b/>
          <w:sz w:val="20"/>
          <w:szCs w:val="20"/>
        </w:rPr>
        <w:t xml:space="preserve"> = </w:t>
      </w:r>
      <w:r w:rsidRPr="0061791F">
        <w:rPr>
          <w:b/>
          <w:sz w:val="20"/>
          <w:szCs w:val="20"/>
        </w:rPr>
        <w:t>1 is equivalent to the nominal flip angle assumption DA</w:t>
      </w:r>
      <w:r>
        <w:rPr>
          <w:b/>
          <w:sz w:val="20"/>
          <w:szCs w:val="20"/>
        </w:rPr>
        <w:t xml:space="preserve"> = </w:t>
      </w:r>
      <w:r w:rsidRPr="0061791F">
        <w:rPr>
          <w:b/>
          <w:sz w:val="20"/>
          <w:szCs w:val="20"/>
        </w:rPr>
        <w:t>double angle; qMT</w:t>
      </w:r>
      <w:r>
        <w:rPr>
          <w:b/>
          <w:sz w:val="20"/>
          <w:szCs w:val="20"/>
        </w:rPr>
        <w:t xml:space="preserve"> = </w:t>
      </w:r>
      <w:r w:rsidRPr="0061791F">
        <w:rPr>
          <w:b/>
          <w:sz w:val="20"/>
          <w:szCs w:val="20"/>
        </w:rPr>
        <w:t>quantitative magnetization transfer.</w:t>
      </w:r>
    </w:p>
    <w:p w14:paraId="3B3C9421" w14:textId="0C7A0D82" w:rsidR="0061791F" w:rsidRDefault="000B3934" w:rsidP="000B3934">
      <w:pPr>
        <w:spacing w:after="0" w:line="240" w:lineRule="auto"/>
        <w:jc w:val="center"/>
        <w:rPr>
          <w:b/>
          <w:sz w:val="20"/>
          <w:szCs w:val="20"/>
        </w:rPr>
      </w:pPr>
      <w:r>
        <w:rPr>
          <w:b/>
          <w:noProof/>
          <w:sz w:val="20"/>
          <w:szCs w:val="20"/>
          <w:lang w:val="fr-FR" w:eastAsia="fr-FR"/>
        </w:rPr>
        <w:lastRenderedPageBreak/>
        <w:drawing>
          <wp:inline distT="0" distB="0" distL="0" distR="0" wp14:anchorId="4164F557" wp14:editId="0DADDB75">
            <wp:extent cx="5880735" cy="4931587"/>
            <wp:effectExtent l="0" t="0" r="1206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881650" cy="4932354"/>
                    </a:xfrm>
                    <a:prstGeom prst="rect">
                      <a:avLst/>
                    </a:prstGeom>
                  </pic:spPr>
                </pic:pic>
              </a:graphicData>
            </a:graphic>
          </wp:inline>
        </w:drawing>
      </w:r>
    </w:p>
    <w:p w14:paraId="61C8C13D" w14:textId="58D1A119" w:rsidR="000B3934" w:rsidRDefault="000B3934" w:rsidP="000B3934">
      <w:pPr>
        <w:pStyle w:val="Lgende"/>
      </w:pPr>
      <w:bookmarkStart w:id="77" w:name="_Ref489446879"/>
      <w:bookmarkStart w:id="78" w:name="_Toc496526562"/>
      <w:r>
        <w:t xml:space="preserve">Figure </w:t>
      </w:r>
      <w:fldSimple w:instr=" STYLEREF 1 \s ">
        <w:r w:rsidR="008B7EBA">
          <w:rPr>
            <w:noProof/>
          </w:rPr>
          <w:t>4</w:t>
        </w:r>
      </w:fldSimple>
      <w:r w:rsidR="00624382">
        <w:noBreakHyphen/>
      </w:r>
      <w:fldSimple w:instr=" SEQ Figure \* ARABIC \s 1 ">
        <w:r w:rsidR="008B7EBA">
          <w:rPr>
            <w:noProof/>
          </w:rPr>
          <w:t>5</w:t>
        </w:r>
      </w:fldSimple>
      <w:bookmarkEnd w:id="77"/>
      <w:r>
        <w:t>. Single-subject comparison of quantitative magnetization transfer parameter maps fitted using double angle and B</w:t>
      </w:r>
      <w:r w:rsidRPr="000B3934">
        <w:rPr>
          <w:vertAlign w:val="subscript"/>
        </w:rPr>
        <w:t>1,Flat</w:t>
      </w:r>
      <w:r>
        <w:t xml:space="preserve"> = 1 maps using (a) variable flip angle (VFA) T</w:t>
      </w:r>
      <w:r w:rsidRPr="000B3934">
        <w:rPr>
          <w:vertAlign w:val="subscript"/>
        </w:rPr>
        <w:t>1</w:t>
      </w:r>
      <w:r>
        <w:t xml:space="preserve"> maps corrected using the corresponding B</w:t>
      </w:r>
      <w:r w:rsidRPr="000B3934">
        <w:rPr>
          <w:vertAlign w:val="subscript"/>
        </w:rPr>
        <w:t>1</w:t>
      </w:r>
      <w:r>
        <w:t xml:space="preserve"> map, and (b) inversion recovery (IR) T</w:t>
      </w:r>
      <w:r w:rsidRPr="000B3934">
        <w:rPr>
          <w:vertAlign w:val="subscript"/>
        </w:rPr>
        <w:t>1</w:t>
      </w:r>
      <w:r>
        <w:t xml:space="preserve"> maps independent of B</w:t>
      </w:r>
      <w:r w:rsidRPr="000B3934">
        <w:rPr>
          <w:vertAlign w:val="subscript"/>
        </w:rPr>
        <w:t>1</w:t>
      </w:r>
      <w:r>
        <w:t>.</w:t>
      </w:r>
      <w:bookmarkEnd w:id="78"/>
    </w:p>
    <w:p w14:paraId="2E80B0A8" w14:textId="04F5E6AF" w:rsidR="000B3934" w:rsidRDefault="000B3934" w:rsidP="000B3934">
      <w:r>
        <w:t>Expanding the correlation analysis of F to a larger B</w:t>
      </w:r>
      <w:r w:rsidRPr="00244F2E">
        <w:rPr>
          <w:vertAlign w:val="subscript"/>
        </w:rPr>
        <w:t>1,Flat</w:t>
      </w:r>
      <w:r>
        <w:t xml:space="preserve"> set of values (ranging from 0.5 to 2 n.u.), F was more robust against B</w:t>
      </w:r>
      <w:r w:rsidRPr="00244F2E">
        <w:rPr>
          <w:vertAlign w:val="subscript"/>
        </w:rPr>
        <w:t>1</w:t>
      </w:r>
      <w:r>
        <w:t xml:space="preserve"> overestimations than underestimations </w:t>
      </w:r>
      <w:r w:rsidR="00244F2E">
        <w:t>(</w:t>
      </w:r>
      <w:r w:rsidR="00244F2E">
        <w:fldChar w:fldCharType="begin"/>
      </w:r>
      <w:r w:rsidR="00244F2E">
        <w:instrText xml:space="preserve"> REF _Ref489447321 \h </w:instrText>
      </w:r>
      <w:r w:rsidR="00244F2E">
        <w:fldChar w:fldCharType="separate"/>
      </w:r>
      <w:r w:rsidR="008B7EBA">
        <w:t xml:space="preserve">Figure </w:t>
      </w:r>
      <w:r w:rsidR="008B7EBA">
        <w:rPr>
          <w:noProof/>
        </w:rPr>
        <w:t>4</w:t>
      </w:r>
      <w:r w:rsidR="008B7EBA">
        <w:noBreakHyphen/>
      </w:r>
      <w:r w:rsidR="008B7EBA">
        <w:rPr>
          <w:noProof/>
        </w:rPr>
        <w:t>6</w:t>
      </w:r>
      <w:r w:rsidR="00244F2E">
        <w:fldChar w:fldCharType="end"/>
      </w:r>
      <w:r w:rsidR="00244F2E">
        <w:t>a</w:t>
      </w:r>
      <w:r>
        <w:t>). The correlations break down rapidly for B</w:t>
      </w:r>
      <w:r w:rsidRPr="00244F2E">
        <w:rPr>
          <w:vertAlign w:val="subscript"/>
        </w:rPr>
        <w:t>1,Flat</w:t>
      </w:r>
      <w:r>
        <w:t xml:space="preserve"> values below 0.75, yet are near unity for most values ranging between 1 and 2. The same trend is true for the fit slope for F; it is near unity for slight B</w:t>
      </w:r>
      <w:r w:rsidRPr="00244F2E">
        <w:rPr>
          <w:vertAlign w:val="subscript"/>
        </w:rPr>
        <w:t>1</w:t>
      </w:r>
      <w:r>
        <w:t xml:space="preserve"> underestimations and for l</w:t>
      </w:r>
      <w:r w:rsidR="00244F2E">
        <w:t>arge B</w:t>
      </w:r>
      <w:r w:rsidR="00244F2E" w:rsidRPr="00244F2E">
        <w:rPr>
          <w:vertAlign w:val="subscript"/>
        </w:rPr>
        <w:t>1</w:t>
      </w:r>
      <w:r w:rsidR="00244F2E">
        <w:t xml:space="preserve"> overestimations (</w:t>
      </w:r>
      <w:r w:rsidR="00244F2E">
        <w:fldChar w:fldCharType="begin"/>
      </w:r>
      <w:r w:rsidR="00244F2E">
        <w:instrText xml:space="preserve"> REF _Ref489447321 \h </w:instrText>
      </w:r>
      <w:r w:rsidR="00244F2E">
        <w:fldChar w:fldCharType="separate"/>
      </w:r>
      <w:r w:rsidR="008B7EBA">
        <w:t xml:space="preserve">Figure </w:t>
      </w:r>
      <w:r w:rsidR="008B7EBA">
        <w:rPr>
          <w:noProof/>
        </w:rPr>
        <w:t>4</w:t>
      </w:r>
      <w:r w:rsidR="008B7EBA">
        <w:noBreakHyphen/>
      </w:r>
      <w:r w:rsidR="008B7EBA">
        <w:rPr>
          <w:noProof/>
        </w:rPr>
        <w:t>6</w:t>
      </w:r>
      <w:r w:rsidR="00244F2E">
        <w:fldChar w:fldCharType="end"/>
      </w:r>
      <w:r w:rsidR="00244F2E">
        <w:t>b</w:t>
      </w:r>
      <w:r>
        <w:t>).</w:t>
      </w:r>
    </w:p>
    <w:p w14:paraId="0036108E" w14:textId="3525BFAC" w:rsidR="001F2E56" w:rsidRDefault="001F2E56">
      <w:pPr>
        <w:spacing w:after="0" w:line="240" w:lineRule="auto"/>
        <w:jc w:val="left"/>
      </w:pPr>
      <w:r>
        <w:br w:type="page"/>
      </w:r>
    </w:p>
    <w:p w14:paraId="04370A26" w14:textId="25D31B77" w:rsidR="001F2E56" w:rsidRDefault="003A3E87" w:rsidP="003A3E87">
      <w:pPr>
        <w:spacing w:after="0"/>
        <w:jc w:val="center"/>
      </w:pPr>
      <w:r>
        <w:rPr>
          <w:noProof/>
          <w:lang w:val="fr-FR" w:eastAsia="fr-FR"/>
        </w:rPr>
        <w:lastRenderedPageBreak/>
        <w:drawing>
          <wp:inline distT="0" distB="0" distL="0" distR="0" wp14:anchorId="2ED1644C" wp14:editId="6D16D7B4">
            <wp:extent cx="5990093" cy="2288540"/>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93304" cy="2289767"/>
                    </a:xfrm>
                    <a:prstGeom prst="rect">
                      <a:avLst/>
                    </a:prstGeom>
                  </pic:spPr>
                </pic:pic>
              </a:graphicData>
            </a:graphic>
          </wp:inline>
        </w:drawing>
      </w:r>
    </w:p>
    <w:p w14:paraId="4E8CFB71" w14:textId="3E273DB0" w:rsidR="001F2E56" w:rsidRDefault="001F2E56" w:rsidP="00244F2E">
      <w:pPr>
        <w:pStyle w:val="Lgende"/>
      </w:pPr>
      <w:bookmarkStart w:id="79" w:name="_Ref489447321"/>
      <w:bookmarkStart w:id="80" w:name="_Toc496526563"/>
      <w:r>
        <w:t xml:space="preserve">Figure </w:t>
      </w:r>
      <w:fldSimple w:instr=" STYLEREF 1 \s ">
        <w:r w:rsidR="008B7EBA">
          <w:rPr>
            <w:noProof/>
          </w:rPr>
          <w:t>4</w:t>
        </w:r>
      </w:fldSimple>
      <w:r w:rsidR="00624382">
        <w:noBreakHyphen/>
      </w:r>
      <w:fldSimple w:instr=" SEQ Figure \* ARABIC \s 1 ">
        <w:r w:rsidR="008B7EBA">
          <w:rPr>
            <w:noProof/>
          </w:rPr>
          <w:t>6</w:t>
        </w:r>
      </w:fldSimple>
      <w:bookmarkEnd w:id="79"/>
      <w:r>
        <w:t xml:space="preserve">. </w:t>
      </w:r>
      <w:r w:rsidR="00244F2E">
        <w:t>Pooled (all subjects, voxel-wise) whole brain Pearson correlation coefficients (a) and linear regression slopes (b) for qMT F values between the measured double angle B</w:t>
      </w:r>
      <w:r w:rsidR="00244F2E" w:rsidRPr="00244F2E">
        <w:rPr>
          <w:vertAlign w:val="subscript"/>
        </w:rPr>
        <w:t>1</w:t>
      </w:r>
      <w:r w:rsidR="00244F2E">
        <w:t xml:space="preserve"> maps and generated B</w:t>
      </w:r>
      <w:r w:rsidR="00244F2E" w:rsidRPr="00244F2E">
        <w:rPr>
          <w:vertAlign w:val="subscript"/>
        </w:rPr>
        <w:t>1,Flat</w:t>
      </w:r>
      <w:r w:rsidR="00244F2E">
        <w:t xml:space="preserve"> maps. IR = inversion recovery; n.u. = normalized units; VFA = variable flip angle.</w:t>
      </w:r>
      <w:bookmarkEnd w:id="80"/>
    </w:p>
    <w:p w14:paraId="4ADA2329" w14:textId="5C675961" w:rsidR="00244F2E" w:rsidRDefault="00244F2E" w:rsidP="00244F2E">
      <w:pPr>
        <w:pStyle w:val="Titre3"/>
      </w:pPr>
      <w:bookmarkStart w:id="81" w:name="_Toc496526530"/>
      <w:r>
        <w:t>B</w:t>
      </w:r>
      <w:r>
        <w:rPr>
          <w:vertAlign w:val="subscript"/>
        </w:rPr>
        <w:t>1</w:t>
      </w:r>
      <w:r>
        <w:t xml:space="preserve"> Mapping Method Comparison</w:t>
      </w:r>
      <w:bookmarkEnd w:id="81"/>
    </w:p>
    <w:p w14:paraId="6216A00D" w14:textId="42399FDD" w:rsidR="00244F2E" w:rsidRDefault="00244F2E" w:rsidP="00244F2E">
      <w:r>
        <w:t>Three B</w:t>
      </w:r>
      <w:r w:rsidRPr="00A80DD8">
        <w:rPr>
          <w:vertAlign w:val="subscript"/>
        </w:rPr>
        <w:t>1</w:t>
      </w:r>
      <w:r>
        <w:t xml:space="preserve"> maps (DA, AFI, BS) are shown for one subject in</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B7EBA">
        <w:t xml:space="preserve">Figure </w:t>
      </w:r>
      <w:r w:rsidR="008B7EBA">
        <w:rPr>
          <w:noProof/>
        </w:rPr>
        <w:t>4</w:t>
      </w:r>
      <w:r w:rsidR="008B7EBA">
        <w:noBreakHyphen/>
      </w:r>
      <w:r w:rsidR="008B7EBA">
        <w:rPr>
          <w:noProof/>
        </w:rPr>
        <w:t>7</w:t>
      </w:r>
      <w:r w:rsidR="00624382">
        <w:rPr>
          <w:highlight w:val="yellow"/>
        </w:rPr>
        <w:fldChar w:fldCharType="end"/>
      </w:r>
      <w:r>
        <w:t>. The DA B</w:t>
      </w:r>
      <w:r w:rsidRPr="00EF10A2">
        <w:rPr>
          <w:vertAlign w:val="subscript"/>
        </w:rPr>
        <w:t>1</w:t>
      </w:r>
      <w:r>
        <w:t xml:space="preserve"> map, which was used in the previous section, was set as the reference measurement that the two other methods are compared against. AFI and BS displayed heterogeneous inaccuracy patterns relative to DA; voxel-wise relative errors were </w:t>
      </w:r>
      <w:r w:rsidR="00EF10A2">
        <w:t>±</w:t>
      </w:r>
      <w:r>
        <w:t>10%. In this subject, B</w:t>
      </w:r>
      <w:r w:rsidRPr="00EF10A2">
        <w:rPr>
          <w:vertAlign w:val="subscript"/>
        </w:rPr>
        <w:t>1</w:t>
      </w:r>
      <w:r>
        <w:t xml:space="preserve"> in the frontal lobe was overestimated by both methods, whereas the left and right posterior regions showed different bias patterns for both techniques. Relative to DA, the voxelwise Pearson correlation and linear regression coefficients for all three subjects were </w:t>
      </w:r>
      <w:r w:rsidR="00EF10A2" w:rsidRPr="00EF10A2">
        <w:rPr>
          <w:i/>
        </w:rPr>
        <w:t>ρ</w:t>
      </w:r>
      <w:r w:rsidR="00EF10A2">
        <w:t xml:space="preserve"> = </w:t>
      </w:r>
      <w:r>
        <w:t>0.904 (y</w:t>
      </w:r>
      <w:r w:rsidR="00EF10A2">
        <w:t xml:space="preserve"> = </w:t>
      </w:r>
      <w:r>
        <w:t xml:space="preserve">1.035 x – 0.034) for BS and </w:t>
      </w:r>
      <w:r w:rsidR="00EF10A2" w:rsidRPr="00EF10A2">
        <w:rPr>
          <w:i/>
        </w:rPr>
        <w:t>ρ</w:t>
      </w:r>
      <w:r w:rsidR="00EF10A2">
        <w:t xml:space="preserve"> = </w:t>
      </w:r>
      <w:r>
        <w:t>0.912 (y</w:t>
      </w:r>
      <w:r w:rsidR="00EF10A2">
        <w:t xml:space="preserve"> = 0.960 x + </w:t>
      </w:r>
      <w:r>
        <w:t>0.038) for AFI. Despite variations in voxelwise accuracy between B</w:t>
      </w:r>
      <w:r w:rsidRPr="00EF10A2">
        <w:rPr>
          <w:vertAlign w:val="subscript"/>
        </w:rPr>
        <w:t>1</w:t>
      </w:r>
      <w:r>
        <w:t xml:space="preserve"> methods, the histograms of WM qMT F matched very well for the VFA case (</w:t>
      </w:r>
      <w:r w:rsidR="00624382">
        <w:fldChar w:fldCharType="begin"/>
      </w:r>
      <w:r w:rsidR="00624382">
        <w:instrText xml:space="preserve"> REF _Ref489449553 \h </w:instrText>
      </w:r>
      <w:r w:rsidR="00624382">
        <w:fldChar w:fldCharType="separate"/>
      </w:r>
      <w:r w:rsidR="008B7EBA">
        <w:t xml:space="preserve">Figure </w:t>
      </w:r>
      <w:r w:rsidR="008B7EBA">
        <w:rPr>
          <w:noProof/>
        </w:rPr>
        <w:t>4</w:t>
      </w:r>
      <w:r w:rsidR="008B7EBA">
        <w:noBreakHyphen/>
      </w:r>
      <w:r w:rsidR="008B7EBA">
        <w:rPr>
          <w:noProof/>
        </w:rPr>
        <w:t>8</w:t>
      </w:r>
      <w:r w:rsidR="00624382">
        <w:fldChar w:fldCharType="end"/>
      </w:r>
      <w:r w:rsidR="00624382">
        <w:t>b</w:t>
      </w:r>
      <w:r>
        <w:t>, same subject as</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B7EBA">
        <w:t xml:space="preserve">Figure </w:t>
      </w:r>
      <w:r w:rsidR="008B7EBA">
        <w:rPr>
          <w:noProof/>
        </w:rPr>
        <w:t>4</w:t>
      </w:r>
      <w:r w:rsidR="008B7EBA">
        <w:noBreakHyphen/>
      </w:r>
      <w:r w:rsidR="008B7EBA">
        <w:rPr>
          <w:noProof/>
        </w:rPr>
        <w:t>7</w:t>
      </w:r>
      <w:r w:rsidR="00624382">
        <w:rPr>
          <w:highlight w:val="yellow"/>
        </w:rPr>
        <w:fldChar w:fldCharType="end"/>
      </w:r>
      <w:r>
        <w:t xml:space="preserve">). The excellent overlap of histogram curves for this case resulted in low </w:t>
      </w:r>
      <w:r w:rsidR="00EF10A2" w:rsidRPr="00A14990">
        <w:rPr>
          <w:i/>
        </w:rPr>
        <w:t>χ</w:t>
      </w:r>
      <w:r w:rsidR="00EF10A2" w:rsidRPr="00A14990">
        <w:rPr>
          <w:vertAlign w:val="superscript"/>
        </w:rPr>
        <w:t>2</w:t>
      </w:r>
      <w:r>
        <w:t xml:space="preserve"> values for this subject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 xml:space="preserve">1.24, </w:t>
      </w:r>
      <w:r w:rsidR="00EF10A2" w:rsidRPr="00A14990">
        <w:rPr>
          <w:i/>
        </w:rPr>
        <w:t>χ</w:t>
      </w:r>
      <w:r w:rsidR="00EF10A2" w:rsidRPr="00A14990">
        <w:rPr>
          <w:vertAlign w:val="superscript"/>
        </w:rPr>
        <w:t>2</w:t>
      </w:r>
      <w:r w:rsidRPr="00EF10A2">
        <w:rPr>
          <w:vertAlign w:val="subscript"/>
        </w:rPr>
        <w:t>BS</w:t>
      </w:r>
      <w:r w:rsidR="00EF10A2">
        <w:t xml:space="preserve"> = </w:t>
      </w:r>
      <w:r>
        <w:t>1.41), unlike to the IR case for F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5.45,</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 </w:t>
      </w:r>
      <w:r>
        <w:t>6.40). Consistent with our simulations, the inverse relationship was true for k</w:t>
      </w:r>
      <w:r w:rsidRPr="00EF10A2">
        <w:rPr>
          <w:vertAlign w:val="subscript"/>
        </w:rPr>
        <w:t>f</w:t>
      </w:r>
      <w:r>
        <w:t xml:space="preserve"> in WM </w:t>
      </w:r>
      <w:r w:rsidR="00624382">
        <w:t>(</w:t>
      </w:r>
      <w:r w:rsidR="00624382">
        <w:fldChar w:fldCharType="begin"/>
      </w:r>
      <w:r w:rsidR="00624382">
        <w:instrText xml:space="preserve"> REF _Ref489449553 \h </w:instrText>
      </w:r>
      <w:r w:rsidR="00624382">
        <w:fldChar w:fldCharType="separate"/>
      </w:r>
      <w:r w:rsidR="008B7EBA">
        <w:t xml:space="preserve">Figure </w:t>
      </w:r>
      <w:r w:rsidR="008B7EBA">
        <w:rPr>
          <w:noProof/>
        </w:rPr>
        <w:t>4</w:t>
      </w:r>
      <w:r w:rsidR="008B7EBA">
        <w:noBreakHyphen/>
      </w:r>
      <w:r w:rsidR="008B7EBA">
        <w:rPr>
          <w:noProof/>
        </w:rPr>
        <w:t>8</w:t>
      </w:r>
      <w:r w:rsidR="00624382">
        <w:fldChar w:fldCharType="end"/>
      </w:r>
      <w:r w:rsidR="00624382">
        <w:t>c,d)</w:t>
      </w:r>
      <w:r>
        <w:t xml:space="preserve">. The mean </w:t>
      </w:r>
      <w:r w:rsidR="00EF10A2" w:rsidRPr="00A14990">
        <w:rPr>
          <w:i/>
        </w:rPr>
        <w:t>χ</w:t>
      </w:r>
      <w:r w:rsidR="00EF10A2" w:rsidRPr="00A14990">
        <w:rPr>
          <w:vertAlign w:val="superscript"/>
        </w:rPr>
        <w:t>2</w:t>
      </w:r>
      <w:r>
        <w:t xml:space="preserve"> values of F for all subjects also had low standard deviations for VFA (</w:t>
      </w:r>
      <w:r w:rsidR="00EF10A2" w:rsidRPr="00A14990">
        <w:rPr>
          <w:i/>
        </w:rPr>
        <w:t>χ</w:t>
      </w:r>
      <w:r w:rsidR="00EF10A2" w:rsidRPr="00A14990">
        <w:rPr>
          <w:vertAlign w:val="superscript"/>
        </w:rPr>
        <w:t>2</w:t>
      </w:r>
      <w:r w:rsidR="00EF10A2">
        <w:rPr>
          <w:vertAlign w:val="subscript"/>
        </w:rPr>
        <w:t>AFI</w:t>
      </w:r>
      <w:r>
        <w:t xml:space="preserve"> </w:t>
      </w:r>
      <w:r w:rsidR="00EF10A2">
        <w:t>=</w:t>
      </w:r>
      <w:r>
        <w:t xml:space="preserve"> 1.24</w:t>
      </w:r>
      <w:r w:rsidR="00EF10A2">
        <w:t xml:space="preserve"> ±</w:t>
      </w:r>
      <w:r>
        <w:t xml:space="preserve"> 0.33,</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1.41 ± </w:t>
      </w:r>
      <w:r>
        <w:t>0.12) relative to IR (</w:t>
      </w:r>
      <w:r w:rsidR="00EF10A2" w:rsidRPr="00A14990">
        <w:rPr>
          <w:i/>
        </w:rPr>
        <w:t>χ</w:t>
      </w:r>
      <w:r w:rsidR="00EF10A2" w:rsidRPr="00A14990">
        <w:rPr>
          <w:vertAlign w:val="superscript"/>
        </w:rPr>
        <w:t>2</w:t>
      </w:r>
      <w:r w:rsidRPr="00EF10A2">
        <w:rPr>
          <w:vertAlign w:val="subscript"/>
        </w:rPr>
        <w:t>AFI</w:t>
      </w:r>
      <w:r w:rsidR="00EF10A2">
        <w:t xml:space="preserve"> = 9.25 ±</w:t>
      </w:r>
      <w:r>
        <w:t xml:space="preserve"> 5.</w:t>
      </w:r>
      <w:r w:rsidR="00EF10A2">
        <w:t xml:space="preserve">81, </w:t>
      </w:r>
      <w:r w:rsidR="00EF10A2" w:rsidRPr="00A14990">
        <w:rPr>
          <w:i/>
        </w:rPr>
        <w:t>χ</w:t>
      </w:r>
      <w:r w:rsidR="00EF10A2" w:rsidRPr="00A14990">
        <w:rPr>
          <w:vertAlign w:val="superscript"/>
        </w:rPr>
        <w:t>2</w:t>
      </w:r>
      <w:r w:rsidRPr="00EF10A2">
        <w:rPr>
          <w:vertAlign w:val="subscript"/>
        </w:rPr>
        <w:t>BS</w:t>
      </w:r>
      <w:r>
        <w:t xml:space="preserve"> </w:t>
      </w:r>
      <w:r w:rsidR="00EF10A2">
        <w:t xml:space="preserve">= 9.17 ± </w:t>
      </w:r>
      <w:r>
        <w:t xml:space="preserve">3.94; </w:t>
      </w:r>
      <w:r w:rsidR="00624382">
        <w:rPr>
          <w:highlight w:val="yellow"/>
        </w:rPr>
        <w:fldChar w:fldCharType="begin"/>
      </w:r>
      <w:r w:rsidR="00624382">
        <w:instrText xml:space="preserve"> REF _Ref489449553 \h </w:instrText>
      </w:r>
      <w:r w:rsidR="00624382">
        <w:rPr>
          <w:highlight w:val="yellow"/>
        </w:rPr>
      </w:r>
      <w:r w:rsidR="00624382">
        <w:rPr>
          <w:highlight w:val="yellow"/>
        </w:rPr>
        <w:fldChar w:fldCharType="separate"/>
      </w:r>
      <w:r w:rsidR="008B7EBA">
        <w:t xml:space="preserve">Figure </w:t>
      </w:r>
      <w:r w:rsidR="008B7EBA">
        <w:rPr>
          <w:noProof/>
        </w:rPr>
        <w:t>4</w:t>
      </w:r>
      <w:r w:rsidR="008B7EBA">
        <w:noBreakHyphen/>
      </w:r>
      <w:r w:rsidR="008B7EBA">
        <w:rPr>
          <w:noProof/>
        </w:rPr>
        <w:t>8</w:t>
      </w:r>
      <w:r w:rsidR="00624382">
        <w:rPr>
          <w:highlight w:val="yellow"/>
        </w:rPr>
        <w:fldChar w:fldCharType="end"/>
      </w:r>
      <w:r w:rsidR="00624382">
        <w:t>a</w:t>
      </w:r>
      <w:r>
        <w:t>). For k</w:t>
      </w:r>
      <w:r w:rsidRPr="00EF10A2">
        <w:rPr>
          <w:vertAlign w:val="subscript"/>
        </w:rPr>
        <w:t>f</w:t>
      </w:r>
      <w:r>
        <w:t xml:space="preserve">, the means for all subject for VFA were </w:t>
      </w:r>
      <w:r w:rsidR="00EF10A2" w:rsidRPr="00A14990">
        <w:rPr>
          <w:i/>
        </w:rPr>
        <w:t>χ</w:t>
      </w:r>
      <w:r w:rsidR="00EF10A2" w:rsidRPr="00A14990">
        <w:rPr>
          <w:vertAlign w:val="superscript"/>
        </w:rPr>
        <w:t>2</w:t>
      </w:r>
      <w:r w:rsidRPr="00EF10A2">
        <w:rPr>
          <w:vertAlign w:val="subscript"/>
        </w:rPr>
        <w:t>AFI</w:t>
      </w:r>
      <w:r w:rsidR="00EF10A2">
        <w:t xml:space="preserve"> = 6.10 ± 1.81, </w:t>
      </w:r>
      <w:r w:rsidR="00EF10A2" w:rsidRPr="00A14990">
        <w:rPr>
          <w:i/>
        </w:rPr>
        <w:t>χ</w:t>
      </w:r>
      <w:r w:rsidR="00EF10A2" w:rsidRPr="00A14990">
        <w:rPr>
          <w:vertAlign w:val="superscript"/>
        </w:rPr>
        <w:t>2</w:t>
      </w:r>
      <w:r w:rsidRPr="00EF10A2">
        <w:rPr>
          <w:vertAlign w:val="subscript"/>
        </w:rPr>
        <w:t>BS</w:t>
      </w:r>
      <w:r w:rsidR="00EF10A2">
        <w:t xml:space="preserve"> = 9.00 ± </w:t>
      </w:r>
      <w:r>
        <w:t xml:space="preserve">3.45, and for IR were </w:t>
      </w:r>
      <w:r w:rsidR="00EF10A2" w:rsidRPr="00A14990">
        <w:rPr>
          <w:i/>
        </w:rPr>
        <w:t>χ</w:t>
      </w:r>
      <w:r w:rsidR="00EF10A2" w:rsidRPr="00A14990">
        <w:rPr>
          <w:vertAlign w:val="superscript"/>
        </w:rPr>
        <w:t>2</w:t>
      </w:r>
      <w:r w:rsidRPr="00EF10A2">
        <w:rPr>
          <w:vertAlign w:val="subscript"/>
        </w:rPr>
        <w:t>AFI</w:t>
      </w:r>
      <w:r w:rsidR="00EF10A2">
        <w:t xml:space="preserve"> = 1.44 ± 0.42, </w:t>
      </w:r>
      <w:r w:rsidR="00EF10A2" w:rsidRPr="00A14990">
        <w:rPr>
          <w:i/>
        </w:rPr>
        <w:t>χ</w:t>
      </w:r>
      <w:r w:rsidR="00EF10A2" w:rsidRPr="00A14990">
        <w:rPr>
          <w:vertAlign w:val="superscript"/>
        </w:rPr>
        <w:t>2</w:t>
      </w:r>
      <w:r w:rsidRPr="00EF10A2">
        <w:rPr>
          <w:vertAlign w:val="subscript"/>
        </w:rPr>
        <w:t>BS</w:t>
      </w:r>
      <w:r w:rsidR="00EF10A2">
        <w:t xml:space="preserve"> = 2.44 ± </w:t>
      </w:r>
      <w:r>
        <w:t>1.21. These results demonstrate the robustness of VFA for qMT F, even in the presence of local inaccuracies acquired in similar B</w:t>
      </w:r>
      <w:r w:rsidRPr="00EF10A2">
        <w:rPr>
          <w:vertAlign w:val="subscript"/>
        </w:rPr>
        <w:t>1</w:t>
      </w:r>
      <w:r>
        <w:t xml:space="preserve"> maps, and that B</w:t>
      </w:r>
      <w:r w:rsidRPr="00EF10A2">
        <w:rPr>
          <w:vertAlign w:val="subscript"/>
        </w:rPr>
        <w:t>1</w:t>
      </w:r>
      <w:r>
        <w:t xml:space="preserve"> maps containing minor artifacts can be used without degradation in quantitative F value precision.</w:t>
      </w:r>
    </w:p>
    <w:p w14:paraId="5D51013B" w14:textId="490E0669" w:rsidR="00EF10A2" w:rsidRDefault="002B6E9E" w:rsidP="00624382">
      <w:pPr>
        <w:spacing w:after="0"/>
        <w:jc w:val="center"/>
      </w:pPr>
      <w:r>
        <w:rPr>
          <w:noProof/>
          <w:lang w:val="fr-FR" w:eastAsia="fr-FR"/>
        </w:rPr>
        <w:lastRenderedPageBreak/>
        <w:drawing>
          <wp:inline distT="0" distB="0" distL="0" distR="0" wp14:anchorId="3A18B3F3" wp14:editId="63FEBD61">
            <wp:extent cx="3909176" cy="2517140"/>
            <wp:effectExtent l="0" t="0" r="254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926369" cy="2528210"/>
                    </a:xfrm>
                    <a:prstGeom prst="rect">
                      <a:avLst/>
                    </a:prstGeom>
                  </pic:spPr>
                </pic:pic>
              </a:graphicData>
            </a:graphic>
          </wp:inline>
        </w:drawing>
      </w:r>
    </w:p>
    <w:p w14:paraId="1872AA78" w14:textId="292EFAEE" w:rsidR="002B6E9E" w:rsidRDefault="002B6E9E" w:rsidP="00624382">
      <w:pPr>
        <w:pStyle w:val="Lgende"/>
      </w:pPr>
      <w:bookmarkStart w:id="82" w:name="_Ref489449540"/>
      <w:bookmarkStart w:id="83" w:name="_Toc496526564"/>
      <w:r>
        <w:t xml:space="preserve">Figure </w:t>
      </w:r>
      <w:fldSimple w:instr=" STYLEREF 1 \s ">
        <w:r w:rsidR="008B7EBA">
          <w:rPr>
            <w:noProof/>
          </w:rPr>
          <w:t>4</w:t>
        </w:r>
      </w:fldSimple>
      <w:r w:rsidR="00624382">
        <w:noBreakHyphen/>
      </w:r>
      <w:fldSimple w:instr=" SEQ Figure \* ARABIC \s 1 ">
        <w:r w:rsidR="008B7EBA">
          <w:rPr>
            <w:noProof/>
          </w:rPr>
          <w:t>7</w:t>
        </w:r>
      </w:fldSimple>
      <w:bookmarkEnd w:id="82"/>
      <w:r>
        <w:t xml:space="preserve">. </w:t>
      </w:r>
      <w:r w:rsidR="00624382">
        <w:t>B</w:t>
      </w:r>
      <w:r w:rsidR="00624382" w:rsidRPr="00624382">
        <w:rPr>
          <w:vertAlign w:val="subscript"/>
        </w:rPr>
        <w:t>1</w:t>
      </w:r>
      <w:r w:rsidR="00624382">
        <w:t xml:space="preserve"> map comparison in a single subject using three different acquisition techniques: double angle method, actual flip angle imaging (AFI), and Bloch-Siegert shift. n.u. = normalized units.</w:t>
      </w:r>
      <w:bookmarkEnd w:id="83"/>
    </w:p>
    <w:p w14:paraId="5B00F558" w14:textId="3A2A5A8F" w:rsidR="002B6E9E" w:rsidRDefault="00624382" w:rsidP="00624382">
      <w:pPr>
        <w:spacing w:after="0" w:line="240" w:lineRule="auto"/>
      </w:pPr>
      <w:r>
        <w:t xml:space="preserve">           </w:t>
      </w:r>
      <w:r>
        <w:rPr>
          <w:noProof/>
          <w:lang w:val="fr-FR" w:eastAsia="fr-FR"/>
        </w:rPr>
        <w:drawing>
          <wp:inline distT="0" distB="0" distL="0" distR="0" wp14:anchorId="2925E4D7" wp14:editId="3853E031">
            <wp:extent cx="4623435" cy="457293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8.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629898" cy="4579326"/>
                    </a:xfrm>
                    <a:prstGeom prst="rect">
                      <a:avLst/>
                    </a:prstGeom>
                  </pic:spPr>
                </pic:pic>
              </a:graphicData>
            </a:graphic>
          </wp:inline>
        </w:drawing>
      </w:r>
    </w:p>
    <w:p w14:paraId="52AFFDD8" w14:textId="594235D1" w:rsidR="00624382" w:rsidRDefault="00624382" w:rsidP="00624382">
      <w:pPr>
        <w:pStyle w:val="Lgende"/>
      </w:pPr>
      <w:bookmarkStart w:id="84" w:name="_Ref489449553"/>
      <w:bookmarkStart w:id="85" w:name="_Toc496526565"/>
      <w:r>
        <w:t xml:space="preserve">Figure </w:t>
      </w:r>
      <w:fldSimple w:instr=" STYLEREF 1 \s ">
        <w:r w:rsidR="008B7EBA">
          <w:rPr>
            <w:noProof/>
          </w:rPr>
          <w:t>4</w:t>
        </w:r>
      </w:fldSimple>
      <w:r>
        <w:noBreakHyphen/>
      </w:r>
      <w:fldSimple w:instr=" SEQ Figure \* ARABIC \s 1 ">
        <w:r w:rsidR="008B7EBA">
          <w:rPr>
            <w:noProof/>
          </w:rPr>
          <w:t>8</w:t>
        </w:r>
      </w:fldSimple>
      <w:bookmarkEnd w:id="84"/>
      <w:r>
        <w:t>. Single-subject white matter pool-size ratio (F) (a, b) and magnetization transfer (MT) exchange coefficient (k</w:t>
      </w:r>
      <w:r w:rsidRPr="00624382">
        <w:rPr>
          <w:vertAlign w:val="subscript"/>
        </w:rPr>
        <w:t>f</w:t>
      </w:r>
      <w:r>
        <w:t>) (c, d) distributions for three B</w:t>
      </w:r>
      <w:r w:rsidRPr="00624382">
        <w:rPr>
          <w:vertAlign w:val="subscript"/>
        </w:rPr>
        <w:t>1</w:t>
      </w:r>
      <w:r>
        <w:t xml:space="preserve"> mapping methods, using inversion recovery (IR) T</w:t>
      </w:r>
      <w:r w:rsidRPr="00624382">
        <w:rPr>
          <w:vertAlign w:val="subscript"/>
        </w:rPr>
        <w:t>1</w:t>
      </w:r>
      <w:r>
        <w:t xml:space="preserve"> mapping (a, c) or variable flip angle (VFA) T</w:t>
      </w:r>
      <w:r w:rsidRPr="00624382">
        <w:rPr>
          <w:vertAlign w:val="subscript"/>
        </w:rPr>
        <w:t>1</w:t>
      </w:r>
      <w:r>
        <w:t xml:space="preserve"> mapping (b, d). </w:t>
      </w:r>
      <w:r w:rsidRPr="00A14990">
        <w:rPr>
          <w:i/>
        </w:rPr>
        <w:t>χ</w:t>
      </w:r>
      <w:r w:rsidRPr="00A14990">
        <w:rPr>
          <w:vertAlign w:val="superscript"/>
        </w:rPr>
        <w:t>2</w:t>
      </w:r>
      <w:r>
        <w:t xml:space="preserve"> values of the actual flip angle (AFI) and Bloch-Siegert shift (BS) histograms were calculated relative to double angle.</w:t>
      </w:r>
      <w:bookmarkEnd w:id="85"/>
    </w:p>
    <w:p w14:paraId="37B6C8D6" w14:textId="0DA9CAFE" w:rsidR="00624382" w:rsidRDefault="00624382" w:rsidP="00624382">
      <w:pPr>
        <w:pStyle w:val="Titre2"/>
      </w:pPr>
      <w:bookmarkStart w:id="86" w:name="_Toc496526531"/>
      <w:r>
        <w:lastRenderedPageBreak/>
        <w:t>Discussion</w:t>
      </w:r>
      <w:bookmarkEnd w:id="86"/>
    </w:p>
    <w:p w14:paraId="7A4394A1" w14:textId="15422C97" w:rsidR="00624382" w:rsidRDefault="00365EF0" w:rsidP="001C6409">
      <w:r>
        <w:t>Our findings demonstrate that the B</w:t>
      </w:r>
      <w:r w:rsidRPr="001C6409">
        <w:rPr>
          <w:vertAlign w:val="subscript"/>
        </w:rPr>
        <w:t>1</w:t>
      </w:r>
      <w:r>
        <w:t>-sensitivity of off-resonance MT-prepared SPGR qMT parameters is strongly influenced by the T</w:t>
      </w:r>
      <w:r w:rsidRPr="001C6409">
        <w:rPr>
          <w:vertAlign w:val="subscript"/>
        </w:rPr>
        <w:t>1</w:t>
      </w:r>
      <w:r>
        <w:t xml:space="preserve"> mapping method used. We showed that the robustness of the fitted qMT parameters is impacted by the choice between a B</w:t>
      </w:r>
      <w:r w:rsidRPr="001C6409">
        <w:rPr>
          <w:vertAlign w:val="subscript"/>
        </w:rPr>
        <w:t>1</w:t>
      </w:r>
      <w:r>
        <w:t>-independent and a B</w:t>
      </w:r>
      <w:r w:rsidRPr="001C6409">
        <w:rPr>
          <w:vertAlign w:val="subscript"/>
        </w:rPr>
        <w:t>1</w:t>
      </w:r>
      <w:r>
        <w:t>-dependent T</w:t>
      </w:r>
      <w:r w:rsidRPr="001C6409">
        <w:rPr>
          <w:vertAlign w:val="subscript"/>
        </w:rPr>
        <w:t>1</w:t>
      </w:r>
      <w:r>
        <w:t xml:space="preserve"> mapping method impacts. Overall, the pool-size ratio F was shown to be most robust against B</w:t>
      </w:r>
      <w:r w:rsidRPr="001C6409">
        <w:rPr>
          <w:vertAlign w:val="subscript"/>
        </w:rPr>
        <w:t>1</w:t>
      </w:r>
      <w:r>
        <w:t xml:space="preserve"> errors when VFA T</w:t>
      </w:r>
      <w:r w:rsidRPr="001C6409">
        <w:rPr>
          <w:vertAlign w:val="subscript"/>
        </w:rPr>
        <w:t>1</w:t>
      </w:r>
      <w:r>
        <w:t xml:space="preserve"> mapping is used. Using simulations, we found that a 10% overestimation in B</w:t>
      </w:r>
      <w:r w:rsidRPr="001C6409">
        <w:rPr>
          <w:vertAlign w:val="subscript"/>
        </w:rPr>
        <w:t>1</w:t>
      </w:r>
      <w:r>
        <w:t xml:space="preserve"> results in a 1.5% error in F if VFA is used for T</w:t>
      </w:r>
      <w:r w:rsidRPr="001C6409">
        <w:rPr>
          <w:vertAlign w:val="subscript"/>
        </w:rPr>
        <w:t>1</w:t>
      </w:r>
      <w:r>
        <w:t xml:space="preserve"> mapping. This B</w:t>
      </w:r>
      <w:r w:rsidRPr="001C6409">
        <w:rPr>
          <w:vertAlign w:val="subscript"/>
        </w:rPr>
        <w:t>1</w:t>
      </w:r>
      <w:r>
        <w:t>-induced error in F was 15 times less than for B</w:t>
      </w:r>
      <w:r w:rsidRPr="001C6409">
        <w:rPr>
          <w:vertAlign w:val="subscript"/>
        </w:rPr>
        <w:t>1</w:t>
      </w:r>
      <w:r>
        <w:t>-independent methods such as IR (23% error in F). Although possibly a counter-intuitive prediction, the increased robustness in F against errors in B</w:t>
      </w:r>
      <w:r w:rsidRPr="001C6409">
        <w:rPr>
          <w:vertAlign w:val="subscript"/>
        </w:rPr>
        <w:t>1</w:t>
      </w:r>
      <w:r>
        <w:t xml:space="preserve"> for a B</w:t>
      </w:r>
      <w:r w:rsidRPr="001C6409">
        <w:rPr>
          <w:vertAlign w:val="subscript"/>
        </w:rPr>
        <w:t>1</w:t>
      </w:r>
      <w:r>
        <w:t>-dependent T</w:t>
      </w:r>
      <w:r w:rsidRPr="001C6409">
        <w:rPr>
          <w:vertAlign w:val="subscript"/>
        </w:rPr>
        <w:t>1</w:t>
      </w:r>
      <w:r>
        <w:t xml:space="preserve"> method is made possible due to other fitting parameters (particularly k</w:t>
      </w:r>
      <w:r w:rsidRPr="001C6409">
        <w:rPr>
          <w:vertAlign w:val="subscript"/>
        </w:rPr>
        <w:t>f</w:t>
      </w:r>
      <w:r>
        <w:t>) being more compatible to compensate the expected signal errors for this case. In vivo measurements were in agreement with our simulations;</w:t>
      </w:r>
      <w:r w:rsidR="001C6409">
        <w:t xml:space="preserve"> the F maps fitted using the nominal flip angle assumption (B</w:t>
      </w:r>
      <w:r w:rsidR="001C6409" w:rsidRPr="001C6409">
        <w:rPr>
          <w:vertAlign w:val="subscript"/>
        </w:rPr>
        <w:t>1</w:t>
      </w:r>
      <w:r w:rsidR="001C6409">
        <w:t xml:space="preserve"> inaccuracy ranging between -10% and 25%) and VFA T</w:t>
      </w:r>
      <w:r w:rsidR="001C6409" w:rsidRPr="001C6409">
        <w:rPr>
          <w:vertAlign w:val="subscript"/>
        </w:rPr>
        <w:t>1</w:t>
      </w:r>
      <w:r w:rsidR="001C6409">
        <w:t>-mapping correlated strongly with the case using a measured B</w:t>
      </w:r>
      <w:r w:rsidR="001C6409" w:rsidRPr="001C6409">
        <w:rPr>
          <w:vertAlign w:val="subscript"/>
        </w:rPr>
        <w:t>1</w:t>
      </w:r>
      <w:r w:rsidR="001C6409">
        <w:t xml:space="preserve"> map (</w:t>
      </w:r>
      <w:r w:rsidR="001C6409" w:rsidRPr="001C6409">
        <w:rPr>
          <w:i/>
        </w:rPr>
        <w:t>ρ</w:t>
      </w:r>
      <w:r w:rsidR="001C6409">
        <w:t xml:space="preserve"> = 0.97). Histogram comparisons of WM qMT F between three different B</w:t>
      </w:r>
      <w:r w:rsidR="001C6409" w:rsidRPr="001C6409">
        <w:rPr>
          <w:vertAlign w:val="subscript"/>
        </w:rPr>
        <w:t>1</w:t>
      </w:r>
      <w:r w:rsidR="001C6409">
        <w:t xml:space="preserve"> mapping methods showed that VFA could result in four to five times better histogram matching (</w:t>
      </w:r>
      <w:r w:rsidR="001C6409" w:rsidRPr="001C6409">
        <w:rPr>
          <w:i/>
        </w:rPr>
        <w:t>χ</w:t>
      </w:r>
      <w:r w:rsidR="001C6409" w:rsidRPr="001C6409">
        <w:rPr>
          <w:vertAlign w:val="superscript"/>
        </w:rPr>
        <w:t>2</w:t>
      </w:r>
      <w:r w:rsidR="001C6409">
        <w:t xml:space="preserve"> values) in the presence of B</w:t>
      </w:r>
      <w:r w:rsidR="001C6409" w:rsidRPr="001C6409">
        <w:rPr>
          <w:vertAlign w:val="subscript"/>
        </w:rPr>
        <w:t>1</w:t>
      </w:r>
      <w:r w:rsidR="001C6409">
        <w:t xml:space="preserve"> inaccuracies compared to IR.</w:t>
      </w:r>
    </w:p>
    <w:p w14:paraId="26B56550" w14:textId="1428BDD1" w:rsidR="001C6409" w:rsidRDefault="001C6409" w:rsidP="001C6409">
      <w:r>
        <w:t>Although most B</w:t>
      </w:r>
      <w:r w:rsidRPr="001C6409">
        <w:rPr>
          <w:vertAlign w:val="subscript"/>
        </w:rPr>
        <w:t>1</w:t>
      </w:r>
      <w:r>
        <w:t xml:space="preserve"> mapping methods are designed to be robust to common sources of potential artifacts (i.e., tissues with long T</w:t>
      </w:r>
      <w:r w:rsidRPr="001C6409">
        <w:rPr>
          <w:vertAlign w:val="subscript"/>
        </w:rPr>
        <w:t>1</w:t>
      </w:r>
      <w:r>
        <w:t>), there is no well-accepted gold standard method for accurately imaging B</w:t>
      </w:r>
      <w:r w:rsidRPr="001C6409">
        <w:rPr>
          <w:vertAlign w:val="subscript"/>
        </w:rPr>
        <w:t>1</w:t>
      </w:r>
      <w:r>
        <w:t>. Our comparison between three well-accepted B</w:t>
      </w:r>
      <w:r w:rsidRPr="001C6409">
        <w:rPr>
          <w:vertAlign w:val="subscript"/>
        </w:rPr>
        <w:t>1</w:t>
      </w:r>
      <w:r>
        <w:t xml:space="preserve"> imaging methods showed that ±10% in voxel-wise differences between B</w:t>
      </w:r>
      <w:r w:rsidRPr="001C6409">
        <w:rPr>
          <w:vertAlign w:val="subscript"/>
        </w:rPr>
        <w:t>1</w:t>
      </w:r>
      <w:r>
        <w:t xml:space="preserve"> maps can be reasonably expected, resulting in inevitable B</w:t>
      </w:r>
      <w:r w:rsidRPr="001C6409">
        <w:rPr>
          <w:vertAlign w:val="subscript"/>
        </w:rPr>
        <w:t>1</w:t>
      </w:r>
      <w:r>
        <w:t xml:space="preserve"> inaccuracies regardless of which technique is chosen. In addition, B</w:t>
      </w:r>
      <w:r w:rsidRPr="001C6409">
        <w:rPr>
          <w:vertAlign w:val="subscript"/>
        </w:rPr>
        <w:t>1</w:t>
      </w:r>
      <w:r>
        <w:t xml:space="preserve"> maps are typically filtered with large blurring kernels (10mm</w:t>
      </w:r>
      <w:r w:rsidRPr="001C6409">
        <w:rPr>
          <w:vertAlign w:val="superscript"/>
        </w:rPr>
        <w:t>3</w:t>
      </w:r>
      <w:r>
        <w:t xml:space="preserve">) </w:t>
      </w:r>
      <w:r>
        <w:fldChar w:fldCharType="begin">
          <w:fldData xml:space="preserve">PEVuZE5vdGU+PENpdGU+PEF1dGhvcj5ZYXJueWtoPC9BdXRob3I+PFllYXI+MjAwNzwvWWVhcj48
UmVjTnVtPjE5NTwvUmVjTnVtPjxEaXNwbGF5VGV4dD5bMTIsMjUsMzV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SGVsbXM8L0F1dGhvcj48WWVhcj4yMDA4PC9ZZWFyPjxSZWNOdW0+ODE3NzwvUmVjTnVtPjxyZWNv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Iy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</w:fldData>
        </w:fldChar>
      </w:r>
      <w:r>
        <w:instrText xml:space="preserve"> ADDIN EN.CITE </w:instrText>
      </w:r>
      <w:r>
        <w:fldChar w:fldCharType="begin">
          <w:fldData xml:space="preserve">PEVuZE5vdGU+PENpdGU+PEF1dGhvcj5ZYXJueWtoPC9BdXRob3I+PFllYXI+MjAwNzwvWWVhcj48
UmVjTnVtPjE5NTwvUmVjTnVtPjxEaXNwbGF5VGV4dD5bMTIsMjUsMzV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SGVsbXM8L0F1dGhvcj48WWVhcj4yMDA4PC9ZZWFyPjxSZWNOdW0+ODE3NzwvUmVjTnVtPjxyZWNv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Iy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</w:fldData>
        </w:fldChar>
      </w:r>
      <w:r>
        <w:instrText xml:space="preserve"> ADDIN EN.CITE.DATA </w:instrText>
      </w:r>
      <w:r>
        <w:fldChar w:fldCharType="end"/>
      </w:r>
      <w:r>
        <w:fldChar w:fldCharType="separate"/>
      </w:r>
      <w:r>
        <w:rPr>
          <w:noProof/>
        </w:rPr>
        <w:t>[12,25,35]</w:t>
      </w:r>
      <w:r>
        <w:fldChar w:fldCharType="end"/>
      </w:r>
      <w:r>
        <w:t>, because B</w:t>
      </w:r>
      <w:r w:rsidRPr="001C6409">
        <w:rPr>
          <w:vertAlign w:val="subscript"/>
        </w:rPr>
        <w:t>1</w:t>
      </w:r>
      <w:r>
        <w:t xml:space="preserve"> maps are expected to have a smoothly varying profile </w:t>
      </w:r>
      <w:r>
        <w:fldChar w:fldCharType="begin"/>
      </w:r>
      <w:r>
        <w:instrText xml:space="preserve"> ADDIN EN.CITE &lt;EndNote&gt;&lt;Cite&gt;&lt;Author&gt;Sled&lt;/Author&gt;&lt;Year&gt;1998&lt;/Year&gt;&lt;RecNum&gt;3864&lt;/RecNum&gt;&lt;DisplayText&gt;[18]&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Pr>
          <w:noProof/>
        </w:rPr>
        <w:t>[18]</w:t>
      </w:r>
      <w:r>
        <w:fldChar w:fldCharType="end"/>
      </w:r>
      <w:r>
        <w:t>. In the presence of local highly inaccurate voxels, blurring filters can have the unintended effect of biasing nearby voxels. Blurring filters can also be less effective in cortical grey matter due to edge effects, an area that is already sensitive to inaccuracies due to partial volume effects with CSF. Resampling low-resolution B</w:t>
      </w:r>
      <w:r w:rsidRPr="001C6409">
        <w:rPr>
          <w:vertAlign w:val="subscript"/>
        </w:rPr>
        <w:t>1</w:t>
      </w:r>
      <w:r>
        <w:t xml:space="preserve"> maps for higher resolution qMT applications means that some inaccurate B</w:t>
      </w:r>
      <w:r w:rsidRPr="001C6409">
        <w:rPr>
          <w:vertAlign w:val="subscript"/>
        </w:rPr>
        <w:t>1</w:t>
      </w:r>
      <w:r>
        <w:t xml:space="preserve"> information will inevitably be used in qMT postprocessing. Overall, some inaccuracies in B</w:t>
      </w:r>
      <w:r w:rsidRPr="001C6409">
        <w:rPr>
          <w:vertAlign w:val="subscript"/>
        </w:rPr>
        <w:t>1</w:t>
      </w:r>
      <w:r>
        <w:t xml:space="preserve"> maps must be considered when planning the qMT acquisition protocol to minimize the sensitivity of the qMT parameter(s) of interest to this source of error.</w:t>
      </w:r>
    </w:p>
    <w:p w14:paraId="7A06C194" w14:textId="2EA1AE24" w:rsidR="001C6409" w:rsidRDefault="001C6409" w:rsidP="001C6409">
      <w:r>
        <w:lastRenderedPageBreak/>
        <w:t>The B</w:t>
      </w:r>
      <w:r w:rsidRPr="001C6409">
        <w:rPr>
          <w:vertAlign w:val="subscript"/>
        </w:rPr>
        <w:t>1</w:t>
      </w:r>
      <w:r>
        <w:t xml:space="preserve">-sensitivity characteristics reported here are limited to the qMT imaging method and model that were used. Several other qMT techniques could benefit from a similar analysis; well-established pulsed SPGR qMT alternatives include the Ramani </w:t>
      </w:r>
      <w:r>
        <w:fldChar w:fldCharType="begin"/>
      </w:r>
      <w:r>
        <w:instrText xml:space="preserve"> ADDIN EN.CITE &lt;EndNote&gt;&lt;Cite&gt;&lt;Author&gt;Ramani&lt;/Author&gt;&lt;Year&gt;2002&lt;/Year&gt;&lt;RecNum&gt;3661&lt;/RecNum&gt;&lt;DisplayText&gt;[52]&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fldChar w:fldCharType="separate"/>
      </w:r>
      <w:r>
        <w:rPr>
          <w:noProof/>
        </w:rPr>
        <w:t>[52]</w:t>
      </w:r>
      <w:r>
        <w:fldChar w:fldCharType="end"/>
      </w:r>
      <w:r>
        <w:t xml:space="preserve"> and the Yarnykh </w:t>
      </w:r>
      <w:r>
        <w:fldChar w:fldCharType="begin"/>
      </w:r>
      <w:r>
        <w:instrText xml:space="preserve"> ADDIN EN.CITE &lt;EndNote&gt;&lt;Cite&gt;&lt;Author&gt;Yarnykh&lt;/Author&gt;&lt;Year&gt;2007&lt;/Year&gt;&lt;RecNum&gt;195&lt;/RecNum&gt;&lt;DisplayText&gt;[1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Pr>
          <w:noProof/>
        </w:rPr>
        <w:t>[12]</w:t>
      </w:r>
      <w:r>
        <w:fldChar w:fldCharType="end"/>
      </w:r>
      <w:r>
        <w:t xml:space="preserve"> models. A key difference between these three MT models is in how they approximate the MT pulse power </w:t>
      </w:r>
      <w:r w:rsidR="007E482C">
        <w:fldChar w:fldCharType="begin"/>
      </w:r>
      <w:r w:rsidR="007E482C">
        <w:instrText xml:space="preserve"> ADDIN EN.CITE &lt;EndNote&gt;&lt;Cite&gt;&lt;Author&gt;Portnoy&lt;/Author&gt;&lt;Year&gt;2007&lt;/Year&gt;&lt;RecNum&gt;3665&lt;/RecNum&gt;&lt;DisplayText&gt;[59]&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7E482C">
        <w:fldChar w:fldCharType="separate"/>
      </w:r>
      <w:r w:rsidR="007E482C">
        <w:rPr>
          <w:noProof/>
        </w:rPr>
        <w:t>[59]</w:t>
      </w:r>
      <w:r w:rsidR="007E482C">
        <w:fldChar w:fldCharType="end"/>
      </w:r>
      <w:r>
        <w:t>. As B</w:t>
      </w:r>
      <w:r w:rsidRPr="007E482C">
        <w:rPr>
          <w:vertAlign w:val="subscript"/>
        </w:rPr>
        <w:t>1</w:t>
      </w:r>
      <w:r>
        <w:t xml:space="preserve"> is primarily used as a corrective factor for the MT pulse power, B</w:t>
      </w:r>
      <w:r w:rsidRPr="007E482C">
        <w:rPr>
          <w:vertAlign w:val="subscript"/>
        </w:rPr>
        <w:t>1</w:t>
      </w:r>
      <w:r>
        <w:t>-sensitivity will likely vary between these methods and could be explored in future work. Our sensitivity analysis results may also suggest that the B</w:t>
      </w:r>
      <w:r w:rsidRPr="007E482C">
        <w:rPr>
          <w:vertAlign w:val="subscript"/>
        </w:rPr>
        <w:t>1</w:t>
      </w:r>
      <w:r>
        <w:t>-sensitivity will vary depending on certain key Z</w:t>
      </w:r>
      <w:r w:rsidR="007E482C">
        <w:t>-</w:t>
      </w:r>
      <w:r>
        <w:t xml:space="preserve">spectrum acquisition choices, particularly dependent on how many MT powers are used. The number of MT powers is conventionally limited to two; however, optimized acquisition schemes have used anywhere between one </w:t>
      </w:r>
      <w:r w:rsidR="007E482C">
        <w:fldChar w:fldCharType="begin">
          <w:fldData xml:space="preserve">PEVuZE5vdGU+PENpdGU+PEF1dGhvcj5ZYXJueWtoPC9BdXRob3I+PFllYXI+MjAxMjwvWWVhcj48
UmVjTnVtPjM3NzA8L1JlY051bT48RGlzcGxheVRleHQ+WzY1LDY2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7E482C">
        <w:instrText xml:space="preserve"> ADDIN EN.CITE </w:instrText>
      </w:r>
      <w:r w:rsidR="007E482C">
        <w:fldChar w:fldCharType="begin">
          <w:fldData xml:space="preserve">PEVuZE5vdGU+PENpdGU+PEF1dGhvcj5ZYXJueWtoPC9BdXRob3I+PFllYXI+MjAxMjwvWWVhcj48
UmVjTnVtPjM3NzA8L1JlY051bT48RGlzcGxheVRleHQ+WzY1LDY2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7E482C">
        <w:instrText xml:space="preserve"> ADDIN EN.CITE.DATA </w:instrText>
      </w:r>
      <w:r w:rsidR="007E482C">
        <w:fldChar w:fldCharType="end"/>
      </w:r>
      <w:r w:rsidR="007E482C">
        <w:fldChar w:fldCharType="separate"/>
      </w:r>
      <w:r w:rsidR="007E482C">
        <w:rPr>
          <w:noProof/>
        </w:rPr>
        <w:t>[65,66]</w:t>
      </w:r>
      <w:r w:rsidR="007E482C">
        <w:fldChar w:fldCharType="end"/>
      </w:r>
      <w:r w:rsidR="007E482C">
        <w:t xml:space="preserve"> and eight MT pulse powers </w:t>
      </w:r>
      <w:r w:rsidR="007E482C">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7E482C">
        <w:instrText xml:space="preserve"> ADDIN EN.CITE </w:instrText>
      </w:r>
      <w:r w:rsidR="007E482C">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7E482C">
        <w:instrText xml:space="preserve"> ADDIN EN.CITE.DATA </w:instrText>
      </w:r>
      <w:r w:rsidR="007E482C">
        <w:fldChar w:fldCharType="end"/>
      </w:r>
      <w:r w:rsidR="007E482C">
        <w:fldChar w:fldCharType="separate"/>
      </w:r>
      <w:r w:rsidR="007E482C">
        <w:rPr>
          <w:noProof/>
        </w:rPr>
        <w:t>[54]</w:t>
      </w:r>
      <w:r w:rsidR="007E482C">
        <w:fldChar w:fldCharType="end"/>
      </w:r>
      <w:r>
        <w:t>.</w:t>
      </w:r>
    </w:p>
    <w:p w14:paraId="2147C484" w14:textId="0732A947" w:rsidR="007E482C" w:rsidRDefault="007E482C" w:rsidP="007E482C">
      <w:r>
        <w:t>Despite the fact that VFA T</w:t>
      </w:r>
      <w:r w:rsidRPr="007E482C">
        <w:rPr>
          <w:vertAlign w:val="subscript"/>
        </w:rPr>
        <w:t>1</w:t>
      </w:r>
      <w:r>
        <w:t xml:space="preserve"> mapping benefits qMT by improving the robustness of F, even for the extreme case of no B</w:t>
      </w:r>
      <w:r w:rsidRPr="007E482C">
        <w:rPr>
          <w:vertAlign w:val="subscript"/>
        </w:rPr>
        <w:t>1</w:t>
      </w:r>
      <w:r>
        <w:t xml:space="preserve"> correction at all, certain limitations must be carefully taken into consideration prior to integration into a protocol. As shown with simulations and in vivo, the increase in robustness of one qMT parameter for a certain choice of T</w:t>
      </w:r>
      <w:r w:rsidRPr="007E482C">
        <w:rPr>
          <w:vertAlign w:val="subscript"/>
        </w:rPr>
        <w:t>1</w:t>
      </w:r>
      <w:r>
        <w:t xml:space="preserve"> method (e.g., IR or VFA) results in a reduction in robustness of the other fitted parameters. For instance, a study whose aim is to compare all the qMT parameters should refrain from omitting B</w:t>
      </w:r>
      <w:r w:rsidRPr="007E482C">
        <w:rPr>
          <w:vertAlign w:val="subscript"/>
        </w:rPr>
        <w:t>1</w:t>
      </w:r>
      <w:r>
        <w:t xml:space="preserve"> mapping, even if VFA is used, as k</w:t>
      </w:r>
      <w:r w:rsidRPr="007E482C">
        <w:rPr>
          <w:vertAlign w:val="subscript"/>
        </w:rPr>
        <w:t>f</w:t>
      </w:r>
      <w:r>
        <w:t xml:space="preserve"> will be inaccurate in several regions. Accurate T</w:t>
      </w:r>
      <w:r w:rsidRPr="007E482C">
        <w:rPr>
          <w:vertAlign w:val="subscript"/>
        </w:rPr>
        <w:t>1</w:t>
      </w:r>
      <w:r>
        <w:t xml:space="preserve"> maps, which are valuable to many studies because they correlate with disease characteristics, would also be compromised if measuring B</w:t>
      </w:r>
      <w:r w:rsidRPr="007E482C">
        <w:rPr>
          <w:vertAlign w:val="subscript"/>
        </w:rPr>
        <w:t>1</w:t>
      </w:r>
      <w:r>
        <w:t xml:space="preserve"> is omitted in a qMT protocol that uses VFA. However, for circumstances where the certain qMT parameters have been well-characterized for the disease of interest (e.g., multiple sclerosis), choosing to improve the accuracy and robustness of one parameter (e.g., F) at the expense of others may be justified. Reducing the number of measurements to benefit one qMT parameter at the expense of others has been reported previously; for example, constraining multiple fitting parameters was used to achieve a single off-resonance qMT measurement technique of the pool-size ratio </w:t>
      </w:r>
      <w:r>
        <w:fldChar w:fldCharType="begin">
          <w:fldData xml:space="preserve">PEVuZE5vdGU+PENpdGU+PEF1dGhvcj5ZYXJueWtoPC9BdXRob3I+PFllYXI+MjAxMjwvWWVhcj48
UmVjTnVtPjM3NzA8L1JlY051bT48RGlzcGxheVRleHQ+WzY1LDY2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instrText xml:space="preserve"> ADDIN EN.CITE </w:instrText>
      </w:r>
      <w:r>
        <w:fldChar w:fldCharType="begin">
          <w:fldData xml:space="preserve">PEVuZE5vdGU+PENpdGU+PEF1dGhvcj5ZYXJueWtoPC9BdXRob3I+PFllYXI+MjAxMjwvWWVhcj48
UmVjTnVtPjM3NzA8L1JlY051bT48RGlzcGxheVRleHQ+WzY1LDY2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instrText xml:space="preserve"> ADDIN EN.CITE.DATA </w:instrText>
      </w:r>
      <w:r>
        <w:fldChar w:fldCharType="end"/>
      </w:r>
      <w:r>
        <w:fldChar w:fldCharType="separate"/>
      </w:r>
      <w:r>
        <w:rPr>
          <w:noProof/>
        </w:rPr>
        <w:t>[65,66]</w:t>
      </w:r>
      <w:r>
        <w:fldChar w:fldCharType="end"/>
      </w:r>
      <w:r>
        <w:t>.</w:t>
      </w:r>
    </w:p>
    <w:p w14:paraId="17BE3A3E" w14:textId="11D19754" w:rsidR="007E482C" w:rsidRDefault="007E482C" w:rsidP="007E482C">
      <w:pPr>
        <w:pStyle w:val="Titre2"/>
      </w:pPr>
      <w:bookmarkStart w:id="87" w:name="_Toc496526532"/>
      <w:r>
        <w:t>Conclusion</w:t>
      </w:r>
      <w:bookmarkEnd w:id="87"/>
    </w:p>
    <w:p w14:paraId="77CD15FE" w14:textId="7AB00BC6" w:rsidR="007E482C" w:rsidRDefault="007E482C" w:rsidP="007E482C">
      <w:r>
        <w:t>In summary, our work revealed the strong dependency of qMT B</w:t>
      </w:r>
      <w:r w:rsidRPr="007E482C">
        <w:rPr>
          <w:vertAlign w:val="subscript"/>
        </w:rPr>
        <w:t>1</w:t>
      </w:r>
      <w:r>
        <w:t>-sensitivity on the choice of T</w:t>
      </w:r>
      <w:r w:rsidRPr="007E482C">
        <w:rPr>
          <w:vertAlign w:val="subscript"/>
        </w:rPr>
        <w:t>1</w:t>
      </w:r>
      <w:r>
        <w:t xml:space="preserve"> mapping. Choosing carefully between a B</w:t>
      </w:r>
      <w:r w:rsidRPr="007E482C">
        <w:rPr>
          <w:vertAlign w:val="subscript"/>
        </w:rPr>
        <w:t>1</w:t>
      </w:r>
      <w:r>
        <w:t>-independent and B</w:t>
      </w:r>
      <w:r w:rsidRPr="007E482C">
        <w:rPr>
          <w:vertAlign w:val="subscript"/>
        </w:rPr>
        <w:t>1</w:t>
      </w:r>
      <w:r>
        <w:t>-dependent T</w:t>
      </w:r>
      <w:r w:rsidRPr="007E482C">
        <w:rPr>
          <w:vertAlign w:val="subscript"/>
        </w:rPr>
        <w:t>1</w:t>
      </w:r>
      <w:r>
        <w:t xml:space="preserve"> mapping method can greatly improve the precision of certain qMT parameters. Our results showed that, for a pulsed </w:t>
      </w:r>
      <w:r>
        <w:lastRenderedPageBreak/>
        <w:t>SPGR qMT sequence with uniform Z-spectrum sampling, using VFA T</w:t>
      </w:r>
      <w:r w:rsidRPr="007E482C">
        <w:rPr>
          <w:vertAlign w:val="subscript"/>
        </w:rPr>
        <w:t>1</w:t>
      </w:r>
      <w:r>
        <w:t xml:space="preserve"> mapping is preferable if the parameter of interest is the pool-size ratio F parameter. The robustness against B</w:t>
      </w:r>
      <w:r w:rsidRPr="007E482C">
        <w:rPr>
          <w:vertAlign w:val="subscript"/>
        </w:rPr>
        <w:t>1</w:t>
      </w:r>
      <w:r>
        <w:t xml:space="preserve"> inaccuracy is so strong for this case, that B</w:t>
      </w:r>
      <w:r w:rsidRPr="007E482C">
        <w:rPr>
          <w:vertAlign w:val="subscript"/>
        </w:rPr>
        <w:t>1</w:t>
      </w:r>
      <w:r>
        <w:t xml:space="preserve"> mapping could be omitted altogether without resulting in large differences in fitted qMT F maps. Omitting this measurement could help accelerate lengthy qMT acquisition protocols, at the expense of losing quantitative T</w:t>
      </w:r>
      <w:r w:rsidRPr="007E482C">
        <w:rPr>
          <w:vertAlign w:val="subscript"/>
        </w:rPr>
        <w:t>1</w:t>
      </w:r>
      <w:r>
        <w:t xml:space="preserve"> information. B</w:t>
      </w:r>
      <w:r w:rsidRPr="007E482C">
        <w:rPr>
          <w:vertAlign w:val="subscript"/>
        </w:rPr>
        <w:t>1</w:t>
      </w:r>
      <w:r>
        <w:t xml:space="preserve">-sensitivity of qMT could be further improved by optimizing the Z-spectrum sampling scheme, similar to how qMT acquisition schemes have been optimized for noise performance </w:t>
      </w:r>
      <w:r>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instrText xml:space="preserve"> ADDIN EN.CITE </w:instrText>
      </w:r>
      <w:r>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instrText xml:space="preserve"> ADDIN EN.CITE.DATA </w:instrText>
      </w:r>
      <w:r>
        <w:fldChar w:fldCharType="end"/>
      </w:r>
      <w:r>
        <w:fldChar w:fldCharType="separate"/>
      </w:r>
      <w:r>
        <w:rPr>
          <w:noProof/>
        </w:rPr>
        <w:t>[54]</w:t>
      </w:r>
      <w:r>
        <w:fldChar w:fldCharType="end"/>
      </w:r>
      <w:r>
        <w:t>.</w:t>
      </w:r>
    </w:p>
    <w:p w14:paraId="48BB6A45" w14:textId="10DA3088" w:rsidR="007E482C" w:rsidRDefault="007E482C" w:rsidP="007E482C">
      <w:pPr>
        <w:pStyle w:val="Titre2"/>
      </w:pPr>
      <w:bookmarkStart w:id="88" w:name="_Toc496526533"/>
      <w:r>
        <w:t>Appendix A</w:t>
      </w:r>
      <w:bookmarkEnd w:id="88"/>
    </w:p>
    <w:p w14:paraId="1D849DFC" w14:textId="6A135AA5" w:rsidR="007E482C" w:rsidRDefault="009B6468" w:rsidP="009B6468">
      <w:r>
        <w:t xml:space="preserve">Let us assume an experiment consisting of N measurements </w:t>
      </w:r>
      <w:r w:rsidR="00B345CE">
        <w:rPr>
          <w:i/>
        </w:rPr>
        <w:t>M</w:t>
      </w:r>
      <w:r w:rsidR="00B345CE">
        <w:rPr>
          <w:vertAlign w:val="subscript"/>
        </w:rPr>
        <w:t>i,meas</w:t>
      </w:r>
      <w:r w:rsidR="00B345CE">
        <w:t xml:space="preserve"> (i = 1, 2 ..., N)</w:t>
      </w:r>
      <w:r>
        <w:t xml:space="preserve">. Fitting the data to a mathematical model, the algorithm is expected converge to a state where </w:t>
      </w:r>
      <w:r w:rsidR="00B345CE">
        <w:t>|</w:t>
      </w:r>
      <w:r w:rsidR="00B345CE">
        <w:rPr>
          <w:i/>
        </w:rPr>
        <w:t>M</w:t>
      </w:r>
      <w:r w:rsidR="00B345CE">
        <w:rPr>
          <w:i/>
          <w:vertAlign w:val="subscript"/>
        </w:rPr>
        <w:t>i,meas</w:t>
      </w:r>
      <w:r w:rsidR="00B345CE">
        <w:rPr>
          <w:i/>
        </w:rPr>
        <w:t xml:space="preserve"> - </w:t>
      </w:r>
      <w:r w:rsidR="00B345CE" w:rsidRPr="0019032B">
        <w:rPr>
          <w:i/>
        </w:rPr>
        <w:t>M</w:t>
      </w:r>
      <w:r w:rsidR="00B345CE">
        <w:rPr>
          <w:i/>
          <w:vertAlign w:val="subscript"/>
        </w:rPr>
        <w:t>i,f</w:t>
      </w:r>
      <w:r w:rsidR="00B345CE" w:rsidRPr="0019032B">
        <w:rPr>
          <w:i/>
          <w:vertAlign w:val="subscript"/>
        </w:rPr>
        <w:t>i</w:t>
      </w:r>
      <w:r w:rsidR="00B345CE">
        <w:rPr>
          <w:vertAlign w:val="subscript"/>
        </w:rPr>
        <w:t>t</w:t>
      </w:r>
      <w:r w:rsidR="00B345CE">
        <w:t>|</w:t>
      </w:r>
      <w:r>
        <w:t xml:space="preserve"> is minimized at each point, such that ideally:</w:t>
      </w:r>
    </w:p>
    <w:tbl>
      <w:tblPr>
        <w:tblW w:w="9454" w:type="dxa"/>
        <w:tblLook w:val="04A0" w:firstRow="1" w:lastRow="0" w:firstColumn="1" w:lastColumn="0" w:noHBand="0" w:noVBand="1"/>
      </w:tblPr>
      <w:tblGrid>
        <w:gridCol w:w="8571"/>
        <w:gridCol w:w="883"/>
      </w:tblGrid>
      <w:tr w:rsidR="009B6468" w:rsidRPr="007B5704" w14:paraId="2C5A1F57" w14:textId="77777777" w:rsidTr="00B345CE">
        <w:trPr>
          <w:trHeight w:val="720"/>
        </w:trPr>
        <w:tc>
          <w:tcPr>
            <w:tcW w:w="8571" w:type="dxa"/>
          </w:tcPr>
          <w:p w14:paraId="35689648" w14:textId="3E2B697D" w:rsidR="009B6468" w:rsidRDefault="0027134D"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883" w:type="dxa"/>
          </w:tcPr>
          <w:p w14:paraId="085A2333" w14:textId="77777777" w:rsidR="009B6468" w:rsidRPr="00A87AF2" w:rsidRDefault="009B6468" w:rsidP="00B345CE">
            <w:pPr>
              <w:rPr>
                <w:sz w:val="4"/>
                <w:szCs w:val="4"/>
              </w:rPr>
            </w:pPr>
          </w:p>
          <w:p w14:paraId="0505033E" w14:textId="30C59010" w:rsidR="009B6468" w:rsidRPr="003A39F9" w:rsidRDefault="009B6468" w:rsidP="00B345CE">
            <w:pPr>
              <w:jc w:val="right"/>
              <w:rPr>
                <w:b/>
              </w:rPr>
            </w:pPr>
            <w:r w:rsidRPr="003A39F9">
              <w:rPr>
                <w:b/>
              </w:rPr>
              <w:t>(</w:t>
            </w:r>
            <w:r>
              <w:rPr>
                <w:b/>
              </w:rPr>
              <w:t>4</w:t>
            </w:r>
            <w:r w:rsidRPr="003A39F9">
              <w:rPr>
                <w:b/>
              </w:rPr>
              <w:t>-</w:t>
            </w:r>
            <w:r w:rsidR="001E2CC1">
              <w:rPr>
                <w:b/>
              </w:rPr>
              <w:t>A</w:t>
            </w:r>
            <w:r w:rsidRPr="003A39F9">
              <w:rPr>
                <w:b/>
              </w:rPr>
              <w:t>1)</w:t>
            </w:r>
          </w:p>
        </w:tc>
      </w:tr>
    </w:tbl>
    <w:p w14:paraId="7E6BDED4" w14:textId="2D13F5F9" w:rsidR="009B6468" w:rsidRDefault="00B345CE" w:rsidP="009B6468">
      <w:r w:rsidRPr="004872A8">
        <w:rPr>
          <w:i/>
        </w:rPr>
        <w:t>M</w:t>
      </w:r>
      <w:r w:rsidRPr="004872A8">
        <w:rPr>
          <w:i/>
          <w:vertAlign w:val="subscript"/>
        </w:rPr>
        <w:t>i,fit</w:t>
      </w:r>
      <w:r w:rsidR="009B6468">
        <w:t xml:space="preserve"> depends on a set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w:t>
      </w:r>
      <w:r w:rsidR="009B6468">
        <w:t xml:space="preserve">. For a small error in an measured model parameter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rsidR="009B6468">
        <w:t xml:space="preserve"> (i.e., a calibration measurement, such as B</w:t>
      </w:r>
      <w:r w:rsidR="009B6468" w:rsidRPr="00B345CE">
        <w:rPr>
          <w:vertAlign w:val="subscript"/>
        </w:rPr>
        <w:t>1</w:t>
      </w:r>
      <w:r w:rsidR="009B6468">
        <w:t xml:space="preserve"> in qMT), the change in each </w:t>
      </w:r>
      <w:r w:rsidRPr="004872A8">
        <w:rPr>
          <w:i/>
        </w:rPr>
        <w:t>M</w:t>
      </w:r>
      <w:r w:rsidRPr="004872A8">
        <w:rPr>
          <w:i/>
          <w:vertAlign w:val="subscript"/>
        </w:rPr>
        <w:t>i,fit</w:t>
      </w:r>
      <w:r w:rsidR="009B6468">
        <w:t xml:space="preserve"> is approximated by a Taylor expansion:</w:t>
      </w:r>
    </w:p>
    <w:tbl>
      <w:tblPr>
        <w:tblW w:w="9454" w:type="dxa"/>
        <w:tblLook w:val="04A0" w:firstRow="1" w:lastRow="0" w:firstColumn="1" w:lastColumn="0" w:noHBand="0" w:noVBand="1"/>
      </w:tblPr>
      <w:tblGrid>
        <w:gridCol w:w="8571"/>
        <w:gridCol w:w="883"/>
      </w:tblGrid>
      <w:tr w:rsidR="009B6468" w:rsidRPr="007B5704" w14:paraId="7F17D8D4" w14:textId="77777777" w:rsidTr="00B345CE">
        <w:trPr>
          <w:trHeight w:val="720"/>
        </w:trPr>
        <w:tc>
          <w:tcPr>
            <w:tcW w:w="8571" w:type="dxa"/>
          </w:tcPr>
          <w:p w14:paraId="0A5B65F1" w14:textId="03B8401C" w:rsidR="009B6468" w:rsidRDefault="0027134D" w:rsidP="00B345CE">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883" w:type="dxa"/>
          </w:tcPr>
          <w:p w14:paraId="6F628120" w14:textId="77777777" w:rsidR="009B6468" w:rsidRPr="00A87AF2" w:rsidRDefault="009B6468" w:rsidP="00B345CE">
            <w:pPr>
              <w:rPr>
                <w:sz w:val="4"/>
                <w:szCs w:val="4"/>
              </w:rPr>
            </w:pPr>
          </w:p>
          <w:p w14:paraId="310099C5" w14:textId="47F0DCEE" w:rsidR="009B6468" w:rsidRPr="003A39F9" w:rsidRDefault="009B6468" w:rsidP="00B345CE">
            <w:pPr>
              <w:jc w:val="right"/>
              <w:rPr>
                <w:b/>
              </w:rPr>
            </w:pPr>
            <w:r w:rsidRPr="003A39F9">
              <w:rPr>
                <w:b/>
              </w:rPr>
              <w:t>(</w:t>
            </w:r>
            <w:r>
              <w:rPr>
                <w:b/>
              </w:rPr>
              <w:t>4</w:t>
            </w:r>
            <w:r w:rsidR="001E2CC1">
              <w:rPr>
                <w:b/>
              </w:rPr>
              <w:t>-A2</w:t>
            </w:r>
            <w:r w:rsidRPr="003A39F9">
              <w:rPr>
                <w:b/>
              </w:rPr>
              <w:t>)</w:t>
            </w:r>
          </w:p>
        </w:tc>
      </w:tr>
    </w:tbl>
    <w:p w14:paraId="79BA830F" w14:textId="32B53A44" w:rsidR="009B6468" w:rsidRDefault="009B6468" w:rsidP="009B6468">
      <w:r>
        <w:t xml:space="preserve">The fitting algorithm will nonetheless aim at producing a good fit (Eq. </w:t>
      </w:r>
      <w:r w:rsidR="00B345CE">
        <w:t>(4-A1)</w:t>
      </w:r>
      <w:r>
        <w:t>); thus, the following approximations are expected:</w:t>
      </w:r>
    </w:p>
    <w:tbl>
      <w:tblPr>
        <w:tblW w:w="9454" w:type="dxa"/>
        <w:tblLook w:val="04A0" w:firstRow="1" w:lastRow="0" w:firstColumn="1" w:lastColumn="0" w:noHBand="0" w:noVBand="1"/>
      </w:tblPr>
      <w:tblGrid>
        <w:gridCol w:w="8571"/>
        <w:gridCol w:w="883"/>
      </w:tblGrid>
      <w:tr w:rsidR="009B6468" w:rsidRPr="007B5704" w14:paraId="2C848194" w14:textId="77777777" w:rsidTr="00B345CE">
        <w:trPr>
          <w:trHeight w:val="720"/>
        </w:trPr>
        <w:tc>
          <w:tcPr>
            <w:tcW w:w="8571" w:type="dxa"/>
          </w:tcPr>
          <w:p w14:paraId="16BC41C4" w14:textId="0385FC0C" w:rsidR="009B6468" w:rsidRDefault="0027134D" w:rsidP="00B345CE">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4F33BCA4" w14:textId="77777777" w:rsidR="009B6468" w:rsidRPr="00A87AF2" w:rsidRDefault="009B6468" w:rsidP="00B345CE">
            <w:pPr>
              <w:rPr>
                <w:sz w:val="4"/>
                <w:szCs w:val="4"/>
              </w:rPr>
            </w:pPr>
          </w:p>
          <w:p w14:paraId="0ED8C183" w14:textId="1F88E64A" w:rsidR="009B6468" w:rsidRPr="003A39F9" w:rsidRDefault="009B6468" w:rsidP="00B345CE">
            <w:pPr>
              <w:jc w:val="right"/>
              <w:rPr>
                <w:b/>
              </w:rPr>
            </w:pPr>
            <w:r w:rsidRPr="003A39F9">
              <w:rPr>
                <w:b/>
              </w:rPr>
              <w:t>(</w:t>
            </w:r>
            <w:r>
              <w:rPr>
                <w:b/>
              </w:rPr>
              <w:t>4</w:t>
            </w:r>
            <w:r w:rsidR="001E2CC1">
              <w:rPr>
                <w:b/>
              </w:rPr>
              <w:t>-A3</w:t>
            </w:r>
            <w:r w:rsidRPr="003A39F9">
              <w:rPr>
                <w:b/>
              </w:rPr>
              <w:t>)</w:t>
            </w:r>
          </w:p>
        </w:tc>
      </w:tr>
      <w:tr w:rsidR="00376699" w:rsidRPr="007B5704" w14:paraId="65DEE867" w14:textId="77777777" w:rsidTr="00376699">
        <w:trPr>
          <w:trHeight w:val="720"/>
        </w:trPr>
        <w:tc>
          <w:tcPr>
            <w:tcW w:w="8571" w:type="dxa"/>
          </w:tcPr>
          <w:p w14:paraId="0A2A956D" w14:textId="69D796A1" w:rsidR="00376699" w:rsidRPr="00376699" w:rsidRDefault="0027134D" w:rsidP="00B345CE">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71280A08" w14:textId="77777777" w:rsidR="00376699" w:rsidRPr="00A87AF2" w:rsidRDefault="00376699" w:rsidP="00B345CE">
            <w:pPr>
              <w:rPr>
                <w:sz w:val="4"/>
                <w:szCs w:val="4"/>
              </w:rPr>
            </w:pPr>
          </w:p>
          <w:p w14:paraId="5B730049" w14:textId="1ECF2884" w:rsidR="00376699" w:rsidRPr="00376699" w:rsidRDefault="00376699" w:rsidP="00376699">
            <w:pPr>
              <w:rPr>
                <w:sz w:val="4"/>
                <w:szCs w:val="4"/>
              </w:rPr>
            </w:pPr>
            <w:r w:rsidRPr="003A39F9">
              <w:rPr>
                <w:b/>
              </w:rPr>
              <w:t>(</w:t>
            </w:r>
            <w:r>
              <w:rPr>
                <w:b/>
              </w:rPr>
              <w:t>4-A4</w:t>
            </w:r>
            <w:r w:rsidRPr="003A39F9">
              <w:rPr>
                <w:b/>
              </w:rPr>
              <w:t>)</w:t>
            </w:r>
          </w:p>
        </w:tc>
      </w:tr>
    </w:tbl>
    <w:p w14:paraId="0B505A4A" w14:textId="0D0A1360" w:rsidR="009B6468" w:rsidRDefault="009B6468" w:rsidP="009B6468">
      <w:r>
        <w:lastRenderedPageBreak/>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and substituting for </w:t>
      </w:r>
      <w:r w:rsidR="00B345CE">
        <w:rPr>
          <w:i/>
        </w:rPr>
        <w:t>M</w:t>
      </w:r>
      <w:r w:rsidR="00B345CE">
        <w:rPr>
          <w:i/>
          <w:vertAlign w:val="subscript"/>
        </w:rPr>
        <w:t>i</w:t>
      </w:r>
      <w:r w:rsidR="00B345CE">
        <w:t xml:space="preserve"> condenses Eq. (4-A2)</w:t>
      </w:r>
      <w:r>
        <w:t xml:space="preserve"> to:</w:t>
      </w:r>
    </w:p>
    <w:tbl>
      <w:tblPr>
        <w:tblW w:w="9454" w:type="dxa"/>
        <w:tblLook w:val="04A0" w:firstRow="1" w:lastRow="0" w:firstColumn="1" w:lastColumn="0" w:noHBand="0" w:noVBand="1"/>
      </w:tblPr>
      <w:tblGrid>
        <w:gridCol w:w="8571"/>
        <w:gridCol w:w="883"/>
      </w:tblGrid>
      <w:tr w:rsidR="009B6468" w:rsidRPr="007B5704" w14:paraId="1FF601BC" w14:textId="77777777" w:rsidTr="00B345CE">
        <w:trPr>
          <w:trHeight w:val="720"/>
        </w:trPr>
        <w:tc>
          <w:tcPr>
            <w:tcW w:w="8571" w:type="dxa"/>
          </w:tcPr>
          <w:p w14:paraId="11DECD87" w14:textId="4EEA99D0" w:rsidR="009B6468" w:rsidRDefault="0027134D" w:rsidP="00B345CE">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883" w:type="dxa"/>
          </w:tcPr>
          <w:p w14:paraId="2B7F7E86" w14:textId="77777777" w:rsidR="009B6468" w:rsidRPr="00A87AF2" w:rsidRDefault="009B6468" w:rsidP="00B345CE">
            <w:pPr>
              <w:rPr>
                <w:sz w:val="4"/>
                <w:szCs w:val="4"/>
              </w:rPr>
            </w:pPr>
          </w:p>
          <w:p w14:paraId="5525A349" w14:textId="41D5FF12" w:rsidR="009B6468" w:rsidRPr="003A39F9" w:rsidRDefault="009B6468" w:rsidP="00376699">
            <w:pPr>
              <w:jc w:val="right"/>
              <w:rPr>
                <w:b/>
              </w:rPr>
            </w:pPr>
            <w:r w:rsidRPr="003A39F9">
              <w:rPr>
                <w:b/>
              </w:rPr>
              <w:t>(</w:t>
            </w:r>
            <w:r>
              <w:rPr>
                <w:b/>
              </w:rPr>
              <w:t>4</w:t>
            </w:r>
            <w:r w:rsidR="001E2CC1">
              <w:rPr>
                <w:b/>
              </w:rPr>
              <w:t>-A</w:t>
            </w:r>
            <w:r w:rsidR="00376699">
              <w:rPr>
                <w:b/>
              </w:rPr>
              <w:t>5</w:t>
            </w:r>
            <w:r w:rsidRPr="003A39F9">
              <w:rPr>
                <w:b/>
              </w:rPr>
              <w:t>)</w:t>
            </w:r>
          </w:p>
        </w:tc>
      </w:tr>
    </w:tbl>
    <w:p w14:paraId="64F40A7E" w14:textId="2380C22A" w:rsidR="009B6468" w:rsidRDefault="009B6468" w:rsidP="009B6468">
      <w:r>
        <w:t xml:space="preserve">The </w:t>
      </w:r>
      <w:r w:rsidR="00B345CE">
        <w:rPr>
          <w:i/>
        </w:rPr>
        <w:t>M</w:t>
      </w:r>
      <w:r w:rsidR="00B345CE">
        <w:rPr>
          <w:i/>
          <w:vertAlign w:val="subscript"/>
        </w:rPr>
        <w:t>i</w:t>
      </w:r>
      <w:r>
        <w:t xml:space="preserve"> terms cancel, 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rsidR="00B345CE">
        <w:t xml:space="preserve"> for k ≠ j</w:t>
      </w:r>
      <w:r>
        <w:t>:</w:t>
      </w:r>
    </w:p>
    <w:tbl>
      <w:tblPr>
        <w:tblW w:w="9454" w:type="dxa"/>
        <w:tblLook w:val="04A0" w:firstRow="1" w:lastRow="0" w:firstColumn="1" w:lastColumn="0" w:noHBand="0" w:noVBand="1"/>
      </w:tblPr>
      <w:tblGrid>
        <w:gridCol w:w="8571"/>
        <w:gridCol w:w="883"/>
      </w:tblGrid>
      <w:tr w:rsidR="009B6468" w:rsidRPr="007B5704" w14:paraId="72F6E1D6" w14:textId="77777777" w:rsidTr="00B345CE">
        <w:trPr>
          <w:trHeight w:val="720"/>
        </w:trPr>
        <w:tc>
          <w:tcPr>
            <w:tcW w:w="8571" w:type="dxa"/>
          </w:tcPr>
          <w:p w14:paraId="2C2A0BD8" w14:textId="2F15217F" w:rsidR="009B6468" w:rsidRDefault="0027134D" w:rsidP="00B345CE">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883" w:type="dxa"/>
          </w:tcPr>
          <w:p w14:paraId="64153967" w14:textId="77777777" w:rsidR="009B6468" w:rsidRPr="00A87AF2" w:rsidRDefault="009B6468" w:rsidP="00B345CE">
            <w:pPr>
              <w:rPr>
                <w:sz w:val="4"/>
                <w:szCs w:val="4"/>
              </w:rPr>
            </w:pPr>
          </w:p>
          <w:p w14:paraId="1D481FC1" w14:textId="2FF0B578" w:rsidR="009B6468" w:rsidRPr="003A39F9" w:rsidRDefault="009B6468" w:rsidP="00B345CE">
            <w:pPr>
              <w:jc w:val="right"/>
              <w:rPr>
                <w:b/>
              </w:rPr>
            </w:pPr>
            <w:r w:rsidRPr="003A39F9">
              <w:rPr>
                <w:b/>
              </w:rPr>
              <w:t>(</w:t>
            </w:r>
            <w:r>
              <w:rPr>
                <w:b/>
              </w:rPr>
              <w:t>4</w:t>
            </w:r>
            <w:r w:rsidR="00376699">
              <w:rPr>
                <w:b/>
              </w:rPr>
              <w:t>-A6</w:t>
            </w:r>
            <w:r w:rsidRPr="003A39F9">
              <w:rPr>
                <w:b/>
              </w:rPr>
              <w:t>)</w:t>
            </w:r>
          </w:p>
        </w:tc>
      </w:tr>
    </w:tbl>
    <w:p w14:paraId="425D309B" w14:textId="3980B1FE" w:rsidR="009B6468" w:rsidRDefault="009B6468" w:rsidP="009B6468">
      <w:r>
        <w:t>For the Sled and Pike model of qMT, the calibration measurement we are interested in as a possible source of error in this work is B</w:t>
      </w:r>
      <w:r w:rsidRPr="00B345CE">
        <w:rPr>
          <w:vertAlign w:val="subscript"/>
        </w:rPr>
        <w:t>1</w:t>
      </w:r>
      <w:r>
        <w:t>, and the explicitly fitted parameters are F, k</w:t>
      </w:r>
      <w:r w:rsidRPr="00B345CE">
        <w:rPr>
          <w:vertAlign w:val="subscript"/>
        </w:rPr>
        <w:t>f</w:t>
      </w:r>
      <w:r>
        <w:t>, T</w:t>
      </w:r>
      <w:r w:rsidRPr="00B345CE">
        <w:rPr>
          <w:vertAlign w:val="subscript"/>
        </w:rPr>
        <w:t>2f</w:t>
      </w:r>
      <w:r>
        <w:t xml:space="preserve"> and T</w:t>
      </w:r>
      <w:r w:rsidRPr="00B345CE">
        <w:rPr>
          <w:vertAlign w:val="subscript"/>
        </w:rPr>
        <w:t>2r</w:t>
      </w:r>
      <w:r>
        <w:t>:</w:t>
      </w:r>
    </w:p>
    <w:tbl>
      <w:tblPr>
        <w:tblW w:w="9454" w:type="dxa"/>
        <w:tblLook w:val="04A0" w:firstRow="1" w:lastRow="0" w:firstColumn="1" w:lastColumn="0" w:noHBand="0" w:noVBand="1"/>
      </w:tblPr>
      <w:tblGrid>
        <w:gridCol w:w="8571"/>
        <w:gridCol w:w="883"/>
      </w:tblGrid>
      <w:tr w:rsidR="009B6468" w:rsidRPr="007B5704" w14:paraId="5820ED1D" w14:textId="77777777" w:rsidTr="00B345CE">
        <w:trPr>
          <w:trHeight w:val="720"/>
        </w:trPr>
        <w:tc>
          <w:tcPr>
            <w:tcW w:w="8571" w:type="dxa"/>
          </w:tcPr>
          <w:p w14:paraId="5D0AF20B" w14:textId="7B9869B0" w:rsidR="009B6468" w:rsidRDefault="00B345CE" w:rsidP="00B345CE">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7F485CA" w14:textId="77777777" w:rsidR="009B6468" w:rsidRPr="00A87AF2" w:rsidRDefault="009B6468" w:rsidP="00B345CE">
            <w:pPr>
              <w:rPr>
                <w:sz w:val="4"/>
                <w:szCs w:val="4"/>
              </w:rPr>
            </w:pPr>
          </w:p>
          <w:p w14:paraId="4ABD382D" w14:textId="6BBF26D1" w:rsidR="009B6468" w:rsidRPr="003A39F9" w:rsidRDefault="009B6468" w:rsidP="00376699">
            <w:pPr>
              <w:jc w:val="right"/>
              <w:rPr>
                <w:b/>
              </w:rPr>
            </w:pPr>
            <w:r w:rsidRPr="003A39F9">
              <w:rPr>
                <w:b/>
              </w:rPr>
              <w:t>(</w:t>
            </w:r>
            <w:r>
              <w:rPr>
                <w:b/>
              </w:rPr>
              <w:t>4</w:t>
            </w:r>
            <w:r w:rsidR="001E2CC1">
              <w:rPr>
                <w:b/>
              </w:rPr>
              <w:t>-A</w:t>
            </w:r>
            <w:r w:rsidR="00376699">
              <w:rPr>
                <w:b/>
              </w:rPr>
              <w:t>7</w:t>
            </w:r>
            <w:r w:rsidRPr="003A39F9">
              <w:rPr>
                <w:b/>
              </w:rPr>
              <w:t>)</w:t>
            </w:r>
          </w:p>
        </w:tc>
      </w:tr>
    </w:tbl>
    <w:p w14:paraId="19393338" w14:textId="5DA2D0BC" w:rsidR="009B6468" w:rsidRDefault="009B6468" w:rsidP="009B6468">
      <w:r>
        <w:t xml:space="preserve">The sensitivity of a measurement </w:t>
      </w:r>
      <w:r w:rsidR="00B345CE">
        <w:rPr>
          <w:i/>
        </w:rPr>
        <w:t>M</w:t>
      </w:r>
      <w:r w:rsidR="00B345CE">
        <w:rPr>
          <w:i/>
          <w:vertAlign w:val="subscript"/>
        </w:rPr>
        <w:t>i</w:t>
      </w:r>
      <w:r>
        <w:t xml:space="preserve"> relative to a model parameter pk is defined as</w:t>
      </w:r>
      <w:r w:rsidR="00B345CE">
        <w:t xml:space="preserve"> </w:t>
      </w:r>
      <w:r w:rsidR="00B345CE">
        <w:fldChar w:fldCharType="begin"/>
      </w:r>
      <w:r w:rsidR="00B345CE">
        <w:instrText xml:space="preserve"> ADDIN EN.CITE &lt;EndNote&gt;&lt;Cite&gt;&lt;Author&gt;Cruz&lt;/Author&gt;&lt;Year&gt;1973&lt;/Year&gt;&lt;RecNum&gt;8188&lt;/RecNum&gt;&lt;DisplayText&gt;[61]&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B345CE">
        <w:fldChar w:fldCharType="separate"/>
      </w:r>
      <w:r w:rsidR="00B345CE">
        <w:rPr>
          <w:noProof/>
        </w:rPr>
        <w:t>[61]</w:t>
      </w:r>
      <w:r w:rsidR="00B345CE">
        <w:fldChar w:fldCharType="end"/>
      </w:r>
      <w:r>
        <w:t>:</w:t>
      </w:r>
    </w:p>
    <w:tbl>
      <w:tblPr>
        <w:tblW w:w="9454" w:type="dxa"/>
        <w:tblLook w:val="04A0" w:firstRow="1" w:lastRow="0" w:firstColumn="1" w:lastColumn="0" w:noHBand="0" w:noVBand="1"/>
      </w:tblPr>
      <w:tblGrid>
        <w:gridCol w:w="8571"/>
        <w:gridCol w:w="883"/>
      </w:tblGrid>
      <w:tr w:rsidR="009B6468" w:rsidRPr="007B5704" w14:paraId="023D6F57" w14:textId="77777777" w:rsidTr="00B345CE">
        <w:trPr>
          <w:trHeight w:val="720"/>
        </w:trPr>
        <w:tc>
          <w:tcPr>
            <w:tcW w:w="8571" w:type="dxa"/>
          </w:tcPr>
          <w:p w14:paraId="6C11A1F7" w14:textId="26001CBA" w:rsidR="009B6468" w:rsidRDefault="0027134D" w:rsidP="00B345CE">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883" w:type="dxa"/>
          </w:tcPr>
          <w:p w14:paraId="7B7F685A" w14:textId="77777777" w:rsidR="009B6468" w:rsidRPr="00A87AF2" w:rsidRDefault="009B6468" w:rsidP="00B345CE">
            <w:pPr>
              <w:rPr>
                <w:sz w:val="4"/>
                <w:szCs w:val="4"/>
              </w:rPr>
            </w:pPr>
          </w:p>
          <w:p w14:paraId="61D34CFD" w14:textId="1C5B7320" w:rsidR="009B6468" w:rsidRPr="003A39F9" w:rsidRDefault="009B6468" w:rsidP="00376699">
            <w:pPr>
              <w:jc w:val="right"/>
              <w:rPr>
                <w:b/>
              </w:rPr>
            </w:pPr>
            <w:r w:rsidRPr="003A39F9">
              <w:rPr>
                <w:b/>
              </w:rPr>
              <w:t>(</w:t>
            </w:r>
            <w:r>
              <w:rPr>
                <w:b/>
              </w:rPr>
              <w:t>4</w:t>
            </w:r>
            <w:r w:rsidR="001E2CC1">
              <w:rPr>
                <w:b/>
              </w:rPr>
              <w:t>-A</w:t>
            </w:r>
            <w:r w:rsidR="00376699">
              <w:rPr>
                <w:b/>
              </w:rPr>
              <w:t>8</w:t>
            </w:r>
            <w:r w:rsidRPr="003A39F9">
              <w:rPr>
                <w:b/>
              </w:rPr>
              <w:t>)</w:t>
            </w:r>
          </w:p>
        </w:tc>
      </w:tr>
    </w:tbl>
    <w:p w14:paraId="5859ECBE" w14:textId="2EC97531" w:rsidR="009B6468" w:rsidRDefault="009B6468" w:rsidP="009B6468">
      <w:r>
        <w:t>For</w:t>
      </w:r>
      <w:r w:rsidR="00B345CE">
        <w:t xml:space="preserve"> a set of N measurements, Eqs. (4-A7) and (4-A8)</w:t>
      </w:r>
      <w:r>
        <w:t xml:space="preserve"> simplify to matrix form:</w:t>
      </w:r>
    </w:p>
    <w:tbl>
      <w:tblPr>
        <w:tblW w:w="9454" w:type="dxa"/>
        <w:tblLook w:val="04A0" w:firstRow="1" w:lastRow="0" w:firstColumn="1" w:lastColumn="0" w:noHBand="0" w:noVBand="1"/>
      </w:tblPr>
      <w:tblGrid>
        <w:gridCol w:w="8571"/>
        <w:gridCol w:w="883"/>
      </w:tblGrid>
      <w:tr w:rsidR="009B6468" w:rsidRPr="007B5704" w14:paraId="568AB57F" w14:textId="77777777" w:rsidTr="00B345CE">
        <w:trPr>
          <w:trHeight w:val="720"/>
        </w:trPr>
        <w:tc>
          <w:tcPr>
            <w:tcW w:w="8571" w:type="dxa"/>
          </w:tcPr>
          <w:p w14:paraId="78488794" w14:textId="0B463089" w:rsidR="009B6468" w:rsidRDefault="0027134D"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11862869" w14:textId="77777777" w:rsidR="009B6468" w:rsidRPr="00A87AF2" w:rsidRDefault="009B6468" w:rsidP="00B345CE">
            <w:pPr>
              <w:rPr>
                <w:sz w:val="4"/>
                <w:szCs w:val="4"/>
              </w:rPr>
            </w:pPr>
          </w:p>
          <w:p w14:paraId="62C9107F" w14:textId="2058A9D5" w:rsidR="009B6468" w:rsidRPr="003A39F9" w:rsidRDefault="009B6468" w:rsidP="00376699">
            <w:pPr>
              <w:jc w:val="right"/>
              <w:rPr>
                <w:b/>
              </w:rPr>
            </w:pPr>
            <w:r w:rsidRPr="003A39F9">
              <w:rPr>
                <w:b/>
              </w:rPr>
              <w:t>(</w:t>
            </w:r>
            <w:r>
              <w:rPr>
                <w:b/>
              </w:rPr>
              <w:t>4</w:t>
            </w:r>
            <w:r w:rsidR="001E2CC1">
              <w:rPr>
                <w:b/>
              </w:rPr>
              <w:t>-A</w:t>
            </w:r>
            <w:r w:rsidR="00376699">
              <w:rPr>
                <w:b/>
              </w:rPr>
              <w:t>9</w:t>
            </w:r>
            <w:r w:rsidRPr="003A39F9">
              <w:rPr>
                <w:b/>
              </w:rPr>
              <w:t>)</w:t>
            </w:r>
          </w:p>
        </w:tc>
      </w:tr>
    </w:tbl>
    <w:p w14:paraId="4BE30041" w14:textId="0E4DCCF4" w:rsidR="009B6468" w:rsidRDefault="009B6468" w:rsidP="009B6468">
      <w:r>
        <w:t xml:space="preserve">For a given error in </w:t>
      </w:r>
      <w:r w:rsidR="00B345CE">
        <w:t>B</w:t>
      </w:r>
      <w:r w:rsidR="00B345CE">
        <w:rPr>
          <w:vertAlign w:val="subscript"/>
        </w:rPr>
        <w:t>1</w:t>
      </w:r>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B345CE">
        <w:t xml:space="preserve">), Eq. (4-A10) </w:t>
      </w:r>
      <w:r>
        <w:t xml:space="preserve">could be minimized to estimate the errors in each fitting parameter </w:t>
      </w:r>
      <w:r w:rsidR="00B345CE">
        <w:t>(</w:t>
      </w:r>
      <m:oMath>
        <m:r>
          <m:rPr>
            <m:sty m:val="p"/>
          </m:rPr>
          <w:rPr>
            <w:rFonts w:ascii="Cambria Math" w:hAnsi="Cambria Math"/>
          </w:rPr>
          <m:t>Δ</m:t>
        </m:r>
        <m:r>
          <w:rPr>
            <w:rFonts w:ascii="Cambria Math" w:hAnsi="Cambria Math"/>
          </w:rPr>
          <m:t>F</m:t>
        </m:r>
      </m:oMath>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rsidR="00B345CE">
        <w:t>)</w:t>
      </w:r>
      <w:r>
        <w:t xml:space="preserve"> having known sensitivity values, which can be calculated analytically or through numerical simulations. However, to simplify the analysis, we chose to compare each fitting parameter </w:t>
      </w:r>
      <w:r w:rsidR="00B345CE">
        <w:rPr>
          <w:i/>
        </w:rPr>
        <w:t>p</w:t>
      </w:r>
      <w:r w:rsidR="00B345CE">
        <w:rPr>
          <w:i/>
          <w:vertAlign w:val="subscript"/>
        </w:rPr>
        <w:t>k</w:t>
      </w:r>
      <w:r>
        <w:t xml:space="preserve"> independently to find possible easy-to-understand metrics to </w:t>
      </w:r>
      <w:r>
        <w:lastRenderedPageBreak/>
        <w:t>compare fitting parameter sensitivity to B</w:t>
      </w:r>
      <w:r w:rsidRPr="00B345CE">
        <w:rPr>
          <w:vertAlign w:val="subscript"/>
        </w:rPr>
        <w:t>1</w:t>
      </w:r>
      <w:r>
        <w:t xml:space="preserve"> inaccuracies. For each fitting parameter of interest </w:t>
      </w:r>
      <w:r w:rsidR="00B345CE">
        <w:rPr>
          <w:lang w:val="en-CA" w:eastAsia="en-CA"/>
        </w:rPr>
        <w:t>(</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sidR="00B345CE">
        <w:rPr>
          <w:lang w:val="en-CA" w:eastAsia="en-CA"/>
        </w:rPr>
        <w:t xml:space="preserve"> </w:t>
      </w:r>
      <w:r w:rsidR="00B345CE">
        <w:t xml:space="preserve"> values to 0. Equation (4-A9)</w:t>
      </w:r>
      <w:r>
        <w:t xml:space="preserve"> now simplifies to a vector equation:</w:t>
      </w:r>
    </w:p>
    <w:tbl>
      <w:tblPr>
        <w:tblW w:w="9454" w:type="dxa"/>
        <w:tblLook w:val="04A0" w:firstRow="1" w:lastRow="0" w:firstColumn="1" w:lastColumn="0" w:noHBand="0" w:noVBand="1"/>
      </w:tblPr>
      <w:tblGrid>
        <w:gridCol w:w="8397"/>
        <w:gridCol w:w="1057"/>
      </w:tblGrid>
      <w:tr w:rsidR="009B6468" w:rsidRPr="007B5704" w14:paraId="7322044A" w14:textId="77777777" w:rsidTr="00376699">
        <w:trPr>
          <w:trHeight w:val="720"/>
        </w:trPr>
        <w:tc>
          <w:tcPr>
            <w:tcW w:w="8397" w:type="dxa"/>
          </w:tcPr>
          <w:p w14:paraId="338CC88A" w14:textId="5DF9895C" w:rsidR="009B6468" w:rsidRDefault="0027134D" w:rsidP="00B345CE">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3AF61E37" w14:textId="77777777" w:rsidR="009B6468" w:rsidRPr="00A87AF2" w:rsidRDefault="009B6468" w:rsidP="00B345CE">
            <w:pPr>
              <w:rPr>
                <w:sz w:val="4"/>
                <w:szCs w:val="4"/>
              </w:rPr>
            </w:pPr>
          </w:p>
          <w:p w14:paraId="0EF1F3C8" w14:textId="0D15E4C4" w:rsidR="009B6468" w:rsidRPr="003A39F9" w:rsidRDefault="009B6468" w:rsidP="00376699">
            <w:pPr>
              <w:jc w:val="right"/>
              <w:rPr>
                <w:b/>
              </w:rPr>
            </w:pPr>
            <w:r w:rsidRPr="003A39F9">
              <w:rPr>
                <w:b/>
              </w:rPr>
              <w:t>(</w:t>
            </w:r>
            <w:r>
              <w:rPr>
                <w:b/>
              </w:rPr>
              <w:t>4</w:t>
            </w:r>
            <w:r w:rsidR="001E2CC1">
              <w:rPr>
                <w:b/>
              </w:rPr>
              <w:t>-A</w:t>
            </w:r>
            <w:r w:rsidR="00376699">
              <w:rPr>
                <w:b/>
              </w:rPr>
              <w:t>10</w:t>
            </w:r>
            <w:r w:rsidRPr="003A39F9">
              <w:rPr>
                <w:b/>
              </w:rPr>
              <w:t>)</w:t>
            </w:r>
          </w:p>
        </w:tc>
      </w:tr>
    </w:tbl>
    <w:p w14:paraId="22C73692" w14:textId="1EEA5A65" w:rsidR="009B6468" w:rsidRDefault="009B6468" w:rsidP="009B6468">
      <w:r>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 of interest </w:t>
      </w:r>
      <w:r w:rsidRPr="009E0351">
        <w:rPr>
          <w:i/>
        </w:rPr>
        <w:t>p</w:t>
      </w:r>
      <w:r w:rsidR="009E0351">
        <w:t xml:space="preserve"> in Equation (4-A9)</w:t>
      </w:r>
      <w:r>
        <w:t xml:space="preserve">, similar to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is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separating the norm of the vectors </w:t>
      </w:r>
      <w:r w:rsidR="009E0351">
        <w:t>(</w:t>
      </w:r>
      <m:oMath>
        <m:d>
          <m:dPr>
            <m:begChr m:val="‖"/>
            <m:endChr m:val="‖"/>
            <m:ctrlPr>
              <w:rPr>
                <w:rFonts w:ascii="Cambria Math" w:hAnsi="Cambria Math"/>
                <w:i/>
              </w:rPr>
            </m:ctrlPr>
          </m:dPr>
          <m:e>
            <m:r>
              <m:rPr>
                <m:sty m:val="bi"/>
              </m:rPr>
              <w:rPr>
                <w:rFonts w:ascii="Cambria Math" w:hAnsi="Cambria Math"/>
              </w:rPr>
              <m:t>S</m:t>
            </m:r>
          </m:e>
        </m:d>
        <m:r>
          <w:rPr>
            <w:rFonts w:ascii="Cambria Math" w:hAnsi="Cambria Math"/>
          </w:rPr>
          <m:t>)</m:t>
        </m:r>
      </m:oMath>
      <w:r>
        <w:t xml:space="preserve"> and their unit vectors </w:t>
      </w:r>
      <w:r w:rsidR="009E0351">
        <w:t>(</w:t>
      </w:r>
      <m:oMath>
        <m:acc>
          <m:accPr>
            <m:ctrlPr>
              <w:rPr>
                <w:rFonts w:ascii="Cambria Math" w:hAnsi="Cambria Math"/>
                <w:i/>
              </w:rPr>
            </m:ctrlPr>
          </m:accPr>
          <m:e>
            <m:r>
              <w:rPr>
                <w:rFonts w:ascii="Cambria Math" w:hAnsi="Cambria Math"/>
              </w:rPr>
              <m:t>S</m:t>
            </m:r>
          </m:e>
        </m:acc>
        <m:r>
          <w:rPr>
            <w:rFonts w:ascii="Cambria Math" w:hAnsi="Cambria Math"/>
          </w:rPr>
          <m:t>)</m:t>
        </m:r>
      </m:oMath>
      <w:r>
        <w:t xml:space="preserve">. Also, because </w:t>
      </w:r>
      <m:oMath>
        <m:r>
          <m:rPr>
            <m:sty m:val="p"/>
          </m:rPr>
          <w:rPr>
            <w:rFonts w:ascii="Cambria Math" w:hAnsi="Cambria Math"/>
          </w:rPr>
          <m:t>Δ</m:t>
        </m:r>
        <m:r>
          <w:rPr>
            <w:rFonts w:ascii="Cambria Math" w:hAnsi="Cambria Math"/>
          </w:rPr>
          <m:t>p</m:t>
        </m:r>
      </m:oMath>
      <w:r w:rsidR="009E0351">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9E0351">
        <w:rPr>
          <w:rFonts w:eastAsiaTheme="minorEastAsia"/>
        </w:rPr>
        <w:t xml:space="preserve"> </w:t>
      </w:r>
      <w:r>
        <w:t xml:space="preserve">are absolute errors, they are scaled by the parameter values </w:t>
      </w:r>
      <w:r w:rsidR="009E0351">
        <w:t>(</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p</m:t>
        </m:r>
        <m:r>
          <m:rPr>
            <m:sty m:val="p"/>
          </m:rPr>
          <w:rPr>
            <w:rFonts w:ascii="Cambria Math" w:hAnsi="Cambria Math"/>
          </w:rPr>
          <m:t>∙</m:t>
        </m:r>
        <m:r>
          <w:rPr>
            <w:rFonts w:ascii="Cambria Math" w:hAnsi="Cambria Math"/>
          </w:rPr>
          <m:t>p</m:t>
        </m:r>
      </m:oMath>
      <w:r w:rsidR="009E0351">
        <w:t xml:space="preserve">, where </w:t>
      </w:r>
      <m:oMath>
        <m:r>
          <m:rPr>
            <m:sty m:val="p"/>
          </m:rPr>
          <w:rPr>
            <w:rFonts w:ascii="Cambria Math" w:hAnsi="Cambria Math"/>
          </w:rPr>
          <m:t>δ</m:t>
        </m:r>
        <m:r>
          <w:rPr>
            <w:rFonts w:ascii="Cambria Math" w:hAnsi="Cambria Math"/>
          </w:rPr>
          <m:t>p</m:t>
        </m:r>
      </m:oMath>
      <w:r w:rsidR="009E0351">
        <w:t xml:space="preserve"> is the relative error)</w:t>
      </w:r>
      <w:r>
        <w:t>. To better compare each parameter, the relative error is preferred:</w:t>
      </w:r>
    </w:p>
    <w:tbl>
      <w:tblPr>
        <w:tblW w:w="9454" w:type="dxa"/>
        <w:tblLook w:val="04A0" w:firstRow="1" w:lastRow="0" w:firstColumn="1" w:lastColumn="0" w:noHBand="0" w:noVBand="1"/>
      </w:tblPr>
      <w:tblGrid>
        <w:gridCol w:w="8397"/>
        <w:gridCol w:w="1057"/>
      </w:tblGrid>
      <w:tr w:rsidR="009B6468" w:rsidRPr="007B5704" w14:paraId="261A6D5F" w14:textId="77777777" w:rsidTr="001E2CC1">
        <w:trPr>
          <w:trHeight w:val="720"/>
        </w:trPr>
        <w:tc>
          <w:tcPr>
            <w:tcW w:w="8397" w:type="dxa"/>
          </w:tcPr>
          <w:p w14:paraId="55E43397" w14:textId="3946760D" w:rsidR="009B6468" w:rsidRDefault="00B345CE" w:rsidP="00B345CE">
            <m:oMathPara>
              <m:oMath>
                <m:r>
                  <m:rPr>
                    <m:sty m:val="p"/>
                  </m:rPr>
                  <w:rPr>
                    <w:rFonts w:ascii="Cambria Math" w:hAnsi="Cambria Math"/>
                  </w:rPr>
                  <m:t>δ</m:t>
                </m:r>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2E9C049E" w14:textId="77777777" w:rsidR="009B6468" w:rsidRPr="00A87AF2" w:rsidRDefault="009B6468" w:rsidP="00B345CE">
            <w:pPr>
              <w:rPr>
                <w:sz w:val="4"/>
                <w:szCs w:val="4"/>
              </w:rPr>
            </w:pPr>
          </w:p>
          <w:p w14:paraId="3269F64B" w14:textId="44856889" w:rsidR="009B6468" w:rsidRPr="003A39F9" w:rsidRDefault="009B6468" w:rsidP="00376699">
            <w:pPr>
              <w:jc w:val="right"/>
              <w:rPr>
                <w:b/>
              </w:rPr>
            </w:pPr>
            <w:r w:rsidRPr="003A39F9">
              <w:rPr>
                <w:b/>
              </w:rPr>
              <w:t>(</w:t>
            </w:r>
            <w:r>
              <w:rPr>
                <w:b/>
              </w:rPr>
              <w:t>4</w:t>
            </w:r>
            <w:r w:rsidRPr="003A39F9">
              <w:rPr>
                <w:b/>
              </w:rPr>
              <w:t>-</w:t>
            </w:r>
            <w:r w:rsidR="001E2CC1">
              <w:rPr>
                <w:b/>
              </w:rPr>
              <w:t>A</w:t>
            </w:r>
            <w:r w:rsidRPr="003A39F9">
              <w:rPr>
                <w:b/>
              </w:rPr>
              <w:t>1</w:t>
            </w:r>
            <w:r w:rsidR="00376699">
              <w:rPr>
                <w:b/>
              </w:rPr>
              <w:t>1</w:t>
            </w:r>
            <w:r w:rsidRPr="003A39F9">
              <w:rPr>
                <w:b/>
              </w:rPr>
              <w:t>)</w:t>
            </w:r>
          </w:p>
        </w:tc>
      </w:tr>
    </w:tbl>
    <w:p w14:paraId="4F854579" w14:textId="353648F9" w:rsidR="009B6468" w:rsidRDefault="009B6468" w:rsidP="009B6468">
      <w:r>
        <w:t xml:space="preserve">Thus, for a given relative error in </w:t>
      </w:r>
      <w:r w:rsidR="009E0351">
        <w:t>B</w:t>
      </w:r>
      <w:r w:rsidR="009E0351">
        <w:rPr>
          <w:vertAlign w:val="subscript"/>
        </w:rPr>
        <w:t>1</w:t>
      </w:r>
      <w:r w:rsidR="009E0351">
        <w:t xml:space="preserve"> </w:t>
      </w:r>
      <m:oMath>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e>
        </m:d>
      </m:oMath>
      <w:r w:rsidR="009E0351">
        <w:t xml:space="preserve">, </w:t>
      </w:r>
      <w:r>
        <w:t xml:space="preserve">the parameter </w:t>
      </w:r>
      <w:r w:rsidRPr="009E0351">
        <w:rPr>
          <w:i/>
        </w:rPr>
        <w:t>p</w:t>
      </w:r>
      <w:r w:rsidR="009E0351">
        <w:t xml:space="preserve">, which maximize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w:t>
      </w:r>
      <w:r>
        <w:t xml:space="preserve">for a given measurement protocol, will likely have larger inaccuracies </w:t>
      </w:r>
      <m:oMath>
        <m:d>
          <m:dPr>
            <m:begChr m:val="|"/>
            <m:endChr m:val="|"/>
            <m:ctrlPr>
              <w:rPr>
                <w:rFonts w:ascii="Cambria Math" w:hAnsi="Cambria Math"/>
              </w:rPr>
            </m:ctrlPr>
          </m:dPr>
          <m:e>
            <m:r>
              <m:rPr>
                <m:sty m:val="p"/>
              </m:rPr>
              <w:rPr>
                <w:rFonts w:ascii="Cambria Math" w:hAnsi="Cambria Math"/>
              </w:rPr>
              <m:t>δ</m:t>
            </m:r>
            <m:r>
              <w:rPr>
                <w:rFonts w:ascii="Cambria Math" w:hAnsi="Cambria Math"/>
              </w:rPr>
              <m:t>p</m:t>
            </m:r>
          </m:e>
        </m:d>
      </m:oMath>
      <w:r>
        <w:t xml:space="preserve"> than the other fitting parameters. This can be visualized easily, because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 1</w:t>
      </w:r>
      <w:r>
        <w:t xml:space="preserve"> means that the sensitivity curves for </w:t>
      </w:r>
      <w:r w:rsidR="009E0351">
        <w:t>B</w:t>
      </w:r>
      <w:r w:rsidR="009E0351">
        <w:rPr>
          <w:vertAlign w:val="subscript"/>
        </w:rPr>
        <w:t>1</w:t>
      </w:r>
      <w:r w:rsidR="009E0351">
        <w:t xml:space="preserve"> and </w:t>
      </w:r>
      <w:r w:rsidR="009E0351">
        <w:rPr>
          <w:i/>
        </w:rPr>
        <w:t>p</w:t>
      </w:r>
      <w:r w:rsidR="009E0351">
        <w:t xml:space="preserve"> </w:t>
      </w:r>
      <w:r>
        <w:t>nearly match, and any change in the Z-spectrum expected by an inaccurate B</w:t>
      </w:r>
      <w:r w:rsidRPr="009E0351">
        <w:rPr>
          <w:vertAlign w:val="subscript"/>
        </w:rPr>
        <w:t>1</w:t>
      </w:r>
      <w:r>
        <w:t xml:space="preserve"> can be nearly completely compensated solely by adjusting that fitting parameter. The error induced </w:t>
      </w:r>
      <w:r w:rsidR="009E0351">
        <w:t>(</w:t>
      </w:r>
      <m:oMath>
        <m:r>
          <m:rPr>
            <m:sty m:val="p"/>
          </m:rPr>
          <w:rPr>
            <w:rFonts w:ascii="Cambria Math" w:hAnsi="Cambria Math"/>
          </w:rPr>
          <m:t>δ</m:t>
        </m:r>
        <m:r>
          <w:rPr>
            <w:rFonts w:ascii="Cambria Math" w:hAnsi="Cambria Math"/>
          </w:rPr>
          <m:t>p</m:t>
        </m:r>
      </m:oMath>
      <w:r w:rsidR="009E0351">
        <w:t>)</w:t>
      </w:r>
      <w:r>
        <w:t xml:space="preserve"> will then proportional to the ratio of overall sensitivities </w:t>
      </w:r>
      <m:oMath>
        <m:f>
          <m:fPr>
            <m:ctrlPr>
              <w:rPr>
                <w:rFonts w:ascii="Cambria Math" w:hAnsi="Cambria Math"/>
                <w:i/>
              </w:rPr>
            </m:ctrlPr>
          </m:fPr>
          <m:num>
            <m:sSub>
              <m:sSubPr>
                <m:ctrlPr>
                  <w:rPr>
                    <w:rFonts w:ascii="Cambria Math" w:eastAsia="Times New Roman" w:hAnsi="Cambria Math"/>
                    <w:i/>
                    <w:lang w:val="en-CA" w:eastAsia="en-CA"/>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oMath>
      <w:r w:rsidR="009E0351">
        <w:t>.</w:t>
      </w:r>
    </w:p>
    <w:p w14:paraId="5B02E68C" w14:textId="7A097D0E" w:rsidR="00420D0D" w:rsidRDefault="00420D0D" w:rsidP="00420D0D">
      <w:pPr>
        <w:pStyle w:val="Titre2"/>
      </w:pPr>
      <w:bookmarkStart w:id="89" w:name="_Toc496526534"/>
      <w:r>
        <w:t>Acknowledgements</w:t>
      </w:r>
      <w:bookmarkEnd w:id="89"/>
    </w:p>
    <w:p w14:paraId="54F299F7" w14:textId="3C3AFD1A" w:rsidR="00420D0D" w:rsidRPr="00420D0D" w:rsidRDefault="00AB7574" w:rsidP="00AB7574">
      <w:r>
        <w:t>Funding for M.B. was provided by the National Sciences and Engineering Research Council of Canada with the Alexander Graham Bell Canada Graduate Scholarships – Doctoral program. Funding to G.B.P. was provided by the Canadian Institutes of Health Research, and Campus Alberta Innovates Program also supported this research.</w:t>
      </w:r>
    </w:p>
    <w:p w14:paraId="00F76D4A" w14:textId="2F287006" w:rsidR="00913E2F" w:rsidRDefault="00913E2F">
      <w:pPr>
        <w:spacing w:after="0" w:line="240" w:lineRule="auto"/>
        <w:jc w:val="left"/>
      </w:pPr>
      <w:r>
        <w:br w:type="page"/>
      </w:r>
    </w:p>
    <w:p w14:paraId="6436151D" w14:textId="2C32C84F" w:rsidR="00913E2F" w:rsidRPr="00B30120" w:rsidRDefault="00913E2F" w:rsidP="00913E2F">
      <w:pPr>
        <w:pStyle w:val="Titre1"/>
        <w:rPr>
          <w:b w:val="0"/>
          <w:i/>
          <w:sz w:val="40"/>
          <w:szCs w:val="40"/>
        </w:rPr>
      </w:pPr>
      <w:r w:rsidRPr="00C80E78">
        <w:lastRenderedPageBreak/>
        <w:br/>
      </w:r>
      <w:bookmarkStart w:id="90" w:name="_Toc496526535"/>
      <w:r w:rsidR="00F60776" w:rsidRPr="00F60776">
        <w:rPr>
          <w:b w:val="0"/>
          <w:i/>
          <w:sz w:val="40"/>
          <w:szCs w:val="40"/>
        </w:rPr>
        <w:t>Sensitivity-Regularization of the Cramér-Rao Lower Bound to Minimize B</w:t>
      </w:r>
      <w:r w:rsidR="00F60776" w:rsidRPr="00F60776">
        <w:rPr>
          <w:b w:val="0"/>
          <w:i/>
          <w:sz w:val="40"/>
          <w:szCs w:val="40"/>
          <w:vertAlign w:val="subscript"/>
        </w:rPr>
        <w:t xml:space="preserve">1 </w:t>
      </w:r>
      <w:r w:rsidR="00F60776" w:rsidRPr="00F60776">
        <w:rPr>
          <w:b w:val="0"/>
          <w:i/>
          <w:sz w:val="40"/>
          <w:szCs w:val="40"/>
        </w:rPr>
        <w:t>Nonuniformity Effects in Quantitative Magnetization Transfer Imaging</w:t>
      </w:r>
      <w:bookmarkEnd w:id="90"/>
    </w:p>
    <w:p w14:paraId="1D4DC8C4" w14:textId="1D9F4DBC" w:rsidR="00F60776" w:rsidRDefault="00913E2F" w:rsidP="00F60776">
      <w:pPr>
        <w:pStyle w:val="Titre2"/>
      </w:pPr>
      <w:bookmarkStart w:id="91" w:name="_Toc496526536"/>
      <w:r>
        <w:t>Preface</w:t>
      </w:r>
      <w:bookmarkEnd w:id="91"/>
    </w:p>
    <w:p w14:paraId="4C1BBD13" w14:textId="77777777" w:rsidR="00F60776" w:rsidRDefault="00F60776" w:rsidP="00F60776">
      <w:pPr>
        <w:spacing w:after="0" w:line="240" w:lineRule="auto"/>
        <w:jc w:val="left"/>
      </w:pPr>
      <w:r>
        <w:br w:type="page"/>
      </w:r>
    </w:p>
    <w:p w14:paraId="5F3172BE" w14:textId="77777777" w:rsidR="00F60776" w:rsidRDefault="00F60776" w:rsidP="00F60776">
      <w:pPr>
        <w:jc w:val="center"/>
        <w:rPr>
          <w:b/>
          <w:sz w:val="40"/>
          <w:szCs w:val="40"/>
        </w:rPr>
      </w:pPr>
    </w:p>
    <w:p w14:paraId="070BD1FF" w14:textId="77991AD0" w:rsidR="00F60776" w:rsidRPr="00913E2F" w:rsidRDefault="00F60776" w:rsidP="00F60776">
      <w:pPr>
        <w:jc w:val="center"/>
        <w:rPr>
          <w:b/>
          <w:sz w:val="44"/>
          <w:szCs w:val="44"/>
        </w:rPr>
      </w:pPr>
      <w:r w:rsidRPr="00F60776">
        <w:rPr>
          <w:b/>
          <w:sz w:val="44"/>
          <w:szCs w:val="44"/>
        </w:rPr>
        <w:t>Sensitivity-Regularization of the Cramér-Rao Lower Bound to Minimize B</w:t>
      </w:r>
      <w:r w:rsidRPr="00F60776">
        <w:rPr>
          <w:b/>
          <w:sz w:val="44"/>
          <w:szCs w:val="44"/>
          <w:vertAlign w:val="subscript"/>
        </w:rPr>
        <w:t xml:space="preserve">1 </w:t>
      </w:r>
      <w:r w:rsidRPr="00F60776">
        <w:rPr>
          <w:b/>
          <w:sz w:val="44"/>
          <w:szCs w:val="44"/>
        </w:rPr>
        <w:t>Nonuniformity Effects in Quantitative Magnetization Transfer Imaging</w:t>
      </w:r>
    </w:p>
    <w:p w14:paraId="6B83D77C" w14:textId="77777777" w:rsidR="00F60776" w:rsidRDefault="00F60776" w:rsidP="00F60776">
      <w:pPr>
        <w:jc w:val="center"/>
      </w:pPr>
    </w:p>
    <w:p w14:paraId="3BEEA490" w14:textId="77777777" w:rsidR="00F60776" w:rsidRDefault="00F60776" w:rsidP="00F60776">
      <w:pPr>
        <w:jc w:val="center"/>
      </w:pPr>
    </w:p>
    <w:p w14:paraId="4D2BED2C" w14:textId="2DD66B62" w:rsidR="00F60776" w:rsidRPr="005F271E" w:rsidRDefault="00F60776" w:rsidP="00F60776">
      <w:pPr>
        <w:jc w:val="center"/>
        <w:rPr>
          <w:i/>
          <w:sz w:val="32"/>
          <w:szCs w:val="32"/>
        </w:rPr>
      </w:pPr>
      <w:r w:rsidRPr="005F271E">
        <w:rPr>
          <w:i/>
          <w:sz w:val="32"/>
          <w:szCs w:val="32"/>
        </w:rPr>
        <w:t>Mathieu Boudreau and G. Bruce Pike</w:t>
      </w:r>
    </w:p>
    <w:p w14:paraId="2936880E" w14:textId="77777777" w:rsidR="00F60776" w:rsidRPr="005F271E" w:rsidRDefault="00F60776" w:rsidP="00F60776">
      <w:pPr>
        <w:jc w:val="center"/>
      </w:pPr>
    </w:p>
    <w:p w14:paraId="2C0E371C" w14:textId="77777777" w:rsidR="00F60776" w:rsidRPr="005F271E" w:rsidRDefault="00F60776" w:rsidP="00F60776">
      <w:pPr>
        <w:jc w:val="center"/>
      </w:pPr>
    </w:p>
    <w:p w14:paraId="38650597" w14:textId="77777777" w:rsidR="00F60776" w:rsidRPr="00813BAC" w:rsidRDefault="00F60776" w:rsidP="00F60776">
      <w:pPr>
        <w:spacing w:after="0"/>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16943239" w14:textId="77777777" w:rsidR="00F60776" w:rsidRDefault="00F60776" w:rsidP="00F60776">
      <w:pPr>
        <w:jc w:val="center"/>
      </w:pPr>
    </w:p>
    <w:p w14:paraId="4E57694E" w14:textId="77777777" w:rsidR="00F60776" w:rsidRDefault="00F60776" w:rsidP="00F60776">
      <w:pPr>
        <w:jc w:val="center"/>
      </w:pPr>
    </w:p>
    <w:p w14:paraId="0A6FC2CF" w14:textId="27DC3F19" w:rsidR="00F60776" w:rsidRPr="00813BAC" w:rsidRDefault="00F60776" w:rsidP="00F60776">
      <w:pPr>
        <w:jc w:val="center"/>
        <w:rPr>
          <w:b/>
          <w:sz w:val="28"/>
          <w:szCs w:val="28"/>
        </w:rPr>
      </w:pPr>
      <w:r>
        <w:rPr>
          <w:b/>
          <w:sz w:val="28"/>
          <w:szCs w:val="28"/>
        </w:rPr>
        <w:t>Submitted to Magnetic Resonance in Medicine</w:t>
      </w:r>
    </w:p>
    <w:p w14:paraId="7C914122" w14:textId="77777777" w:rsidR="00F60776" w:rsidRDefault="00F60776" w:rsidP="00F60776">
      <w:pPr>
        <w:spacing w:after="0" w:line="240" w:lineRule="auto"/>
        <w:jc w:val="left"/>
      </w:pPr>
      <w:r>
        <w:br w:type="page"/>
      </w:r>
    </w:p>
    <w:p w14:paraId="6B7CAF8F" w14:textId="77777777" w:rsidR="00F60776" w:rsidRDefault="00F60776" w:rsidP="00F60776">
      <w:pPr>
        <w:pStyle w:val="Titre2"/>
      </w:pPr>
      <w:bookmarkStart w:id="92" w:name="_Toc496526537"/>
      <w:r>
        <w:lastRenderedPageBreak/>
        <w:t>Abstract</w:t>
      </w:r>
      <w:bookmarkEnd w:id="92"/>
    </w:p>
    <w:p w14:paraId="2967E4AE" w14:textId="255C6ACE" w:rsidR="00F60776" w:rsidRDefault="00F60776" w:rsidP="00F60776">
      <w:r w:rsidRPr="005F222A">
        <w:rPr>
          <w:b/>
        </w:rPr>
        <w:t>Purpose:</w:t>
      </w:r>
      <w:r>
        <w:t xml:space="preserve"> </w:t>
      </w:r>
      <w:r w:rsidRPr="00F60776">
        <w:t>To develop and validate a regularization approach of optimizing B</w:t>
      </w:r>
      <w:r w:rsidRPr="00F60776">
        <w:rPr>
          <w:vertAlign w:val="subscript"/>
        </w:rPr>
        <w:t>1</w:t>
      </w:r>
      <w:r w:rsidRPr="00F60776">
        <w:t>-insensitivity of the quantitative magnetization transfer (qMT) pool-size ratio (F).</w:t>
      </w:r>
    </w:p>
    <w:p w14:paraId="11BCB810" w14:textId="4F73BE71" w:rsidR="00F60776" w:rsidRDefault="00F60776" w:rsidP="00F60776">
      <w:r>
        <w:rPr>
          <w:b/>
        </w:rPr>
        <w:t xml:space="preserve">Theory and </w:t>
      </w:r>
      <w:r w:rsidRPr="005F222A">
        <w:rPr>
          <w:b/>
        </w:rPr>
        <w:t>Methods:</w:t>
      </w:r>
      <w:r>
        <w:t xml:space="preserve"> </w:t>
      </w:r>
      <w:r w:rsidRPr="00F60776">
        <w:t>An expression describing the impact of B</w:t>
      </w:r>
      <w:r w:rsidRPr="00F60776">
        <w:rPr>
          <w:vertAlign w:val="subscript"/>
        </w:rPr>
        <w:t>1</w:t>
      </w:r>
      <w:r w:rsidRPr="00F60776">
        <w:t>-inaccuracies on qMT fitting parameters was derived using a sensitivity analysis. To simultaneously optimize for robustness against noise and B</w:t>
      </w:r>
      <w:r w:rsidRPr="00F60776">
        <w:rPr>
          <w:vertAlign w:val="subscript"/>
        </w:rPr>
        <w:t>1</w:t>
      </w:r>
      <w:r w:rsidRPr="00F60776">
        <w:t>-inaccuracies, the optimization condition was defined as the Cramér-Rao lower bound (CRLB) regularized by the B</w:t>
      </w:r>
      <w:r w:rsidRPr="00F60776">
        <w:rPr>
          <w:vertAlign w:val="subscript"/>
        </w:rPr>
        <w:t>1</w:t>
      </w:r>
      <w:r w:rsidRPr="00F60776">
        <w:t>-sensitivity expression for the parameter-of-interest (F). qMT protocols were iteratively optimized from an initial search space, with and without B</w:t>
      </w:r>
      <w:r w:rsidRPr="00F60776">
        <w:rPr>
          <w:vertAlign w:val="subscript"/>
        </w:rPr>
        <w:t>1</w:t>
      </w:r>
      <w:r w:rsidRPr="00F60776">
        <w:t>-regularization. Three 10-point qMT protocols (Uniform, CRLB, CRLB+B</w:t>
      </w:r>
      <w:r w:rsidRPr="00F60776">
        <w:rPr>
          <w:vertAlign w:val="subscript"/>
        </w:rPr>
        <w:t>1</w:t>
      </w:r>
      <w:r w:rsidRPr="00F60776">
        <w:t>-regulatization) were compared using Monte Carlo simulations for a wide range of conditions (SNR, B</w:t>
      </w:r>
      <w:r w:rsidRPr="00F60776">
        <w:rPr>
          <w:vertAlign w:val="subscript"/>
        </w:rPr>
        <w:t>1</w:t>
      </w:r>
      <w:r w:rsidRPr="00F60776">
        <w:t>-inaccuracies, tissues).</w:t>
      </w:r>
    </w:p>
    <w:p w14:paraId="0FEDF0EB" w14:textId="627B9161" w:rsidR="00F60776" w:rsidRDefault="00F60776" w:rsidP="00F60776">
      <w:r w:rsidRPr="005F222A">
        <w:rPr>
          <w:b/>
        </w:rPr>
        <w:t>Results:</w:t>
      </w:r>
      <w:r>
        <w:t xml:space="preserve"> </w:t>
      </w:r>
      <w:r w:rsidRPr="00F60776">
        <w:t xml:space="preserve">The </w:t>
      </w:r>
      <w:r w:rsidRPr="00F60776">
        <w:rPr>
          <w:bCs/>
          <w:lang w:val="en-CA"/>
        </w:rPr>
        <w:t>B</w:t>
      </w:r>
      <w:r w:rsidRPr="00F60776">
        <w:rPr>
          <w:bCs/>
          <w:vertAlign w:val="subscript"/>
          <w:lang w:val="en-CA"/>
        </w:rPr>
        <w:t>1</w:t>
      </w:r>
      <w:r w:rsidRPr="00F60776">
        <w:rPr>
          <w:bCs/>
          <w:lang w:val="en-CA"/>
        </w:rPr>
        <w:t>-regularized CRLB optimization protocol resulted in the best robustness of F against B</w:t>
      </w:r>
      <w:r w:rsidRPr="00F60776">
        <w:rPr>
          <w:bCs/>
          <w:vertAlign w:val="subscript"/>
          <w:lang w:val="en-CA"/>
        </w:rPr>
        <w:t>1</w:t>
      </w:r>
      <w:r w:rsidRPr="00F60776">
        <w:rPr>
          <w:bCs/>
          <w:lang w:val="en-CA"/>
        </w:rPr>
        <w:t>-errors, for a wide range of SNR and for both white and grey matter tissues. For SNR = 100, this protocol resulted in errors of less than 1% in mean F values for B</w:t>
      </w:r>
      <w:r w:rsidRPr="00F60776">
        <w:rPr>
          <w:bCs/>
          <w:vertAlign w:val="subscript"/>
          <w:lang w:val="en-CA"/>
        </w:rPr>
        <w:t>1</w:t>
      </w:r>
      <w:r w:rsidRPr="00F60776">
        <w:rPr>
          <w:bCs/>
          <w:lang w:val="en-CA"/>
        </w:rPr>
        <w:t>-errors ranging between -10 to 20%, the range of B</w:t>
      </w:r>
      <w:r w:rsidRPr="00F60776">
        <w:rPr>
          <w:bCs/>
          <w:vertAlign w:val="subscript"/>
          <w:lang w:val="en-CA"/>
        </w:rPr>
        <w:t>1</w:t>
      </w:r>
      <w:r w:rsidRPr="00F60776">
        <w:rPr>
          <w:bCs/>
          <w:lang w:val="en-CA"/>
        </w:rPr>
        <w:t xml:space="preserve"> values typically observed in vivo in the human head at field strengths of 3 T and less. Both CRLB-optimized protocols resulted in the lowest σ</w:t>
      </w:r>
      <w:r w:rsidRPr="00F60776">
        <w:rPr>
          <w:bCs/>
          <w:vertAlign w:val="subscript"/>
          <w:lang w:val="en-CA"/>
        </w:rPr>
        <w:t>F</w:t>
      </w:r>
      <w:r w:rsidRPr="00F60776">
        <w:rPr>
          <w:bCs/>
          <w:lang w:val="en-CA"/>
        </w:rPr>
        <w:t xml:space="preserve"> values for all SNRs, and did not increase in the presence of B</w:t>
      </w:r>
      <w:r w:rsidRPr="00F60776">
        <w:rPr>
          <w:bCs/>
          <w:vertAlign w:val="subscript"/>
          <w:lang w:val="en-CA"/>
        </w:rPr>
        <w:t>1</w:t>
      </w:r>
      <w:r w:rsidRPr="00F60776">
        <w:rPr>
          <w:bCs/>
          <w:lang w:val="en-CA"/>
        </w:rPr>
        <w:t>-inaccuracies.</w:t>
      </w:r>
    </w:p>
    <w:p w14:paraId="68056F21" w14:textId="08892044" w:rsidR="00913E2F" w:rsidRDefault="00F60776" w:rsidP="00913E2F">
      <w:r w:rsidRPr="005F222A">
        <w:rPr>
          <w:b/>
        </w:rPr>
        <w:t>Conclusion:</w:t>
      </w:r>
      <w:r>
        <w:t xml:space="preserve"> </w:t>
      </w:r>
      <w:r w:rsidRPr="00F60776">
        <w:t>This work demonstrates a regularized optimization approach for improving the robustness of auxiliary measurements (e.g. B</w:t>
      </w:r>
      <w:r w:rsidRPr="00F60776">
        <w:rPr>
          <w:vertAlign w:val="subscript"/>
        </w:rPr>
        <w:t>1</w:t>
      </w:r>
      <w:r w:rsidRPr="00F60776">
        <w:t>) sensitivity of qMT parameters, particularly the pool-size ratio (F). Predicting substantially less B</w:t>
      </w:r>
      <w:r w:rsidRPr="00F60776">
        <w:rPr>
          <w:vertAlign w:val="subscript"/>
        </w:rPr>
        <w:t>1</w:t>
      </w:r>
      <w:r w:rsidRPr="00F60776">
        <w:t>-sensitivity using protocols optimized with this method, B</w:t>
      </w:r>
      <w:r w:rsidRPr="00F60776">
        <w:rPr>
          <w:vertAlign w:val="subscript"/>
        </w:rPr>
        <w:t>1</w:t>
      </w:r>
      <w:r w:rsidRPr="00F60776">
        <w:t xml:space="preserve"> mapping could even be omitted for qMT studies primarily interested in F.</w:t>
      </w:r>
    </w:p>
    <w:p w14:paraId="0FA780CF" w14:textId="28055034" w:rsidR="00F60776" w:rsidRDefault="00F60776" w:rsidP="00F60776">
      <w:pPr>
        <w:pStyle w:val="Titre2"/>
      </w:pPr>
      <w:bookmarkStart w:id="93" w:name="_Toc496526538"/>
      <w:r>
        <w:t>Introduction</w:t>
      </w:r>
      <w:bookmarkEnd w:id="93"/>
    </w:p>
    <w:p w14:paraId="6E1AF3AD" w14:textId="0ACE41D6" w:rsidR="00F60776" w:rsidRPr="00F60776" w:rsidRDefault="00F60776" w:rsidP="00F60776">
      <w:r w:rsidRPr="00F60776">
        <w:t>Quantitative magnetization transfer (qMT) imaging is a class of techniques that indirectly probe tissue macromolecular content, which is not directly observable using conventional MRI due to their inherently short T</w:t>
      </w:r>
      <w:r w:rsidRPr="00F60776">
        <w:rPr>
          <w:vertAlign w:val="subscript"/>
        </w:rPr>
        <w:t>2</w:t>
      </w:r>
      <w:r w:rsidRPr="00F60776">
        <w:rPr>
          <w:vertAlign w:val="superscript"/>
        </w:rPr>
        <w:t>*</w:t>
      </w:r>
      <w:r w:rsidRPr="00F60776">
        <w:t xml:space="preserve">. Most qMT techniques quantify properties of macromolecular hydrogen (“restricted pool”) relative to nearby liquid water molecules (“free pool”) by solving the Bloch-McConnell equations, which describes the magnetization exchange between these two interacting </w:t>
      </w:r>
      <w:r w:rsidRPr="00F60776">
        <w:lastRenderedPageBreak/>
        <w:t xml:space="preserve">pools </w:t>
      </w:r>
      <w:r w:rsidRPr="00F60776">
        <w:fldChar w:fldCharType="begin"/>
      </w:r>
      <w:r>
        <w:instrText xml:space="preserve"> ADDIN EN.CITE &lt;EndNote&gt;&lt;Cite&gt;&lt;Author&gt;Sled&lt;/Author&gt;&lt;Year&gt;2000&lt;/Year&gt;&lt;RecNum&gt;3662&lt;/RecNum&gt;&lt;DisplayText&gt;[50]&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F60776">
        <w:fldChar w:fldCharType="separate"/>
      </w:r>
      <w:r>
        <w:rPr>
          <w:noProof/>
        </w:rPr>
        <w:t>[50]</w:t>
      </w:r>
      <w:r w:rsidRPr="00F60776">
        <w:fldChar w:fldCharType="end"/>
      </w:r>
      <w:r w:rsidRPr="00F60776">
        <w:t xml:space="preserve">. Particularly, the pool-size ratio F (ratio of equilibrium magnetization between both pools) is a qMT parameter that correlates strongly with myelin content </w:t>
      </w:r>
      <w:r w:rsidRPr="00F60776">
        <w:fldChar w:fldCharType="begin">
          <w:fldData xml:space="preserve">PEVuZE5vdGU+PENpdGU+PEF1dGhvcj5TY2htaWVyZXI8L0F1dGhvcj48WWVhcj4yMDA3PC9ZZWFy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</w:fldData>
        </w:fldChar>
      </w:r>
      <w:r>
        <w:instrText xml:space="preserve"> ADDIN EN.CITE </w:instrText>
      </w:r>
      <w:r>
        <w:fldChar w:fldCharType="begin">
          <w:fldData xml:space="preserve">PEVuZE5vdGU+PENpdGU+PEF1dGhvcj5TY2htaWVyZXI8L0F1dGhvcj48WWVhcj4yMDA3PC9ZZWFy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</w:fldData>
        </w:fldChar>
      </w:r>
      <w:r>
        <w:instrText xml:space="preserve"> ADDIN EN.CITE.DATA </w:instrText>
      </w:r>
      <w:r>
        <w:fldChar w:fldCharType="end"/>
      </w:r>
      <w:r w:rsidRPr="00F60776">
        <w:fldChar w:fldCharType="separate"/>
      </w:r>
      <w:r>
        <w:rPr>
          <w:noProof/>
        </w:rPr>
        <w:t>[3,44]</w:t>
      </w:r>
      <w:r w:rsidRPr="00F60776">
        <w:fldChar w:fldCharType="end"/>
      </w:r>
      <w:r w:rsidRPr="00F60776">
        <w:t xml:space="preserve">. As such, the pool-size ratio has been proposed as a potential biomarker for lesion monitoring in multiple sclerosis (MS) patients </w:t>
      </w:r>
      <w:r w:rsidRPr="00F60776">
        <w:fldChar w:fldCharType="begin">
          <w:fldData xml:space="preserve">PEVuZE5vdGU+PENpdGU+PEF1dGhvcj5MZXZlc3F1ZTwvQXV0aG9yPjxZZWFyPjIwMTA8L1llYXI+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YzMy00MDwvcGFnZXM+PHZvbHVt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</w:fldData>
        </w:fldChar>
      </w:r>
      <w:r>
        <w:instrText xml:space="preserve"> ADDIN EN.CITE </w:instrText>
      </w:r>
      <w:r>
        <w:fldChar w:fldCharType="begin">
          <w:fldData xml:space="preserve">PEVuZE5vdGU+PENpdGU+PEF1dGhvcj5MZXZlc3F1ZTwvQXV0aG9yPjxZZWFyPjIwMTA8L1llYXI+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YzMy00MDwvcGFnZXM+PHZvbHVt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</w:fldData>
        </w:fldChar>
      </w:r>
      <w:r>
        <w:instrText xml:space="preserve"> ADDIN EN.CITE.DATA </w:instrText>
      </w:r>
      <w:r>
        <w:fldChar w:fldCharType="end"/>
      </w:r>
      <w:r w:rsidRPr="00F60776">
        <w:fldChar w:fldCharType="separate"/>
      </w:r>
      <w:r>
        <w:rPr>
          <w:noProof/>
        </w:rPr>
        <w:t>[46,47]</w:t>
      </w:r>
      <w:r w:rsidRPr="00F60776">
        <w:fldChar w:fldCharType="end"/>
      </w:r>
      <w:r w:rsidRPr="00F60776">
        <w:t xml:space="preserve">, and has been shown to correlate with de- and remyelination in a mouse model of MS </w:t>
      </w:r>
      <w:r w:rsidRPr="00F60776">
        <w:fldChar w:fldCharType="begin">
          <w:fldData xml:space="preserve">PEVuZE5vdGU+PENpdGU+PEF1dGhvcj5UdXJhdGk8L0F1dGhvcj48WWVhcj4yMDE1PC9ZZWFyPjxS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</w:fldData>
        </w:fldChar>
      </w:r>
      <w:r>
        <w:instrText xml:space="preserve"> ADDIN EN.CITE </w:instrText>
      </w:r>
      <w:r>
        <w:fldChar w:fldCharType="begin">
          <w:fldData xml:space="preserve">PEVuZE5vdGU+PENpdGU+PEF1dGhvcj5UdXJhdGk8L0F1dGhvcj48WWVhcj4yMDE1PC9ZZWFyPjxS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</w:fldData>
        </w:fldChar>
      </w:r>
      <w:r>
        <w:instrText xml:space="preserve"> ADDIN EN.CITE.DATA </w:instrText>
      </w:r>
      <w:r>
        <w:fldChar w:fldCharType="end"/>
      </w:r>
      <w:r w:rsidRPr="00F60776">
        <w:fldChar w:fldCharType="separate"/>
      </w:r>
      <w:r>
        <w:rPr>
          <w:noProof/>
        </w:rPr>
        <w:t>[67]</w:t>
      </w:r>
      <w:r w:rsidRPr="00F60776">
        <w:fldChar w:fldCharType="end"/>
      </w:r>
      <w:r w:rsidRPr="00F60776">
        <w:t>.</w:t>
      </w:r>
    </w:p>
    <w:p w14:paraId="34CC889B" w14:textId="073130FC" w:rsidR="00F60776" w:rsidRPr="00F60776" w:rsidRDefault="00F60776" w:rsidP="00F60776">
      <w:r w:rsidRPr="00F60776">
        <w:t xml:space="preserve">Several techniques have been developed to acquire and model qMT data. Most commonly, qMT data are acquired using pulsed off-resonance MT-prepared spoiled gradient echo (SPGR) pulse sequences </w:t>
      </w:r>
      <w:r w:rsidRPr="00F60776">
        <w:fldChar w:fldCharType="begin"/>
      </w:r>
      <w:r>
        <w:instrText xml:space="preserve"> ADDIN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Pr>
          <w:noProof/>
        </w:rPr>
        <w:t>[7]</w:t>
      </w:r>
      <w:r w:rsidRPr="00F60776">
        <w:fldChar w:fldCharType="end"/>
      </w:r>
      <w:r w:rsidRPr="00F60776">
        <w:t xml:space="preserve">, however techniques using inversion recovery </w:t>
      </w:r>
      <w:r w:rsidRPr="00F60776">
        <w:fldChar w:fldCharType="begin">
          <w:fldData xml:space="preserve">PEVuZE5vdGU+PENpdGU+PEF1dGhvcj5Eb3J0Y2g8L0F1dGhvcj48WWVhcj4yMDExPC9ZZWFyPjxS
ZWNOdW0+MjcxMzwvUmVjTnVtPjxEaXNwbGF5VGV4dD5bNDldPC9EaXNwbGF5VGV4dD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wvRW5kTm90ZT4A
</w:fldData>
        </w:fldChar>
      </w:r>
      <w:r>
        <w:instrText xml:space="preserve"> ADDIN EN.CITE </w:instrText>
      </w:r>
      <w:r>
        <w:fldChar w:fldCharType="begin">
          <w:fldData xml:space="preserve">PEVuZE5vdGU+PENpdGU+PEF1dGhvcj5Eb3J0Y2g8L0F1dGhvcj48WWVhcj4yMDExPC9ZZWFyPjxS
ZWNOdW0+MjcxMzwvUmVjTnVtPjxEaXNwbGF5VGV4dD5bNDldPC9EaXNwbGF5VGV4dD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wvRW5kTm90ZT4A
</w:fldData>
        </w:fldChar>
      </w:r>
      <w:r>
        <w:instrText xml:space="preserve"> ADDIN EN.CITE.DATA </w:instrText>
      </w:r>
      <w:r>
        <w:fldChar w:fldCharType="end"/>
      </w:r>
      <w:r w:rsidRPr="00F60776">
        <w:fldChar w:fldCharType="separate"/>
      </w:r>
      <w:r>
        <w:rPr>
          <w:noProof/>
        </w:rPr>
        <w:t>[49]</w:t>
      </w:r>
      <w:r w:rsidRPr="00F60776">
        <w:fldChar w:fldCharType="end"/>
      </w:r>
      <w:r w:rsidRPr="00F60776">
        <w:t xml:space="preserve"> and balanced steady-state free precession have also been proposed </w:t>
      </w:r>
      <w:r w:rsidRPr="00F60776">
        <w:fldChar w:fldCharType="begin"/>
      </w:r>
      <w:r>
        <w:instrText xml:space="preserve"> ADDIN EN.CITE &lt;EndNote&gt;&lt;Cite&gt;&lt;Author&gt;Gloor&lt;/Author&gt;&lt;Year&gt;2008&lt;/Year&gt;&lt;RecNum&gt;19&lt;/RecNum&gt;&lt;DisplayText&gt;[48]&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Pr="00F60776">
        <w:fldChar w:fldCharType="separate"/>
      </w:r>
      <w:r>
        <w:rPr>
          <w:noProof/>
        </w:rPr>
        <w:t>[48]</w:t>
      </w:r>
      <w:r w:rsidRPr="00F60776">
        <w:fldChar w:fldCharType="end"/>
      </w:r>
      <w:r w:rsidRPr="00F60776">
        <w:t xml:space="preserve">. Analytically solving the Bloch-McConnell equations is challenging unless a long continuous-wave MT pulse is used </w:t>
      </w:r>
      <w:r w:rsidRPr="00F60776">
        <w:fldChar w:fldCharType="begin"/>
      </w:r>
      <w:r>
        <w:instrText xml:space="preserve"> ADDIN EN.CITE &lt;EndNote&gt;&lt;Cite&gt;&lt;Author&gt;Henkelman&lt;/Author&gt;&lt;Year&gt;1993&lt;/Year&gt;&lt;RecNum&gt;2832&lt;/RecNum&gt;&lt;DisplayText&gt;[4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Pr="00F60776">
        <w:fldChar w:fldCharType="separate"/>
      </w:r>
      <w:r>
        <w:rPr>
          <w:noProof/>
        </w:rPr>
        <w:t>[43]</w:t>
      </w:r>
      <w:r w:rsidRPr="00F60776">
        <w:fldChar w:fldCharType="end"/>
      </w:r>
      <w:r w:rsidRPr="00F60776">
        <w:t xml:space="preserve">, which is impractical for in vivo measurements. Several fitting models have been developed to estimate quantitative parameters from pulsed SPGR qMT data </w:t>
      </w:r>
      <w:r w:rsidRPr="00F60776">
        <w:fldChar w:fldCharType="begin">
          <w:fldData xml:space="preserve">PEVuZE5vdGU+PENpdGU+PEF1dGhvcj5TbGVkPC9BdXRob3I+PFllYXI+MjAwMTwvWWVhcj48UmVj
TnVtPjE3PC9SZWNOdW0+PERpc3BsYXlUZXh0Pls3LDUxLDUy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lhcm55a2g8L0F1dGhvcj48WWVhcj4yMDAyPC9ZZWFy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OTI5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</w:fldData>
        </w:fldChar>
      </w:r>
      <w:r>
        <w:instrText xml:space="preserve"> ADDIN EN.CITE </w:instrText>
      </w:r>
      <w:r>
        <w:fldChar w:fldCharType="begin">
          <w:fldData xml:space="preserve">PEVuZE5vdGU+PENpdGU+PEF1dGhvcj5TbGVkPC9BdXRob3I+PFllYXI+MjAwMTwvWWVhcj48UmVj
TnVtPjE3PC9SZWNOdW0+PERpc3BsYXlUZXh0Pls3LDUxLDUy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lhcm55a2g8L0F1dGhvcj48WWVhcj4yMDAyPC9ZZWFy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OTI5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</w:fldData>
        </w:fldChar>
      </w:r>
      <w:r>
        <w:instrText xml:space="preserve"> ADDIN EN.CITE.DATA </w:instrText>
      </w:r>
      <w:r>
        <w:fldChar w:fldCharType="end"/>
      </w:r>
      <w:r w:rsidRPr="00F60776">
        <w:fldChar w:fldCharType="separate"/>
      </w:r>
      <w:r>
        <w:rPr>
          <w:noProof/>
        </w:rPr>
        <w:t>[7,51,52]</w:t>
      </w:r>
      <w:r w:rsidRPr="00F60776">
        <w:fldChar w:fldCharType="end"/>
      </w:r>
      <w:r w:rsidRPr="00F60776">
        <w:t>, each with unique sets of experimental assumptions and approximations. In addition, SPGR qMT techniques require several additional quantitative measurements, such as main field (B</w:t>
      </w:r>
      <w:r w:rsidRPr="00F60776">
        <w:rPr>
          <w:vertAlign w:val="subscript"/>
        </w:rPr>
        <w:t>0</w:t>
      </w:r>
      <w:r w:rsidRPr="00F60776">
        <w:t>) mapping, transmit radiofrequency (RF) field (B</w:t>
      </w:r>
      <w:r w:rsidRPr="00F60776">
        <w:rPr>
          <w:vertAlign w:val="subscript"/>
        </w:rPr>
        <w:t>1</w:t>
      </w:r>
      <w:r w:rsidRPr="00F60776">
        <w:t>) mapping, and longitudinal relaxation time (T</w:t>
      </w:r>
      <w:r w:rsidRPr="00F60776">
        <w:rPr>
          <w:vertAlign w:val="subscript"/>
        </w:rPr>
        <w:t>1</w:t>
      </w:r>
      <w:r w:rsidRPr="00F60776">
        <w:t>) mapping. In this context, B</w:t>
      </w:r>
      <w:r w:rsidRPr="00F60776">
        <w:rPr>
          <w:vertAlign w:val="subscript"/>
        </w:rPr>
        <w:t>0</w:t>
      </w:r>
      <w:r w:rsidRPr="00F60776">
        <w:t xml:space="preserve"> mapping is used to calibrate the off-resonance frequency values in the presence of main field inhomogeneity </w:t>
      </w:r>
      <w:r w:rsidRPr="00F60776">
        <w:fldChar w:fldCharType="begin"/>
      </w:r>
      <w:r>
        <w:instrText xml:space="preserve"> ADDIN EN.CITE &lt;EndNote&gt;&lt;Cite&gt;&lt;Author&gt;Skinner&lt;/Author&gt;&lt;Year&gt;1997&lt;/Year&gt;&lt;RecNum&gt;3546&lt;/RecNum&gt;&lt;DisplayText&gt;[63]&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Pr="00F60776">
        <w:fldChar w:fldCharType="separate"/>
      </w:r>
      <w:r>
        <w:rPr>
          <w:noProof/>
        </w:rPr>
        <w:t>[63]</w:t>
      </w:r>
      <w:r w:rsidRPr="00F60776">
        <w:fldChar w:fldCharType="end"/>
      </w:r>
      <w:r w:rsidRPr="00F60776">
        <w:t>, B</w:t>
      </w:r>
      <w:r w:rsidRPr="00F60776">
        <w:rPr>
          <w:vertAlign w:val="subscript"/>
        </w:rPr>
        <w:t>1</w:t>
      </w:r>
      <w:r w:rsidRPr="00F60776">
        <w:t xml:space="preserve"> mapping to correct the RF field amplitude variations </w:t>
      </w:r>
      <w:r w:rsidRPr="00F60776">
        <w:fldChar w:fldCharType="begin">
          <w:fldData xml:space="preserve">PEVuZE5vdGU+PENpdGU+PEF1dGhvcj5KaW48L0F1dGhvcj48WWVhcj4xOTk3PC9ZZWFyPjxSZWNO
dW0+ODI2MTwvUmVjTnVtPjxEaXNwbGF5VGV4dD5bNjgsNjld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instrText xml:space="preserve"> ADDIN EN.CITE </w:instrText>
      </w:r>
      <w:r>
        <w:fldChar w:fldCharType="begin">
          <w:fldData xml:space="preserve">PEVuZE5vdGU+PENpdGU+PEF1dGhvcj5KaW48L0F1dGhvcj48WWVhcj4xOTk3PC9ZZWFyPjxSZWNO
dW0+ODI2MTwvUmVjTnVtPjxEaXNwbGF5VGV4dD5bNjgsNjld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instrText xml:space="preserve"> ADDIN EN.CITE.DATA </w:instrText>
      </w:r>
      <w:r>
        <w:fldChar w:fldCharType="end"/>
      </w:r>
      <w:r w:rsidRPr="00F60776">
        <w:fldChar w:fldCharType="separate"/>
      </w:r>
      <w:r>
        <w:rPr>
          <w:noProof/>
        </w:rPr>
        <w:t>[68,69]</w:t>
      </w:r>
      <w:r w:rsidRPr="00F60776">
        <w:fldChar w:fldCharType="end"/>
      </w:r>
      <w:r w:rsidRPr="00F60776">
        <w:t>, and T</w:t>
      </w:r>
      <w:r w:rsidRPr="00F60776">
        <w:rPr>
          <w:vertAlign w:val="subscript"/>
        </w:rPr>
        <w:t>1</w:t>
      </w:r>
      <w:r w:rsidRPr="00F60776">
        <w:t xml:space="preserve"> mapping to constrain the magnetization transfer fitting parameters </w:t>
      </w:r>
      <w:r w:rsidRPr="00F60776">
        <w:fldChar w:fldCharType="begin">
          <w:fldData xml:space="preserve">PEVuZE5vdGU+PENpdGU+PEF1dGhvcj5DYWluZXM8L0F1dGhvcj48WWVhcj4xOTkxPC9ZZWFyPjxS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</w:fldData>
        </w:fldChar>
      </w:r>
      <w:r>
        <w:instrText xml:space="preserve"> ADDIN EN.CITE </w:instrText>
      </w:r>
      <w:r>
        <w:fldChar w:fldCharType="begin">
          <w:fldData xml:space="preserve">PEVuZE5vdGU+PENpdGU+PEF1dGhvcj5DYWluZXM8L0F1dGhvcj48WWVhcj4xOTkxPC9ZZWFyPjxS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</w:fldData>
        </w:fldChar>
      </w:r>
      <w:r>
        <w:instrText xml:space="preserve"> ADDIN EN.CITE.DATA </w:instrText>
      </w:r>
      <w:r>
        <w:fldChar w:fldCharType="end"/>
      </w:r>
      <w:r w:rsidRPr="00F60776">
        <w:fldChar w:fldCharType="separate"/>
      </w:r>
      <w:r>
        <w:rPr>
          <w:noProof/>
        </w:rPr>
        <w:t>[7,43,70]</w:t>
      </w:r>
      <w:r w:rsidRPr="00F60776">
        <w:fldChar w:fldCharType="end"/>
      </w:r>
      <w:r w:rsidRPr="00F60776">
        <w:t xml:space="preserve">. These three measurements, in addition to the 10+ qMT measurements typically required to fit the full set of model parameters </w:t>
      </w:r>
      <w:r w:rsidRPr="00F60776">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instrText xml:space="preserve"> ADDIN EN.CITE </w:instrText>
      </w:r>
      <w:r>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instrText xml:space="preserve"> ADDIN EN.CITE.DATA </w:instrText>
      </w:r>
      <w:r>
        <w:fldChar w:fldCharType="end"/>
      </w:r>
      <w:r w:rsidRPr="00F60776">
        <w:fldChar w:fldCharType="separate"/>
      </w:r>
      <w:r>
        <w:rPr>
          <w:noProof/>
        </w:rPr>
        <w:t>[54]</w:t>
      </w:r>
      <w:r w:rsidRPr="00F60776">
        <w:fldChar w:fldCharType="end"/>
      </w:r>
      <w:r w:rsidRPr="00F60776">
        <w:t>, makes it a challenge to acquire qMT data in a clinically feasible acquisition time.</w:t>
      </w:r>
    </w:p>
    <w:p w14:paraId="32AF31FC" w14:textId="7AB2A7F7" w:rsidR="00F60776" w:rsidRPr="00F60776" w:rsidRDefault="00F60776" w:rsidP="00F60776">
      <w:r w:rsidRPr="00F60776">
        <w:t xml:space="preserve">Several strategies have been developed to shorten the SPGR qMT acquisition time, which originally consisted of over 60 qMT measurements </w:t>
      </w:r>
      <w:r w:rsidRPr="00F60776">
        <w:fldChar w:fldCharType="begin"/>
      </w:r>
      <w:r w:rsidR="00C273C0">
        <w:instrText xml:space="preserve"> ADDIN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C273C0">
        <w:rPr>
          <w:noProof/>
        </w:rPr>
        <w:t>[7]</w:t>
      </w:r>
      <w:r w:rsidRPr="00F60776">
        <w:fldChar w:fldCharType="end"/>
      </w:r>
      <w:r w:rsidRPr="00F60776">
        <w:t xml:space="preserve"> and limited the technique to single slice acquisitions. The first three-dimensional qMT brain scan was achieved using a “uniform” acquisition protocol by reducing the number of off-resonance frequencies (Δ) to 5 (uniformly ranging between 400 Hz and 20 kHz) and MT flip angles (FA</w:t>
      </w:r>
      <w:r w:rsidRPr="00F60776">
        <w:rPr>
          <w:vertAlign w:val="subscript"/>
        </w:rPr>
        <w:t>MT</w:t>
      </w:r>
      <w:r w:rsidRPr="00F60776">
        <w:t xml:space="preserve">) to 2 (high and low values), for a total of MT-weighted 10 measurements </w:t>
      </w:r>
      <w:r w:rsidRPr="00F60776">
        <w:fldChar w:fldCharType="begin">
          <w:fldData xml:space="preserve">PEVuZE5vdGU+PENpdGU+PEF1dGhvcj5DZXJjaWduYW5pPC9BdXRob3I+PFllYXI+MjAwNTwvWWVh
cj48UmVjTnVtPjM2ODg8L1JlY051bT48RGlzcGxheVRleHQ+WzU1X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C273C0">
        <w:instrText xml:space="preserve"> ADDIN EN.CITE </w:instrText>
      </w:r>
      <w:r w:rsidR="00C273C0">
        <w:fldChar w:fldCharType="begin">
          <w:fldData xml:space="preserve">PEVuZE5vdGU+PENpdGU+PEF1dGhvcj5DZXJjaWduYW5pPC9BdXRob3I+PFllYXI+MjAwNTwvWWVh
cj48UmVjTnVtPjM2ODg8L1JlY051bT48RGlzcGxheVRleHQ+WzU1X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C273C0">
        <w:instrText xml:space="preserve"> ADDIN EN.CITE.DATA </w:instrText>
      </w:r>
      <w:r w:rsidR="00C273C0">
        <w:fldChar w:fldCharType="end"/>
      </w:r>
      <w:r w:rsidRPr="00F60776">
        <w:fldChar w:fldCharType="separate"/>
      </w:r>
      <w:r w:rsidR="00C273C0">
        <w:rPr>
          <w:noProof/>
        </w:rPr>
        <w:t>[55]</w:t>
      </w:r>
      <w:r w:rsidRPr="00F60776">
        <w:fldChar w:fldCharType="end"/>
      </w:r>
      <w:r w:rsidRPr="00F60776">
        <w:t>. Other studies went further, optimizing the protocol Δ and FA</w:t>
      </w:r>
      <w:r w:rsidRPr="00F60776">
        <w:rPr>
          <w:vertAlign w:val="subscript"/>
        </w:rPr>
        <w:t>MT</w:t>
      </w:r>
      <w:r w:rsidRPr="00F60776">
        <w:t xml:space="preserve"> values using the Cramér-Rao lower bound (CRLB) as an optimization condition to minimize estimated parameter variances, using simulated annealing </w:t>
      </w:r>
      <w:r w:rsidRPr="00F60776">
        <w:fldChar w:fldCharType="begin"/>
      </w:r>
      <w:r w:rsidR="00C273C0">
        <w:instrText xml:space="preserve"> ADDIN EN.CITE &lt;EndNote&gt;&lt;Cite&gt;&lt;Author&gt;Cercignani&lt;/Author&gt;&lt;Year&gt;2006&lt;/Year&gt;&lt;RecNum&gt;3570&lt;/RecNum&gt;&lt;DisplayText&gt;[7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F60776">
        <w:fldChar w:fldCharType="separate"/>
      </w:r>
      <w:r w:rsidR="00C273C0">
        <w:rPr>
          <w:noProof/>
        </w:rPr>
        <w:t>[71]</w:t>
      </w:r>
      <w:r w:rsidRPr="00F60776">
        <w:fldChar w:fldCharType="end"/>
      </w:r>
      <w:r w:rsidRPr="00F60776">
        <w:t xml:space="preserve"> or an iterative protocol reduction algorithm from an initial search space </w:t>
      </w:r>
      <w:r w:rsidRPr="00F60776">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C273C0">
        <w:instrText xml:space="preserve"> ADDIN EN.CITE </w:instrText>
      </w:r>
      <w:r w:rsidR="00C273C0">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C273C0">
        <w:instrText xml:space="preserve"> ADDIN EN.CITE.DATA </w:instrText>
      </w:r>
      <w:r w:rsidR="00C273C0">
        <w:fldChar w:fldCharType="end"/>
      </w:r>
      <w:r w:rsidRPr="00F60776">
        <w:fldChar w:fldCharType="separate"/>
      </w:r>
      <w:r w:rsidR="00C273C0">
        <w:rPr>
          <w:noProof/>
        </w:rPr>
        <w:t>[54]</w:t>
      </w:r>
      <w:r w:rsidRPr="00F60776">
        <w:fldChar w:fldCharType="end"/>
      </w:r>
      <w:r w:rsidRPr="00F60776">
        <w:t xml:space="preserve">. Rapid k-space readout techniques such as echo planar imaging have also been proposed to improve acquisition times </w:t>
      </w:r>
      <w:r w:rsidRPr="00F60776">
        <w:fldChar w:fldCharType="begin">
          <w:fldData xml:space="preserve">PEVuZE5vdGU+PENpdGU+PEF1dGhvcj5CYXR0aXN0b248L0F1dGhvcj48WWVhcj4yMDE3PC9ZZWFy
PjxSZWNOdW0+ODI1NzwvUmVjTnVtPjxEaXNwbGF5VGV4dD5bNzJd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C273C0">
        <w:instrText xml:space="preserve"> ADDIN EN.CITE </w:instrText>
      </w:r>
      <w:r w:rsidR="00C273C0">
        <w:fldChar w:fldCharType="begin">
          <w:fldData xml:space="preserve">PEVuZE5vdGU+PENpdGU+PEF1dGhvcj5CYXR0aXN0b248L0F1dGhvcj48WWVhcj4yMDE3PC9ZZWFy
PjxSZWNOdW0+ODI1NzwvUmVjTnVtPjxEaXNwbGF5VGV4dD5bNzJd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C273C0">
        <w:instrText xml:space="preserve"> ADDIN EN.CITE.DATA </w:instrText>
      </w:r>
      <w:r w:rsidR="00C273C0">
        <w:fldChar w:fldCharType="end"/>
      </w:r>
      <w:r w:rsidRPr="00F60776">
        <w:fldChar w:fldCharType="separate"/>
      </w:r>
      <w:r w:rsidR="00C273C0">
        <w:rPr>
          <w:noProof/>
        </w:rPr>
        <w:t>[72]</w:t>
      </w:r>
      <w:r w:rsidRPr="00F60776">
        <w:fldChar w:fldCharType="end"/>
      </w:r>
      <w:r w:rsidRPr="00F60776">
        <w:t xml:space="preserve">. The choice of </w:t>
      </w:r>
      <w:r w:rsidRPr="00F60776">
        <w:lastRenderedPageBreak/>
        <w:t>B</w:t>
      </w:r>
      <w:r w:rsidRPr="00F60776">
        <w:rPr>
          <w:vertAlign w:val="subscript"/>
        </w:rPr>
        <w:t>0</w:t>
      </w:r>
      <w:r w:rsidRPr="00F60776">
        <w:t>/B</w:t>
      </w:r>
      <w:r w:rsidRPr="00F60776">
        <w:rPr>
          <w:vertAlign w:val="subscript"/>
        </w:rPr>
        <w:t>1</w:t>
      </w:r>
      <w:r w:rsidRPr="00F60776">
        <w:t>/T</w:t>
      </w:r>
      <w:r w:rsidRPr="00F60776">
        <w:rPr>
          <w:vertAlign w:val="subscript"/>
        </w:rPr>
        <w:t>1</w:t>
      </w:r>
      <w:r w:rsidRPr="00F60776">
        <w:t xml:space="preserve"> mapping techniques have evolved over time, with researchers typically choosing the most rapid and reliable technique available at their disposal. For example, the evolution from single-slice qMT imaging to whole-brain imaging required a switch from single-slice T</w:t>
      </w:r>
      <w:r w:rsidRPr="00F60776">
        <w:rPr>
          <w:vertAlign w:val="subscript"/>
        </w:rPr>
        <w:t>1</w:t>
      </w:r>
      <w:r w:rsidRPr="00F60776">
        <w:t xml:space="preserve"> mapping techniques (e.g. inversion recovery – IR, Look-Locker – LL) to 3D techniques (e.g. Variable Flip Angle – VFA). However, recent work has shown that this transition may impact the robustness of the fitting parameters, since IR is a B</w:t>
      </w:r>
      <w:r w:rsidRPr="00F60776">
        <w:rPr>
          <w:vertAlign w:val="subscript"/>
        </w:rPr>
        <w:t>1</w:t>
      </w:r>
      <w:r w:rsidRPr="00F60776">
        <w:t xml:space="preserve">-insensitive technique </w:t>
      </w:r>
      <w:r w:rsidRPr="00F60776">
        <w:fldChar w:fldCharType="begin">
          <w:fldData xml:space="preserve">PEVuZE5vdGU+PENpdGU+PEF1dGhvcj5CYXJyYWw8L0F1dGhvcj48WWVhcj4yMDEwPC9ZZWFyPjxS
ZWNOdW0+MTY4PC9SZWNOdW0+PERpc3BsYXlUZXh0Pls1N1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C273C0">
        <w:instrText xml:space="preserve"> ADDIN EN.CITE </w:instrText>
      </w:r>
      <w:r w:rsidR="00C273C0">
        <w:fldChar w:fldCharType="begin">
          <w:fldData xml:space="preserve">PEVuZE5vdGU+PENpdGU+PEF1dGhvcj5CYXJyYWw8L0F1dGhvcj48WWVhcj4yMDEwPC9ZZWFyPjxS
ZWNOdW0+MTY4PC9SZWNOdW0+PERpc3BsYXlUZXh0Pls1N1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C273C0">
        <w:instrText xml:space="preserve"> ADDIN EN.CITE.DATA </w:instrText>
      </w:r>
      <w:r w:rsidR="00C273C0">
        <w:fldChar w:fldCharType="end"/>
      </w:r>
      <w:r w:rsidRPr="00F60776">
        <w:fldChar w:fldCharType="separate"/>
      </w:r>
      <w:r w:rsidR="00C273C0">
        <w:rPr>
          <w:noProof/>
        </w:rPr>
        <w:t>[57]</w:t>
      </w:r>
      <w:r w:rsidRPr="00F60776">
        <w:fldChar w:fldCharType="end"/>
      </w:r>
      <w:r w:rsidRPr="00F60776">
        <w:t>, whereas VFA is a B</w:t>
      </w:r>
      <w:r w:rsidRPr="00F60776">
        <w:rPr>
          <w:vertAlign w:val="subscript"/>
        </w:rPr>
        <w:t>1</w:t>
      </w:r>
      <w:r w:rsidRPr="00F60776">
        <w:t xml:space="preserve">-sensitive technique </w:t>
      </w:r>
      <w:r w:rsidRPr="00F60776">
        <w:fldChar w:fldCharType="begin">
          <w:fldData xml:space="preserve">PEVuZE5vdGU+PENpdGU+PEF1dGhvcj5MaWJlcm1hbjwvQXV0aG9yPjxZZWFyPjIwMTQ8L1llYXI+
PFJlY051bT44MjA0PC9SZWNOdW0+PERpc3BsYXlUZXh0PlsxN1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273C0">
        <w:instrText xml:space="preserve"> ADDIN EN.CITE </w:instrText>
      </w:r>
      <w:r w:rsidR="00C273C0">
        <w:fldChar w:fldCharType="begin">
          <w:fldData xml:space="preserve">PEVuZE5vdGU+PENpdGU+PEF1dGhvcj5MaWJlcm1hbjwvQXV0aG9yPjxZZWFyPjIwMTQ8L1llYXI+
PFJlY051bT44MjA0PC9SZWNOdW0+PERpc3BsYXlUZXh0PlsxN1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273C0">
        <w:instrText xml:space="preserve"> ADDIN EN.CITE.DATA </w:instrText>
      </w:r>
      <w:r w:rsidR="00C273C0">
        <w:fldChar w:fldCharType="end"/>
      </w:r>
      <w:r w:rsidRPr="00F60776">
        <w:fldChar w:fldCharType="separate"/>
      </w:r>
      <w:r w:rsidR="00C273C0">
        <w:rPr>
          <w:noProof/>
        </w:rPr>
        <w:t>[17]</w:t>
      </w:r>
      <w:r w:rsidRPr="00F60776">
        <w:fldChar w:fldCharType="end"/>
      </w:r>
      <w:r w:rsidRPr="00F60776">
        <w:t>. For a uniform 10-pt SPGR qMT protocol, it has been demonstrated that the pool-size ratio F is much less sensitive to B</w:t>
      </w:r>
      <w:r w:rsidRPr="00F60776">
        <w:rPr>
          <w:vertAlign w:val="subscript"/>
        </w:rPr>
        <w:t>1</w:t>
      </w:r>
      <w:r w:rsidRPr="00F60776">
        <w:t>-inaccuracies if the qMT protocol uses VFA T</w:t>
      </w:r>
      <w:r w:rsidRPr="00F60776">
        <w:rPr>
          <w:vertAlign w:val="subscript"/>
        </w:rPr>
        <w:t>1</w:t>
      </w:r>
      <w:r w:rsidRPr="00F60776">
        <w:t xml:space="preserve"> mapping, relative to B</w:t>
      </w:r>
      <w:r w:rsidRPr="00F60776">
        <w:rPr>
          <w:vertAlign w:val="subscript"/>
        </w:rPr>
        <w:t>1</w:t>
      </w:r>
      <w:r w:rsidRPr="00F60776">
        <w:t>-insensitive T</w:t>
      </w:r>
      <w:r w:rsidRPr="00F60776">
        <w:rPr>
          <w:vertAlign w:val="subscript"/>
        </w:rPr>
        <w:t>1</w:t>
      </w:r>
      <w:r w:rsidRPr="00F60776">
        <w:t xml:space="preserve"> mapping techniques </w:t>
      </w:r>
      <w:r w:rsidRPr="00F60776">
        <w:fldChar w:fldCharType="begin"/>
      </w:r>
      <w:r w:rsidR="00C273C0">
        <w:instrText xml:space="preserve"> ADDIN EN.CITE &lt;EndNote&gt;&lt;Cite&gt;&lt;Author&gt;Boudreau&lt;/Author&gt;&lt;Year&gt;2017&lt;/Year&gt;&lt;RecNum&gt;8255&lt;/RecNum&gt;&lt;DisplayText&gt;[7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F60776">
        <w:fldChar w:fldCharType="separate"/>
      </w:r>
      <w:r w:rsidR="00C273C0">
        <w:rPr>
          <w:noProof/>
        </w:rPr>
        <w:t>[73]</w:t>
      </w:r>
      <w:r w:rsidRPr="00F60776">
        <w:fldChar w:fldCharType="end"/>
      </w:r>
      <w:r w:rsidRPr="00F60776">
        <w:t>. Since that work used a fixed “uniform” qMT sampling protocol to demonstrate the benefit of using VFA T</w:t>
      </w:r>
      <w:r w:rsidRPr="00F60776">
        <w:rPr>
          <w:vertAlign w:val="subscript"/>
        </w:rPr>
        <w:t>1</w:t>
      </w:r>
      <w:r w:rsidRPr="00F60776">
        <w:t xml:space="preserve"> mapping for F, it raises an interesting question: is it possible to further improve the robustness of F against B</w:t>
      </w:r>
      <w:r w:rsidRPr="00F60776">
        <w:rPr>
          <w:vertAlign w:val="subscript"/>
        </w:rPr>
        <w:t>1</w:t>
      </w:r>
      <w:r w:rsidRPr="00F60776">
        <w:t xml:space="preserve"> inaccuracies by optimizing the qMT acquisition protocol itself for B</w:t>
      </w:r>
      <w:r w:rsidRPr="00F60776">
        <w:rPr>
          <w:vertAlign w:val="subscript"/>
        </w:rPr>
        <w:t>1</w:t>
      </w:r>
      <w:r w:rsidRPr="00F60776">
        <w:t>-insensitivity?</w:t>
      </w:r>
    </w:p>
    <w:p w14:paraId="061D58B5" w14:textId="77777777" w:rsidR="00F60776" w:rsidRPr="00F60776" w:rsidRDefault="00F60776" w:rsidP="00F60776">
      <w:r w:rsidRPr="00F60776">
        <w:t>The aim of this work is to develop a method to incorporate B</w:t>
      </w:r>
      <w:r w:rsidRPr="00F60776">
        <w:rPr>
          <w:vertAlign w:val="subscript"/>
        </w:rPr>
        <w:t>1</w:t>
      </w:r>
      <w:r w:rsidRPr="00F60776">
        <w:t>-sensitivity considerations into the optimization of qMT data acquisition, by regularizing the CRLB optimization condition with a B</w:t>
      </w:r>
      <w:r w:rsidRPr="00F60776">
        <w:rPr>
          <w:vertAlign w:val="subscript"/>
        </w:rPr>
        <w:t>1</w:t>
      </w:r>
      <w:r w:rsidRPr="00F60776">
        <w:t>-sensitivity term. We first derived a B</w:t>
      </w:r>
      <w:r w:rsidRPr="00F60776">
        <w:rPr>
          <w:vertAlign w:val="subscript"/>
        </w:rPr>
        <w:t>1</w:t>
      </w:r>
      <w:r w:rsidRPr="00F60776">
        <w:t>-sensitivity expression that was used to regularize the CRLB condition. Using simulations, we then explored the B</w:t>
      </w:r>
      <w:r w:rsidRPr="00F60776">
        <w:rPr>
          <w:vertAlign w:val="subscript"/>
        </w:rPr>
        <w:t>1</w:t>
      </w:r>
      <w:r w:rsidRPr="00F60776">
        <w:t>-sensitivity of qMT for several different uniform sampling protocol configurations. The optimal regularization term for the pool-size ratio was determined, and a sample qMT protocol was iteratively optimized using the CRLB condition both with and without the regularization term. The robustness of three protocols (uniform, CRLB, CRLB + B</w:t>
      </w:r>
      <w:r w:rsidRPr="00F60776">
        <w:rPr>
          <w:vertAlign w:val="subscript"/>
        </w:rPr>
        <w:t>1</w:t>
      </w:r>
      <w:r w:rsidRPr="00F60776">
        <w:t xml:space="preserve"> regularization) were then investigated using Monte Carlo simulations for a range of signal-to-noise ratios (SNR), B</w:t>
      </w:r>
      <w:r w:rsidRPr="00F60776">
        <w:rPr>
          <w:vertAlign w:val="subscript"/>
        </w:rPr>
        <w:t>1</w:t>
      </w:r>
      <w:r w:rsidRPr="00F60776">
        <w:t>-inaccuracies, and tissue values. Lastly, the qMT optimization framework developed and presented here is released as an open-source package.</w:t>
      </w:r>
    </w:p>
    <w:p w14:paraId="2BD038AC" w14:textId="391CB7AE" w:rsidR="00F60776" w:rsidRDefault="00F60776" w:rsidP="00F60776">
      <w:pPr>
        <w:pStyle w:val="Titre2"/>
      </w:pPr>
      <w:bookmarkStart w:id="94" w:name="_Toc496526539"/>
      <w:r>
        <w:t>Theory</w:t>
      </w:r>
      <w:bookmarkEnd w:id="94"/>
    </w:p>
    <w:p w14:paraId="702373ED" w14:textId="2C2359DC" w:rsidR="001D1E2C" w:rsidRPr="001D1E2C" w:rsidRDefault="001D1E2C" w:rsidP="001D1E2C">
      <w:r w:rsidRPr="001D1E2C">
        <w:t>In the presence of a small inaccuracy of a measurement parameter, such as B</w:t>
      </w:r>
      <w:r w:rsidRPr="001D1E2C">
        <w:rPr>
          <w:vertAlign w:val="subscript"/>
        </w:rPr>
        <w:t>1</w:t>
      </w:r>
      <w:r w:rsidRPr="001D1E2C">
        <w:t xml:space="preserve"> in qMT, this error will propagate to the fitting parameters of the model. The behavior of how this propagated error will impact each fitting parameter can be explored through a sensitivity analysis, by expanding the fitted signal in the presence of a ΔB</w:t>
      </w:r>
      <w:r w:rsidRPr="001D1E2C">
        <w:rPr>
          <w:vertAlign w:val="subscript"/>
        </w:rPr>
        <w:t>1</w:t>
      </w:r>
      <w:r w:rsidRPr="001D1E2C">
        <w:t xml:space="preserve"> with a Taylor expansion </w:t>
      </w:r>
      <w:r w:rsidRPr="001D1E2C">
        <w:fldChar w:fldCharType="begin"/>
      </w:r>
      <w:r w:rsidR="00C273C0">
        <w:instrText xml:space="preserve"> ADDIN EN.CITE &lt;EndNote&gt;&lt;Cite&gt;&lt;Author&gt;Cruz&lt;/Author&gt;&lt;Year&gt;1973&lt;/Year&gt;&lt;RecNum&gt;8188&lt;/RecNum&gt;&lt;DisplayText&gt;[61]&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Pr="001D1E2C">
        <w:fldChar w:fldCharType="separate"/>
      </w:r>
      <w:r w:rsidR="00C273C0">
        <w:rPr>
          <w:noProof/>
        </w:rPr>
        <w:t>[61]</w:t>
      </w:r>
      <w:r w:rsidRPr="001D1E2C">
        <w:fldChar w:fldCharType="end"/>
      </w:r>
      <w:r w:rsidRPr="001D1E2C">
        <w:t>. Assuming a small ΔB</w:t>
      </w:r>
      <w:r w:rsidRPr="001D1E2C">
        <w:rPr>
          <w:vertAlign w:val="subscript"/>
        </w:rPr>
        <w:t>1</w:t>
      </w:r>
      <w:r w:rsidRPr="001D1E2C">
        <w:t xml:space="preserve"> and a good fit (</w:t>
      </w:r>
      <w:r w:rsidRPr="001D1E2C">
        <w:rPr>
          <w:i/>
        </w:rPr>
        <w:t>M</w:t>
      </w:r>
      <w:r w:rsidRPr="001D1E2C">
        <w:t>(</w:t>
      </w:r>
      <w:r w:rsidRPr="001D1E2C">
        <w:rPr>
          <w:i/>
        </w:rPr>
        <w:t>B</w:t>
      </w:r>
      <w:r w:rsidRPr="001D1E2C">
        <w:rPr>
          <w:i/>
          <w:vertAlign w:val="subscript"/>
        </w:rPr>
        <w:t>1</w:t>
      </w:r>
      <w:r w:rsidRPr="001D1E2C">
        <w:rPr>
          <w:vertAlign w:val="subscript"/>
        </w:rPr>
        <w:t xml:space="preserve"> </w:t>
      </w:r>
      <w:r w:rsidRPr="001D1E2C">
        <w:t>+ ΔB</w:t>
      </w:r>
      <w:r w:rsidRPr="001D1E2C">
        <w:rPr>
          <w:vertAlign w:val="subscript"/>
        </w:rPr>
        <w:t>1</w:t>
      </w:r>
      <w:r w:rsidRPr="001D1E2C">
        <w:t xml:space="preserve">) ≈ </w:t>
      </w:r>
      <w:r w:rsidRPr="001D1E2C">
        <w:rPr>
          <w:i/>
        </w:rPr>
        <w:t>M</w:t>
      </w:r>
      <w:r w:rsidRPr="001D1E2C">
        <w:t>(</w:t>
      </w:r>
      <w:r w:rsidRPr="001D1E2C">
        <w:rPr>
          <w:i/>
        </w:rPr>
        <w:t>B</w:t>
      </w:r>
      <w:r w:rsidRPr="001D1E2C">
        <w:rPr>
          <w:i/>
          <w:vertAlign w:val="subscript"/>
        </w:rPr>
        <w:t>1</w:t>
      </w:r>
      <w:r w:rsidRPr="001D1E2C">
        <w:t xml:space="preserve">)  ≈ </w:t>
      </w:r>
      <w:r w:rsidRPr="001D1E2C">
        <w:rPr>
          <w:i/>
        </w:rPr>
        <w:t>M</w:t>
      </w:r>
      <w:r w:rsidRPr="001D1E2C">
        <w:rPr>
          <w:vertAlign w:val="subscript"/>
        </w:rPr>
        <w:t>meas</w:t>
      </w:r>
      <w:r w:rsidRPr="001D1E2C">
        <w:t xml:space="preserve">, where </w:t>
      </w:r>
      <w:r w:rsidRPr="001D1E2C">
        <w:rPr>
          <w:i/>
        </w:rPr>
        <w:t>M</w:t>
      </w:r>
      <w:r w:rsidRPr="001D1E2C">
        <w:t xml:space="preserve"> is the signal generated by the fit), a first-order </w:t>
      </w:r>
      <w:r w:rsidRPr="001D1E2C">
        <w:lastRenderedPageBreak/>
        <w:t xml:space="preserve">approximation of the Taylor expansion of the fitted signal results in the following matrix equation </w:t>
      </w:r>
      <w:r w:rsidRPr="001D1E2C">
        <w:fldChar w:fldCharType="begin"/>
      </w:r>
      <w:r w:rsidR="00C273C0">
        <w:instrText xml:space="preserve"> ADDIN EN.CITE &lt;EndNote&gt;&lt;Cite&gt;&lt;Author&gt;Boudreau&lt;/Author&gt;&lt;Year&gt;2017&lt;/Year&gt;&lt;RecNum&gt;8255&lt;/RecNum&gt;&lt;DisplayText&gt;[7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1D1E2C">
        <w:fldChar w:fldCharType="separate"/>
      </w:r>
      <w:r w:rsidR="00C273C0">
        <w:rPr>
          <w:noProof/>
        </w:rPr>
        <w:t>[73]</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5D69B119" w14:textId="77777777" w:rsidTr="005F271E">
        <w:tc>
          <w:tcPr>
            <w:tcW w:w="1000" w:type="pct"/>
          </w:tcPr>
          <w:p w14:paraId="1B233580" w14:textId="77777777" w:rsidR="001D1E2C" w:rsidRPr="001D1E2C" w:rsidRDefault="001D1E2C" w:rsidP="001D1E2C">
            <w:pPr>
              <w:rPr>
                <w:lang w:val="en-CA"/>
              </w:rPr>
            </w:pPr>
          </w:p>
        </w:tc>
        <w:tc>
          <w:tcPr>
            <w:tcW w:w="3000" w:type="pct"/>
          </w:tcPr>
          <w:p w14:paraId="30C82048" w14:textId="3A8966F2" w:rsidR="001D1E2C" w:rsidRPr="001D1E2C" w:rsidRDefault="0027134D" w:rsidP="001D1E2C">
            <w:pPr>
              <w:rPr>
                <w:lang w:val="en-CA"/>
              </w:rPr>
            </w:pPr>
            <m:oMathPara>
              <m:oMath>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lang w:val="en-CA"/>
                  </w:rPr>
                  <m:t>∆p≅</m:t>
                </m:r>
                <m:sSub>
                  <m:sSubPr>
                    <m:ctrlPr>
                      <w:rPr>
                        <w:rFonts w:ascii="Cambria Math" w:hAnsi="Cambria Math"/>
                        <w:b/>
                        <w:i/>
                        <w:lang w:val="en-CA"/>
                      </w:rPr>
                    </m:ctrlPr>
                  </m:sSubPr>
                  <m:e>
                    <m:r>
                      <m:rPr>
                        <m:sty m:val="bi"/>
                      </m:rPr>
                      <w:rPr>
                        <w:rFonts w:ascii="Cambria Math" w:hAnsi="Cambria Math"/>
                        <w:lang w:val="en-CA"/>
                      </w:rPr>
                      <m:t>-</m:t>
                    </m:r>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oMath>
            </m:oMathPara>
          </w:p>
        </w:tc>
        <w:tc>
          <w:tcPr>
            <w:tcW w:w="1000" w:type="pct"/>
          </w:tcPr>
          <w:p w14:paraId="088B2727" w14:textId="376B0A29" w:rsidR="001D1E2C" w:rsidRPr="001D1E2C" w:rsidRDefault="001D1E2C" w:rsidP="001D1E2C">
            <w:pPr>
              <w:jc w:val="right"/>
              <w:rPr>
                <w:b/>
                <w:lang w:val="en-CA"/>
              </w:rPr>
            </w:pPr>
            <w:r>
              <w:rPr>
                <w:b/>
                <w:lang w:val="en-CA"/>
              </w:rPr>
              <w:t>(5-1)</w:t>
            </w:r>
          </w:p>
        </w:tc>
      </w:tr>
    </w:tbl>
    <w:p w14:paraId="3ABBF32F" w14:textId="2080CCBA" w:rsidR="001D1E2C" w:rsidRPr="001D1E2C" w:rsidRDefault="001D1E2C" w:rsidP="001D1E2C">
      <w:r w:rsidRPr="001D1E2C">
        <w:t xml:space="preserve">where </w:t>
      </w:r>
      <w:r w:rsidRPr="001D1E2C">
        <w:rPr>
          <w:i/>
        </w:rPr>
        <w:t>p</w:t>
      </w:r>
      <w:r w:rsidRPr="001D1E2C">
        <w:t xml:space="preserve"> are the model fitting parameters (e.g. for the Sled and Pike</w:t>
      </w:r>
      <w:r w:rsidRPr="001D1E2C">
        <w:fldChar w:fldCharType="begin"/>
      </w:r>
      <w:r w:rsidR="00C273C0">
        <w:instrText xml:space="preserve"> ADDIN EN.CITE &lt;EndNote&gt;&lt;Cite&gt;&lt;Author&gt;Sled&lt;/Author&gt;&lt;Year&gt;2000&lt;/Year&gt;&lt;RecNum&gt;3662&lt;/RecNum&gt;&lt;DisplayText&gt;[50]&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1D1E2C">
        <w:fldChar w:fldCharType="separate"/>
      </w:r>
      <w:r w:rsidR="00C273C0">
        <w:rPr>
          <w:noProof/>
        </w:rPr>
        <w:t>[50]</w:t>
      </w:r>
      <w:r w:rsidRPr="001D1E2C">
        <w:fldChar w:fldCharType="end"/>
      </w:r>
      <w:r w:rsidRPr="001D1E2C">
        <w:t xml:space="preserve"> model of qMT: F, k</w:t>
      </w:r>
      <w:r w:rsidRPr="001D1E2C">
        <w:rPr>
          <w:vertAlign w:val="subscript"/>
        </w:rPr>
        <w:t>f</w:t>
      </w:r>
      <w:r w:rsidRPr="001D1E2C">
        <w:t>, T</w:t>
      </w:r>
      <w:r w:rsidRPr="001D1E2C">
        <w:rPr>
          <w:vertAlign w:val="subscript"/>
        </w:rPr>
        <w:t>2,f</w:t>
      </w:r>
      <w:r w:rsidRPr="001D1E2C">
        <w:t>, T</w:t>
      </w:r>
      <w:r w:rsidRPr="001D1E2C">
        <w:rPr>
          <w:vertAlign w:val="subscript"/>
        </w:rPr>
        <w:t>2,r</w:t>
      </w:r>
      <w:r w:rsidRPr="001D1E2C">
        <w:t xml:space="preserve">), </w:t>
      </w:r>
      <m:oMath>
        <m:r>
          <m:rPr>
            <m:sty m:val="bi"/>
          </m:rPr>
          <w:rPr>
            <w:rFonts w:ascii="Cambria Math" w:hAnsi="Cambria Math"/>
          </w:rPr>
          <m:t>∆p</m:t>
        </m:r>
      </m:oMath>
      <w:r w:rsidRPr="001D1E2C">
        <w:t xml:space="preserve"> is the column vector of errors in fitted parameters [ΔF, Δk</w:t>
      </w:r>
      <w:r w:rsidRPr="001D1E2C">
        <w:rPr>
          <w:vertAlign w:val="subscript"/>
        </w:rPr>
        <w:t>f</w:t>
      </w:r>
      <w:r w:rsidRPr="001D1E2C">
        <w:t>, ΔT</w:t>
      </w:r>
      <w:r w:rsidRPr="001D1E2C">
        <w:rPr>
          <w:vertAlign w:val="subscript"/>
        </w:rPr>
        <w:t>2,f</w:t>
      </w:r>
      <w:r w:rsidRPr="001D1E2C">
        <w:t>, ΔT</w:t>
      </w:r>
      <w:r w:rsidRPr="001D1E2C">
        <w:rPr>
          <w:vertAlign w:val="subscript"/>
        </w:rPr>
        <w:t>2,r</w:t>
      </w:r>
      <w:r w:rsidRPr="001D1E2C">
        <w:t xml:space="preserve">]ʹ, and </w:t>
      </w:r>
      <m:oMath>
        <m:r>
          <m:rPr>
            <m:sty m:val="b"/>
          </m:rPr>
          <w:rPr>
            <w:rFonts w:ascii="Cambria Math" w:hAnsi="Cambria Math"/>
          </w:rPr>
          <m:t>S</m:t>
        </m:r>
      </m:oMath>
      <w:r w:rsidRPr="001D1E2C">
        <w:t xml:space="preserve"> are matrices with sensitivities values element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Pr="001D1E2C">
        <w:t xml:space="preserve"> relative to </w:t>
      </w:r>
      <w:r w:rsidRPr="001D1E2C">
        <w:rPr>
          <w:i/>
        </w:rPr>
        <w:t>p</w:t>
      </w:r>
      <w:r w:rsidRPr="001D1E2C">
        <w:rPr>
          <w:i/>
          <w:vertAlign w:val="subscript"/>
        </w:rPr>
        <w:t>i</w:t>
      </w:r>
      <w:r w:rsidRPr="001D1E2C">
        <w:t xml:space="preserve"> or </w:t>
      </w:r>
      <w:r w:rsidRPr="001D1E2C">
        <w:rPr>
          <w:i/>
        </w:rPr>
        <w:t>B</w:t>
      </w:r>
      <w:r w:rsidRPr="001D1E2C">
        <w:rPr>
          <w:vertAlign w:val="subscript"/>
        </w:rPr>
        <w:t>1</w:t>
      </w:r>
      <w:r w:rsidRPr="001D1E2C">
        <w:t xml:space="preserve"> (columns) for each measurement </w:t>
      </w:r>
      <w:r w:rsidRPr="001D1E2C">
        <w:rPr>
          <w:i/>
        </w:rPr>
        <w:t>n</w:t>
      </w:r>
      <w:r w:rsidRPr="001D1E2C">
        <w:t xml:space="preserve"> (row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1D1E2C">
        <w:rPr>
          <w:b/>
        </w:rPr>
        <w:t xml:space="preserve"> </w:t>
      </w:r>
      <w:r w:rsidRPr="001D1E2C">
        <w:t>can also be interpreted as being the Jacobian of the measurement for the fitting parameters, which we’ll call the Jacobian sensitivity matrix.</w:t>
      </w:r>
    </w:p>
    <w:p w14:paraId="576D2984" w14:textId="34E6CE4B" w:rsidR="001D1E2C" w:rsidRPr="001D1E2C" w:rsidRDefault="001D1E2C" w:rsidP="001D1E2C">
      <w:r w:rsidRPr="001D1E2C">
        <w:t>Given a known ΔB</w:t>
      </w:r>
      <w:r w:rsidRPr="001D1E2C">
        <w:rPr>
          <w:vertAlign w:val="subscript"/>
        </w:rPr>
        <w:t>1</w:t>
      </w:r>
      <w:r w:rsidRPr="001D1E2C">
        <w:t xml:space="preserve"> value and Jacobian sensitivity matrices for </w:t>
      </w:r>
      <w:r w:rsidRPr="001D1E2C">
        <w:rPr>
          <w:i/>
        </w:rPr>
        <w:t>p</w:t>
      </w:r>
      <w:r w:rsidRPr="001D1E2C">
        <w:t xml:space="preserve"> and </w:t>
      </w:r>
      <w:r w:rsidRPr="001D1E2C">
        <w:rPr>
          <w:i/>
        </w:rPr>
        <w:t>B</w:t>
      </w:r>
      <w:r w:rsidRPr="001D1E2C">
        <w:rPr>
          <w:vertAlign w:val="subscript"/>
        </w:rPr>
        <w:t>1</w:t>
      </w:r>
      <w:r w:rsidRPr="001D1E2C">
        <w:t xml:space="preserve">, Eq. </w:t>
      </w:r>
      <w:r w:rsidR="00A01278">
        <w:t>(5-</w:t>
      </w:r>
      <w:r w:rsidRPr="001D1E2C">
        <w:t>1</w:t>
      </w:r>
      <w:r w:rsidR="00A01278">
        <w:t>)</w:t>
      </w:r>
      <w:r w:rsidRPr="001D1E2C">
        <w:t xml:space="preserve"> can be solved for </w:t>
      </w:r>
      <m:oMath>
        <m:r>
          <m:rPr>
            <m:sty m:val="bi"/>
          </m:rPr>
          <w:rPr>
            <w:rFonts w:ascii="Cambria Math" w:hAnsi="Cambria Math"/>
          </w:rPr>
          <m:t>∆p</m:t>
        </m:r>
      </m:oMath>
      <w:r w:rsidRPr="001D1E2C">
        <w:t xml:space="preserve">. However, since Eq. </w:t>
      </w:r>
      <w:r w:rsidR="00A01278">
        <w:t>(5-</w:t>
      </w:r>
      <w:r w:rsidRPr="001D1E2C">
        <w:t>1</w:t>
      </w:r>
      <w:r w:rsidR="00A01278">
        <w:t>)</w:t>
      </w:r>
      <w:r w:rsidRPr="001D1E2C">
        <w:t xml:space="preserve"> is typically an overdetermined system of linear equations (</w:t>
      </w:r>
      <m:oMath>
        <m:r>
          <w:rPr>
            <w:rFonts w:ascii="Cambria Math" w:hAnsi="Cambria Math"/>
          </w:rPr>
          <m:t>N ≫Q</m:t>
        </m:r>
      </m:oMath>
      <w:r w:rsidRPr="001D1E2C">
        <w:t xml:space="preserve">), the optimal solution is found by minimizing the following </w:t>
      </w:r>
      <m:oMath>
        <m:r>
          <m:rPr>
            <m:scr m:val="script"/>
          </m:rPr>
          <w:rPr>
            <w:rFonts w:ascii="Cambria Math" w:hAnsi="Cambria Math"/>
          </w:rPr>
          <m:t>l</m:t>
        </m:r>
      </m:oMath>
      <w:r w:rsidRPr="001D1E2C">
        <w:rPr>
          <w:vertAlign w:val="superscript"/>
        </w:rPr>
        <w:t>2</w:t>
      </w:r>
      <w:r w:rsidRPr="001D1E2C">
        <w:t xml:space="preserve">-norm for </w:t>
      </w:r>
      <m:oMath>
        <m:r>
          <m:rPr>
            <m:sty m:val="bi"/>
          </m:rPr>
          <w:rPr>
            <w:rFonts w:ascii="Cambria Math" w:hAnsi="Cambria Math"/>
          </w:rPr>
          <m:t>∆p</m:t>
        </m:r>
      </m:oMath>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7B4562ED" w14:textId="77777777" w:rsidTr="005F271E">
        <w:tc>
          <w:tcPr>
            <w:tcW w:w="1000" w:type="pct"/>
          </w:tcPr>
          <w:p w14:paraId="11DE85D2" w14:textId="77777777" w:rsidR="001D1E2C" w:rsidRPr="001D1E2C" w:rsidRDefault="001D1E2C" w:rsidP="001D1E2C"/>
        </w:tc>
        <w:tc>
          <w:tcPr>
            <w:tcW w:w="3000" w:type="pct"/>
          </w:tcPr>
          <w:p w14:paraId="20C08D1A" w14:textId="20CC2EF7" w:rsidR="001D1E2C" w:rsidRPr="001D1E2C" w:rsidRDefault="0027134D" w:rsidP="001D1E2C">
            <m:oMathPara>
              <m:oMath>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rPr>
                          <m:t>min</m:t>
                        </m:r>
                      </m:e>
                      <m:lim>
                        <m:r>
                          <m:rPr>
                            <m:sty m:val="bi"/>
                          </m:rPr>
                          <w:rPr>
                            <w:rFonts w:ascii="Cambria Math" w:hAnsi="Cambria Math"/>
                            <w:lang w:val="en-CA"/>
                          </w:rPr>
                          <m:t>∆p</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rPr>
                              <m:t>∆</m:t>
                            </m:r>
                            <m:r>
                              <m:rPr>
                                <m:sty m:val="bi"/>
                              </m:rPr>
                              <w:rPr>
                                <w:rFonts w:ascii="Cambria Math" w:hAnsi="Cambria Math"/>
                                <w:lang w:val="en-CA"/>
                              </w:rPr>
                              <m:t>p</m:t>
                            </m:r>
                            <m:r>
                              <m:rPr>
                                <m:sty m:val="bi"/>
                              </m:rPr>
                              <w:rPr>
                                <w:rFonts w:ascii="Cambria Math" w:hAnsi="Cambria Math"/>
                              </w:rPr>
                              <m:t>+</m:t>
                            </m:r>
                            <m:sSub>
                              <m:sSubPr>
                                <m:ctrlPr>
                                  <w:rPr>
                                    <w:rFonts w:ascii="Cambria Math" w:hAnsi="Cambria Math"/>
                                    <w:b/>
                                    <w:i/>
                                    <w:lang w:val="en-CA"/>
                                  </w:rPr>
                                </m:ctrlPr>
                              </m:sSub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rPr>
                              <m:t>∆</m:t>
                            </m:r>
                            <m:sSub>
                              <m:sSubPr>
                                <m:ctrlPr>
                                  <w:rPr>
                                    <w:rFonts w:ascii="Cambria Math" w:hAnsi="Cambria Math"/>
                                    <w:i/>
                                    <w:lang w:val="en-CA"/>
                                  </w:rPr>
                                </m:ctrlPr>
                              </m:sSubPr>
                              <m:e>
                                <m:r>
                                  <w:rPr>
                                    <w:rFonts w:ascii="Cambria Math" w:hAnsi="Cambria Math"/>
                                    <w:lang w:val="en-CA"/>
                                  </w:rPr>
                                  <m:t>B</m:t>
                                </m:r>
                              </m:e>
                              <m:sub>
                                <m:r>
                                  <w:rPr>
                                    <w:rFonts w:ascii="Cambria Math" w:hAnsi="Cambria Math"/>
                                  </w:rPr>
                                  <m:t>1</m:t>
                                </m:r>
                              </m:sub>
                            </m:sSub>
                          </m:e>
                        </m:d>
                      </m:e>
                      <m:sub>
                        <m:r>
                          <m:rPr>
                            <m:sty m:val="bi"/>
                          </m:rPr>
                          <w:rPr>
                            <w:rFonts w:ascii="Cambria Math" w:hAnsi="Cambria Math"/>
                            <w:lang w:val="en-CA"/>
                          </w:rPr>
                          <m:t>2</m:t>
                        </m:r>
                      </m:sub>
                    </m:sSub>
                  </m:e>
                </m:func>
                <m:r>
                  <m:rPr>
                    <m:sty m:val="bi"/>
                  </m:rPr>
                  <w:rPr>
                    <w:rFonts w:ascii="Cambria Math" w:hAnsi="Cambria Math"/>
                  </w:rPr>
                  <m:t xml:space="preserve"> </m:t>
                </m:r>
              </m:oMath>
            </m:oMathPara>
          </w:p>
        </w:tc>
        <w:tc>
          <w:tcPr>
            <w:tcW w:w="1000" w:type="pct"/>
          </w:tcPr>
          <w:p w14:paraId="15F1E0AF" w14:textId="1D352BE4" w:rsidR="001D1E2C" w:rsidRPr="001D1E2C" w:rsidRDefault="001D1E2C" w:rsidP="001D1E2C">
            <w:pPr>
              <w:jc w:val="right"/>
              <w:rPr>
                <w:b/>
                <w:lang w:val="en-CA"/>
              </w:rPr>
            </w:pPr>
            <w:r>
              <w:rPr>
                <w:b/>
                <w:lang w:val="en-CA"/>
              </w:rPr>
              <w:t>(5-2)</w:t>
            </w:r>
          </w:p>
        </w:tc>
      </w:tr>
    </w:tbl>
    <w:p w14:paraId="2FF117A2" w14:textId="237075CE" w:rsidR="001D1E2C" w:rsidRPr="001D1E2C" w:rsidRDefault="001D1E2C" w:rsidP="001D1E2C">
      <w:r w:rsidRPr="001D1E2C">
        <w:t xml:space="preserve">Although Eq. </w:t>
      </w:r>
      <w:r w:rsidR="00A01278">
        <w:t>(5-</w:t>
      </w:r>
      <w:r w:rsidRPr="001D1E2C">
        <w:t>2</w:t>
      </w:r>
      <w:r w:rsidR="00A01278">
        <w:t>)</w:t>
      </w:r>
      <w:r w:rsidRPr="001D1E2C">
        <w:t xml:space="preserve"> provides an estimate of the error propagated to the fitting parameters by an error in B</w:t>
      </w:r>
      <w:r w:rsidRPr="001D1E2C">
        <w:rPr>
          <w:vertAlign w:val="subscript"/>
        </w:rPr>
        <w:t>1</w:t>
      </w:r>
      <w:r w:rsidRPr="001D1E2C">
        <w:t xml:space="preserve">, it alone is insufficient to be used for optimal protocol design. qMT protocols must also be designed for robustness against noise that naturally occurs in measured signals. For this purpose, the Cramér-Rao lower bound (CRLB) has been shown to be an adequate and sufficient estimate to minimize the variance in fitted qMT parameters due to experimental noise </w:t>
      </w:r>
      <w:r w:rsidRPr="001D1E2C">
        <w:fldChar w:fldCharType="begin"/>
      </w:r>
      <w:r w:rsidR="00C273C0">
        <w:instrText xml:space="preserve"> ADDIN EN.CITE &lt;EndNote&gt;&lt;Cite&gt;&lt;Author&gt;Cercignani&lt;/Author&gt;&lt;Year&gt;2006&lt;/Year&gt;&lt;RecNum&gt;3570&lt;/RecNum&gt;&lt;DisplayText&gt;[7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C273C0">
        <w:rPr>
          <w:noProof/>
        </w:rPr>
        <w:t>[71]</w:t>
      </w:r>
      <w:r w:rsidRPr="001D1E2C">
        <w:fldChar w:fldCharType="end"/>
      </w:r>
      <w:r w:rsidRPr="001D1E2C">
        <w:t xml:space="preserve">. Consider the Fisher information matrix (FIM) </w:t>
      </w:r>
      <w:r w:rsidRPr="001D1E2C">
        <w:rPr>
          <w:b/>
        </w:rPr>
        <w:t>J</w:t>
      </w:r>
      <w:r w:rsidRPr="001D1E2C">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282CC721" w14:textId="77777777" w:rsidTr="005F271E">
        <w:tc>
          <w:tcPr>
            <w:tcW w:w="1000" w:type="pct"/>
          </w:tcPr>
          <w:p w14:paraId="4F246D4E" w14:textId="77777777" w:rsidR="001D1E2C" w:rsidRPr="001D1E2C" w:rsidRDefault="001D1E2C" w:rsidP="001D1E2C">
            <w:pPr>
              <w:rPr>
                <w:lang w:val="en-CA"/>
              </w:rPr>
            </w:pPr>
          </w:p>
        </w:tc>
        <w:tc>
          <w:tcPr>
            <w:tcW w:w="3000" w:type="pct"/>
          </w:tcPr>
          <w:p w14:paraId="43821FCE" w14:textId="47E08984" w:rsidR="001D1E2C" w:rsidRPr="001D1E2C" w:rsidRDefault="001D1E2C" w:rsidP="001D1E2C">
            <w:pPr>
              <w:rPr>
                <w:i/>
                <w:lang w:val="en-CA"/>
              </w:rPr>
            </w:pPr>
            <m:oMathPara>
              <m:oMath>
                <m:r>
                  <m:rPr>
                    <m:sty m:val="bi"/>
                  </m:rP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J</m:t>
                    </m:r>
                  </m:e>
                  <m:sub>
                    <m:r>
                      <w:rPr>
                        <w:rFonts w:ascii="Cambria Math" w:hAnsi="Cambria Math"/>
                        <w:lang w:val="en-CA"/>
                      </w:rPr>
                      <m:t>ij</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nary>
                  <m:naryPr>
                    <m:chr m:val="∑"/>
                    <m:limLoc m:val="subSup"/>
                    <m:ctrlPr>
                      <w:rPr>
                        <w:rFonts w:ascii="Cambria Math" w:hAnsi="Cambria Math"/>
                        <w:i/>
                        <w:lang w:val="en-CA"/>
                      </w:rPr>
                    </m:ctrlPr>
                  </m:naryPr>
                  <m:sub>
                    <m:r>
                      <w:rPr>
                        <w:rFonts w:ascii="Cambria Math" w:hAnsi="Cambria Math"/>
                        <w:lang w:val="en-CA"/>
                      </w:rPr>
                      <m:t>n=1</m:t>
                    </m:r>
                  </m:sub>
                  <m:sup>
                    <m:r>
                      <w:rPr>
                        <w:rFonts w:ascii="Cambria Math" w:hAnsi="Cambria Math"/>
                        <w:lang w:val="en-CA"/>
                      </w:rPr>
                      <m:t>N</m:t>
                    </m:r>
                  </m:sup>
                  <m:e>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den>
                    </m:f>
                  </m:e>
                </m:nary>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j</m:t>
                        </m:r>
                      </m:sub>
                    </m:sSub>
                  </m:den>
                </m:f>
              </m:oMath>
            </m:oMathPara>
          </w:p>
        </w:tc>
        <w:tc>
          <w:tcPr>
            <w:tcW w:w="1000" w:type="pct"/>
          </w:tcPr>
          <w:p w14:paraId="720AECD6" w14:textId="1C6FA5D9" w:rsidR="001D1E2C" w:rsidRPr="001D1E2C" w:rsidRDefault="001D1E2C" w:rsidP="001D1E2C">
            <w:pPr>
              <w:jc w:val="right"/>
              <w:rPr>
                <w:b/>
                <w:lang w:val="en-CA"/>
              </w:rPr>
            </w:pPr>
            <w:r>
              <w:rPr>
                <w:b/>
                <w:lang w:val="en-CA"/>
              </w:rPr>
              <w:t>(5-3)</w:t>
            </w:r>
          </w:p>
        </w:tc>
      </w:tr>
    </w:tbl>
    <w:p w14:paraId="58DFFA5A" w14:textId="2F0F9A57" w:rsidR="001D1E2C" w:rsidRPr="001D1E2C" w:rsidRDefault="001D1E2C" w:rsidP="001D1E2C">
      <w:r w:rsidRPr="001D1E2C">
        <w:t xml:space="preserve">where σ is the standard deviation of the noise, and </w:t>
      </w:r>
      <w:r w:rsidRPr="001D1E2C">
        <w:rPr>
          <w:b/>
        </w:rPr>
        <w:t>x</w:t>
      </w:r>
      <w:r w:rsidRPr="001D1E2C">
        <w:rPr>
          <w:i/>
          <w:vertAlign w:val="subscript"/>
        </w:rPr>
        <w:t>n</w:t>
      </w:r>
      <w:r w:rsidRPr="001D1E2C">
        <w:t xml:space="preserve"> is the acquisition protocol for the </w:t>
      </w:r>
      <w:r w:rsidRPr="001D1E2C">
        <w:rPr>
          <w:i/>
        </w:rPr>
        <w:t>n</w:t>
      </w:r>
      <w:r w:rsidRPr="001D1E2C">
        <w:rPr>
          <w:vertAlign w:val="superscript"/>
        </w:rPr>
        <w:t>th</w:t>
      </w:r>
      <w:r w:rsidRPr="001D1E2C">
        <w:t xml:space="preserve"> measurement out of N unique measurements. The CRLB is defined as the diagonal elements of </w:t>
      </w:r>
      <w:r w:rsidRPr="001D1E2C">
        <w:rPr>
          <w:b/>
        </w:rPr>
        <w:t>J</w:t>
      </w:r>
      <w:r w:rsidRPr="001D1E2C">
        <w:rPr>
          <w:vertAlign w:val="superscript"/>
        </w:rPr>
        <w:t>-1</w:t>
      </w:r>
      <w:r w:rsidRPr="001D1E2C">
        <w:t>, and the trace of this matrix provides an overall estimate of the minimum variance of a model. However, because the qMT fitting parameters differ largely in their order of magnitudes, the parameter-normalized CRLB (</w:t>
      </w:r>
      <w:r w:rsidRPr="001D1E2C">
        <w:rPr>
          <w:i/>
        </w:rPr>
        <w:t>V</w:t>
      </w:r>
      <w:r w:rsidRPr="001D1E2C">
        <w:t xml:space="preserve">) is defined instead </w:t>
      </w:r>
      <w:r w:rsidRPr="001D1E2C">
        <w:fldChar w:fldCharType="begin"/>
      </w:r>
      <w:r w:rsidR="00C273C0">
        <w:instrText xml:space="preserve"> ADDIN EN.CITE &lt;EndNote&gt;&lt;Cite&gt;&lt;Author&gt;Cercignani&lt;/Author&gt;&lt;Year&gt;2006&lt;/Year&gt;&lt;RecNum&gt;3570&lt;/RecNum&gt;&lt;DisplayText&gt;[7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C273C0">
        <w:rPr>
          <w:noProof/>
        </w:rPr>
        <w:t>[71]</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8"/>
        <w:gridCol w:w="1870"/>
      </w:tblGrid>
      <w:tr w:rsidR="001D1E2C" w:rsidRPr="001D1E2C" w14:paraId="26368D8F" w14:textId="77777777" w:rsidTr="005F271E">
        <w:tc>
          <w:tcPr>
            <w:tcW w:w="1000" w:type="pct"/>
          </w:tcPr>
          <w:p w14:paraId="239445D5" w14:textId="77777777" w:rsidR="001D1E2C" w:rsidRPr="001D1E2C" w:rsidRDefault="001D1E2C" w:rsidP="001D1E2C">
            <w:pPr>
              <w:rPr>
                <w:lang w:val="en-CA"/>
              </w:rPr>
            </w:pPr>
          </w:p>
        </w:tc>
        <w:tc>
          <w:tcPr>
            <w:tcW w:w="3000" w:type="pct"/>
          </w:tcPr>
          <w:p w14:paraId="0A47CEE1" w14:textId="3C3EF5F3" w:rsidR="001D1E2C" w:rsidRPr="001D1E2C" w:rsidRDefault="001D1E2C" w:rsidP="001D1E2C">
            <w:pPr>
              <w:rPr>
                <w:lang w:val="en-CA"/>
              </w:rPr>
            </w:pPr>
            <m:oMathPara>
              <m:oMath>
                <m:r>
                  <w:rPr>
                    <w:rFonts w:ascii="Cambria Math" w:hAnsi="Cambria Math"/>
                    <w:lang w:val="en-CA"/>
                  </w:rPr>
                  <m:t>V</m:t>
                </m:r>
                <m:r>
                  <m:rPr>
                    <m:sty m:val="bi"/>
                  </m:rPr>
                  <w:rPr>
                    <w:rFonts w:ascii="Cambria Math" w:hAnsi="Cambria Math"/>
                    <w:lang w:val="en-CA"/>
                  </w:rPr>
                  <m:t xml:space="preserve">= </m:t>
                </m:r>
                <m:nary>
                  <m:naryPr>
                    <m:chr m:val="∑"/>
                    <m:limLoc m:val="subSup"/>
                    <m:supHide m:val="1"/>
                    <m:ctrlPr>
                      <w:rPr>
                        <w:rFonts w:ascii="Cambria Math" w:hAnsi="Cambria Math"/>
                        <w:b/>
                        <w:i/>
                        <w:lang w:val="en-CA"/>
                      </w:rPr>
                    </m:ctrlPr>
                  </m:naryPr>
                  <m:sub>
                    <m:r>
                      <w:rPr>
                        <w:rFonts w:ascii="Cambria Math" w:hAnsi="Cambria Math"/>
                        <w:lang w:val="en-CA"/>
                      </w:rPr>
                      <m:t>i</m:t>
                    </m:r>
                  </m:sub>
                  <m:sup/>
                  <m:e>
                    <m:sSup>
                      <m:sSupPr>
                        <m:ctrlPr>
                          <w:rPr>
                            <w:rFonts w:ascii="Cambria Math" w:hAnsi="Cambria Math"/>
                            <w:b/>
                            <w:i/>
                            <w:lang w:val="en-CA"/>
                          </w:rPr>
                        </m:ctrlPr>
                      </m:sSup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e>
                      <m:sup>
                        <m:r>
                          <m:rPr>
                            <m:sty m:val="bi"/>
                          </m:rPr>
                          <w:rPr>
                            <w:rFonts w:ascii="Cambria Math" w:hAnsi="Cambria Math"/>
                            <w:lang w:val="en-CA"/>
                          </w:rPr>
                          <m:t>-2</m:t>
                        </m:r>
                      </m:sup>
                    </m:sSup>
                    <m:sSub>
                      <m:sSubPr>
                        <m:ctrlPr>
                          <w:rPr>
                            <w:rFonts w:ascii="Cambria Math" w:hAnsi="Cambria Math"/>
                            <w:b/>
                            <w:i/>
                            <w:lang w:val="en-CA"/>
                          </w:rPr>
                        </m:ctrlPr>
                      </m:sSubPr>
                      <m:e>
                        <m:d>
                          <m:dPr>
                            <m:begChr m:val="["/>
                            <m:endChr m:val="]"/>
                            <m:ctrlPr>
                              <w:rPr>
                                <w:rFonts w:ascii="Cambria Math" w:hAnsi="Cambria Math"/>
                                <w:b/>
                                <w:i/>
                                <w:lang w:val="en-CA"/>
                              </w:rPr>
                            </m:ctrlPr>
                          </m:dPr>
                          <m:e>
                            <m:sSup>
                              <m:sSupPr>
                                <m:ctrlPr>
                                  <w:rPr>
                                    <w:rFonts w:ascii="Cambria Math" w:hAnsi="Cambria Math"/>
                                    <w:b/>
                                    <w:lang w:val="en-CA"/>
                                  </w:rPr>
                                </m:ctrlPr>
                              </m:sSupPr>
                              <m:e>
                                <m:r>
                                  <m:rPr>
                                    <m:sty m:val="b"/>
                                  </m:rPr>
                                  <w:rPr>
                                    <w:rFonts w:ascii="Cambria Math" w:hAnsi="Cambria Math"/>
                                    <w:lang w:val="en-CA"/>
                                  </w:rPr>
                                  <m:t>J</m:t>
                                </m:r>
                              </m:e>
                              <m:sup>
                                <m:r>
                                  <m:rPr>
                                    <m:sty m:val="bi"/>
                                  </m:rPr>
                                  <w:rPr>
                                    <w:rFonts w:ascii="Cambria Math" w:hAnsi="Cambria Math"/>
                                    <w:lang w:val="en-CA"/>
                                  </w:rPr>
                                  <m:t>-1</m:t>
                                </m:r>
                              </m:sup>
                            </m:sSup>
                          </m:e>
                        </m:d>
                      </m:e>
                      <m:sub>
                        <m:r>
                          <m:rPr>
                            <m:sty m:val="bi"/>
                          </m:rPr>
                          <w:rPr>
                            <w:rFonts w:ascii="Cambria Math" w:hAnsi="Cambria Math"/>
                            <w:lang w:val="en-CA"/>
                          </w:rPr>
                          <m:t>ii</m:t>
                        </m:r>
                      </m:sub>
                    </m:sSub>
                  </m:e>
                </m:nary>
              </m:oMath>
            </m:oMathPara>
          </w:p>
        </w:tc>
        <w:tc>
          <w:tcPr>
            <w:tcW w:w="999" w:type="pct"/>
          </w:tcPr>
          <w:p w14:paraId="7FD840B0" w14:textId="5F1FEE31" w:rsidR="001D1E2C" w:rsidRPr="001D1E2C" w:rsidRDefault="001D1E2C" w:rsidP="001D1E2C">
            <w:pPr>
              <w:jc w:val="right"/>
              <w:rPr>
                <w:b/>
                <w:lang w:val="en-CA"/>
              </w:rPr>
            </w:pPr>
            <w:r>
              <w:rPr>
                <w:b/>
                <w:lang w:val="en-CA"/>
              </w:rPr>
              <w:t>(5-4)</w:t>
            </w:r>
          </w:p>
        </w:tc>
      </w:tr>
    </w:tbl>
    <w:p w14:paraId="15E176E7" w14:textId="0CE156FA" w:rsidR="001D1E2C" w:rsidRPr="001D1E2C" w:rsidRDefault="001D1E2C" w:rsidP="001D1E2C">
      <w:r w:rsidRPr="001D1E2C">
        <w:t xml:space="preserve">In this work, we propose a regularization approach to simultaneously optimize against both noise (Eq. </w:t>
      </w:r>
      <w:r w:rsidR="00A01278">
        <w:t>(5-</w:t>
      </w:r>
      <w:r w:rsidRPr="001D1E2C">
        <w:t>4</w:t>
      </w:r>
      <w:r w:rsidR="00A01278">
        <w:t>)</w:t>
      </w:r>
      <w:r w:rsidRPr="001D1E2C">
        <w:t>) and B</w:t>
      </w:r>
      <w:r w:rsidRPr="001D1E2C">
        <w:rPr>
          <w:vertAlign w:val="subscript"/>
        </w:rPr>
        <w:t>1</w:t>
      </w:r>
      <w:r w:rsidRPr="001D1E2C">
        <w:t xml:space="preserve">-error propagation (Eq. </w:t>
      </w:r>
      <w:r w:rsidR="00A01278">
        <w:t>(5-</w:t>
      </w:r>
      <w:r w:rsidRPr="001D1E2C">
        <w:t>2</w:t>
      </w:r>
      <w:r w:rsidR="00A01278">
        <w:t>)</w:t>
      </w:r>
      <w:r w:rsidRPr="001D1E2C">
        <w:t xml:space="preserve">), using an iterative optimization approach for the acquisition protocol design </w:t>
      </w:r>
      <w:r w:rsidRPr="001D1E2C">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C273C0">
        <w:instrText xml:space="preserve"> ADDIN EN.CITE </w:instrText>
      </w:r>
      <w:r w:rsidR="00C273C0">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C273C0">
        <w:instrText xml:space="preserve"> ADDIN EN.CITE.DATA </w:instrText>
      </w:r>
      <w:r w:rsidR="00C273C0">
        <w:fldChar w:fldCharType="end"/>
      </w:r>
      <w:r w:rsidRPr="001D1E2C">
        <w:fldChar w:fldCharType="separate"/>
      </w:r>
      <w:r w:rsidR="00C273C0">
        <w:rPr>
          <w:noProof/>
        </w:rPr>
        <w:t>[54]</w:t>
      </w:r>
      <w:r w:rsidRPr="001D1E2C">
        <w:fldChar w:fldCharType="end"/>
      </w:r>
      <w:r w:rsidRPr="001D1E2C">
        <w:t>. Particularly, we are interested in minimizing the propagation of B</w:t>
      </w:r>
      <w:r w:rsidRPr="001D1E2C">
        <w:rPr>
          <w:vertAlign w:val="subscript"/>
        </w:rPr>
        <w:t>1</w:t>
      </w:r>
      <w:r w:rsidRPr="001D1E2C">
        <w:t xml:space="preserve">-error to the pool-size ratio </w:t>
      </w:r>
      <w:r w:rsidRPr="001D1E2C">
        <w:rPr>
          <w:i/>
        </w:rPr>
        <w:t>F</w:t>
      </w:r>
      <w:r w:rsidRPr="001D1E2C">
        <w:t xml:space="preserve"> (Δ</w:t>
      </w:r>
      <w:r w:rsidRPr="001D1E2C">
        <w:rPr>
          <w:i/>
        </w:rPr>
        <w:t>F</w:t>
      </w:r>
      <w:r w:rsidRPr="001D1E2C">
        <w:t>) because of its demonstrated potential as a biomarker for myelin content. Thus, to optimally reduce an acquisition protocol of N unique measurements to N-1 measurements, each iteration evalua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3B90ACE8" w14:textId="77777777" w:rsidTr="005F271E">
        <w:tc>
          <w:tcPr>
            <w:tcW w:w="1000" w:type="pct"/>
          </w:tcPr>
          <w:p w14:paraId="059B2821" w14:textId="77777777" w:rsidR="001D1E2C" w:rsidRPr="001D1E2C" w:rsidRDefault="001D1E2C" w:rsidP="001D1E2C">
            <w:pPr>
              <w:rPr>
                <w:lang w:val="en-CA"/>
              </w:rPr>
            </w:pPr>
          </w:p>
        </w:tc>
        <w:tc>
          <w:tcPr>
            <w:tcW w:w="3000" w:type="pct"/>
          </w:tcPr>
          <w:p w14:paraId="2C5F33E9" w14:textId="2A97B669" w:rsidR="001D1E2C" w:rsidRPr="001D1E2C" w:rsidRDefault="001D1E2C" w:rsidP="001D1E2C">
            <m:oMathPara>
              <m:oMath>
                <m:r>
                  <m:rPr>
                    <m:sty m:val="bi"/>
                  </m:rPr>
                  <w:rPr>
                    <w:rFonts w:ascii="Cambria Math" w:hAnsi="Cambria Math"/>
                    <w:lang w:val="en-CA"/>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lang w:val="en-CA"/>
                          </w:rPr>
                          <m:t>min</m:t>
                        </m:r>
                      </m:e>
                      <m:lim>
                        <m:sSub>
                          <m:sSubPr>
                            <m:ctrlPr>
                              <w:rPr>
                                <w:rFonts w:ascii="Cambria Math" w:hAnsi="Cambria Math"/>
                                <w:b/>
                                <w:i/>
                                <w:lang w:val="en-CA"/>
                              </w:rPr>
                            </m:ctrlPr>
                          </m:sSubPr>
                          <m:e/>
                          <m:sub>
                            <m:sSup>
                              <m:sSupPr>
                                <m:ctrlPr>
                                  <w:rPr>
                                    <w:rFonts w:ascii="Cambria Math" w:hAnsi="Cambria Math"/>
                                    <w:b/>
                                    <w:lang w:val="en-CA"/>
                                  </w:rPr>
                                </m:ctrlPr>
                              </m:sSupPr>
                              <m:e>
                                <m:r>
                                  <m:rPr>
                                    <m:sty m:val="b"/>
                                  </m:rPr>
                                  <w:rPr>
                                    <w:rFonts w:ascii="Cambria Math" w:hAnsi="Cambria Math"/>
                                    <w:lang w:val="en-CA"/>
                                  </w:rPr>
                                  <m:t>x</m:t>
                                </m:r>
                              </m:e>
                              <m:sup>
                                <m:r>
                                  <m:rPr>
                                    <m:sty m:val="bi"/>
                                  </m:rPr>
                                  <w:rPr>
                                    <w:rFonts w:ascii="Cambria Math" w:hAnsi="Cambria Math"/>
                                    <w:lang w:val="en-CA"/>
                                  </w:rPr>
                                  <m:t>N-1</m:t>
                                </m:r>
                              </m:sup>
                            </m:sSup>
                          </m:sub>
                        </m:sSub>
                      </m:lim>
                    </m:limLow>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lang w:val="en-CA"/>
                                  </w:rPr>
                                  <m:t>V</m:t>
                                </m:r>
                              </m:e>
                              <m:sub>
                                <m:r>
                                  <w:rPr>
                                    <w:rFonts w:ascii="Cambria Math" w:hAnsi="Cambria Math"/>
                                    <w:lang w:val="en-CA"/>
                                  </w:rPr>
                                  <m:t>N-1</m:t>
                                </m:r>
                              </m:sub>
                            </m:sSub>
                          </m:num>
                          <m:den>
                            <m:sSub>
                              <m:sSubPr>
                                <m:ctrlPr>
                                  <w:rPr>
                                    <w:rFonts w:ascii="Cambria Math" w:hAnsi="Cambria Math"/>
                                    <w:i/>
                                  </w:rPr>
                                </m:ctrlPr>
                              </m:sSubPr>
                              <m:e>
                                <m:r>
                                  <w:rPr>
                                    <w:rFonts w:ascii="Cambria Math" w:hAnsi="Cambria Math"/>
                                    <w:lang w:val="en-CA"/>
                                  </w:rPr>
                                  <m:t>V</m:t>
                                </m:r>
                              </m:e>
                              <m:sub>
                                <m:r>
                                  <w:rPr>
                                    <w:rFonts w:ascii="Cambria Math" w:hAnsi="Cambria Math"/>
                                    <w:lang w:val="en-CA"/>
                                  </w:rPr>
                                  <m:t>N</m:t>
                                </m:r>
                              </m:sub>
                            </m:sSub>
                          </m:den>
                        </m:f>
                        <m:r>
                          <m:rPr>
                            <m:sty m:val="bi"/>
                          </m:rPr>
                          <w:rPr>
                            <w:rFonts w:ascii="Cambria Math" w:hAnsi="Cambria Math"/>
                            <w:lang w:val="en-CA"/>
                          </w:rPr>
                          <m:t>+</m:t>
                        </m:r>
                        <m:r>
                          <w:rPr>
                            <w:rFonts w:ascii="Cambria Math" w:hAnsi="Cambria Math"/>
                            <w:lang w:val="en-CA"/>
                          </w:rPr>
                          <m:t>λ</m:t>
                        </m:r>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lang w:val="en-CA"/>
                                  </w:rPr>
                                  <m:t>argmin</m:t>
                                </m:r>
                              </m:e>
                              <m:lim>
                                <m:r>
                                  <w:rPr>
                                    <w:rFonts w:ascii="Cambria Math" w:hAnsi="Cambria Math"/>
                                    <w:lang w:val="en-CA"/>
                                  </w:rPr>
                                  <m:t>∆F</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Sup>
                                      <m:sSubSupPr>
                                        <m:ctrlPr>
                                          <w:rPr>
                                            <w:rFonts w:ascii="Cambria Math" w:hAnsi="Cambria Math"/>
                                            <w:b/>
                                            <w:i/>
                                            <w:lang w:val="en-CA"/>
                                          </w:rPr>
                                        </m:ctrlPr>
                                      </m:sSubSupPr>
                                      <m:e>
                                        <m:r>
                                          <m:rPr>
                                            <m:sty m:val="b"/>
                                          </m:rPr>
                                          <w:rPr>
                                            <w:rFonts w:ascii="Cambria Math" w:hAnsi="Cambria Math"/>
                                            <w:lang w:val="en-CA"/>
                                          </w:rPr>
                                          <m:t>S</m:t>
                                        </m:r>
                                      </m:e>
                                      <m:sub>
                                        <m:r>
                                          <m:rPr>
                                            <m:sty m:val="bi"/>
                                          </m:rPr>
                                          <w:rPr>
                                            <w:rFonts w:ascii="Cambria Math" w:hAnsi="Cambria Math"/>
                                            <w:lang w:val="en-CA"/>
                                          </w:rPr>
                                          <m:t>p</m:t>
                                        </m:r>
                                      </m:sub>
                                      <m:sup>
                                        <m:r>
                                          <m:rPr>
                                            <m:sty m:val="bi"/>
                                          </m:rPr>
                                          <w:rPr>
                                            <w:rFonts w:ascii="Cambria Math" w:hAnsi="Cambria Math"/>
                                            <w:lang w:val="en-CA"/>
                                          </w:rPr>
                                          <m:t>N-1</m:t>
                                        </m:r>
                                      </m:sup>
                                    </m:sSubSup>
                                    <m:r>
                                      <m:rPr>
                                        <m:sty m:val="bi"/>
                                      </m:rPr>
                                      <w:rPr>
                                        <w:rFonts w:ascii="Cambria Math" w:hAnsi="Cambria Math"/>
                                        <w:lang w:val="en-CA"/>
                                      </w:rPr>
                                      <m:t>∆p+</m:t>
                                    </m:r>
                                    <m:sSubSup>
                                      <m:sSubSupPr>
                                        <m:ctrlPr>
                                          <w:rPr>
                                            <w:rFonts w:ascii="Cambria Math" w:hAnsi="Cambria Math"/>
                                            <w:b/>
                                            <w:i/>
                                            <w:lang w:val="en-CA"/>
                                          </w:rPr>
                                        </m:ctrlPr>
                                      </m:sSubSup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up>
                                        <m:r>
                                          <m:rPr>
                                            <m:sty m:val="bi"/>
                                          </m:rPr>
                                          <w:rPr>
                                            <w:rFonts w:ascii="Cambria Math" w:hAnsi="Cambria Math"/>
                                            <w:lang w:val="en-CA"/>
                                          </w:rPr>
                                          <m:t>N-1</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e>
                                </m:d>
                              </m:e>
                              <m:sub>
                                <m:r>
                                  <m:rPr>
                                    <m:sty m:val="bi"/>
                                  </m:rPr>
                                  <w:rPr>
                                    <w:rFonts w:ascii="Cambria Math" w:hAnsi="Cambria Math"/>
                                    <w:lang w:val="en-CA"/>
                                  </w:rPr>
                                  <m:t>2</m:t>
                                </m:r>
                              </m:sub>
                            </m:sSub>
                          </m:e>
                        </m:func>
                      </m:e>
                    </m:d>
                  </m:e>
                </m:func>
              </m:oMath>
            </m:oMathPara>
          </w:p>
        </w:tc>
        <w:tc>
          <w:tcPr>
            <w:tcW w:w="1000" w:type="pct"/>
          </w:tcPr>
          <w:p w14:paraId="5B5734C7" w14:textId="4E835A02" w:rsidR="001D1E2C" w:rsidRPr="001D1E2C" w:rsidRDefault="001D1E2C" w:rsidP="001D1E2C">
            <w:pPr>
              <w:jc w:val="right"/>
              <w:rPr>
                <w:b/>
                <w:lang w:val="en-CA"/>
              </w:rPr>
            </w:pPr>
            <w:r>
              <w:rPr>
                <w:b/>
                <w:lang w:val="en-CA"/>
              </w:rPr>
              <w:t>(</w:t>
            </w:r>
            <w:r w:rsidRPr="001D1E2C">
              <w:rPr>
                <w:b/>
                <w:lang w:val="en-CA"/>
              </w:rPr>
              <w:t>5</w:t>
            </w:r>
            <w:r>
              <w:rPr>
                <w:b/>
                <w:lang w:val="en-CA"/>
              </w:rPr>
              <w:t>-5)</w:t>
            </w:r>
          </w:p>
        </w:tc>
      </w:tr>
    </w:tbl>
    <w:p w14:paraId="3846085D" w14:textId="77777777" w:rsidR="001D1E2C" w:rsidRPr="001D1E2C" w:rsidRDefault="001D1E2C" w:rsidP="001D1E2C">
      <w:r w:rsidRPr="001D1E2C">
        <w:t xml:space="preserve">where λ is the regularization parameter constant, and </w:t>
      </w:r>
      <w:r w:rsidRPr="001D1E2C">
        <w:rPr>
          <w:b/>
        </w:rPr>
        <w:t>x</w:t>
      </w:r>
      <w:r w:rsidRPr="001D1E2C">
        <w:rPr>
          <w:vertAlign w:val="superscript"/>
        </w:rPr>
        <w:t>N-1</w:t>
      </w:r>
      <w:r w:rsidRPr="001D1E2C">
        <w:t xml:space="preserve"> is the N-1 optimal qMT subset protocol of </w:t>
      </w:r>
      <w:r w:rsidRPr="001D1E2C">
        <w:rPr>
          <w:b/>
        </w:rPr>
        <w:t>x</w:t>
      </w:r>
      <w:r w:rsidRPr="001D1E2C">
        <w:rPr>
          <w:vertAlign w:val="superscript"/>
        </w:rPr>
        <w:t>N</w:t>
      </w:r>
      <w:r w:rsidRPr="001D1E2C">
        <w:t xml:space="preserve"> for a given iteration. The regularization parameter λ value controls the tradeoff between CRLB (noise) and </w:t>
      </w:r>
      <w:r w:rsidRPr="001D1E2C">
        <w:rPr>
          <w:i/>
        </w:rPr>
        <w:t>F</w:t>
      </w:r>
      <w:r w:rsidRPr="001D1E2C">
        <w:t xml:space="preserve"> sensitivity to B</w:t>
      </w:r>
      <w:r w:rsidRPr="001D1E2C">
        <w:rPr>
          <w:vertAlign w:val="subscript"/>
        </w:rPr>
        <w:t>1</w:t>
      </w:r>
      <w:r w:rsidRPr="001D1E2C">
        <w:t>-inaccuracies during the optimization.</w:t>
      </w:r>
    </w:p>
    <w:p w14:paraId="550D091D" w14:textId="40F2CA25" w:rsidR="001D1E2C" w:rsidRDefault="005F271E" w:rsidP="005F271E">
      <w:pPr>
        <w:pStyle w:val="Titre2"/>
      </w:pPr>
      <w:bookmarkStart w:id="95" w:name="_Toc496526540"/>
      <w:r>
        <w:t>Methods</w:t>
      </w:r>
      <w:bookmarkEnd w:id="95"/>
    </w:p>
    <w:p w14:paraId="0A07F122" w14:textId="66E316F7" w:rsidR="005F271E" w:rsidRPr="005F271E" w:rsidRDefault="005F271E" w:rsidP="005F271E">
      <w:r w:rsidRPr="005F271E">
        <w:t xml:space="preserve">The core qMT functions and routines used in the simulations and fitting of this work are from qMRLab (http://github.com/neuropoly/qMRLab), an open-sourced quantitative MRI software packaged that evolved from qMTLab </w:t>
      </w:r>
      <w:r w:rsidRPr="005F271E">
        <w:fldChar w:fldCharType="begin"/>
      </w:r>
      <w:r w:rsidR="00C273C0">
        <w:instrText xml:space="preserve"> ADDIN EN.CITE &lt;EndNote&gt;&lt;Cite&gt;&lt;Author&gt;Cabana&lt;/Author&gt;&lt;Year&gt;2016&lt;/Year&gt;&lt;RecNum&gt;8231&lt;/RecNum&gt;&lt;DisplayText&gt;[64]&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Pr="005F271E">
        <w:fldChar w:fldCharType="separate"/>
      </w:r>
      <w:r w:rsidR="00C273C0">
        <w:rPr>
          <w:noProof/>
        </w:rPr>
        <w:t>[64]</w:t>
      </w:r>
      <w:r w:rsidRPr="005F271E">
        <w:fldChar w:fldCharType="end"/>
      </w:r>
      <w:r w:rsidRPr="005F271E">
        <w:t xml:space="preserve"> and is written in MATLAB (MATLAB 2017a; MathWorks Inc., Natick, MA). The additional source code developed in this work, particularly for numerically estimating the Jacobians matrices of the system, the protocol optimization algorithms, and the Monte Carlo simulations, is released as its own open-source package (http://github.com/mathieuboudreau/qMTLab_Tabs). The code was developed to wrap around the qMRLab code, so that it may also be easily adaptable with other qMT software packages or in-house code.</w:t>
      </w:r>
    </w:p>
    <w:p w14:paraId="3D41B23A" w14:textId="244AE21A" w:rsidR="005F271E" w:rsidRDefault="005F271E" w:rsidP="005F271E">
      <w:pPr>
        <w:pStyle w:val="Titre3"/>
      </w:pPr>
      <w:bookmarkStart w:id="96" w:name="_Toc496526541"/>
      <w:r>
        <w:t>Uniform Protocols</w:t>
      </w:r>
      <w:bookmarkEnd w:id="96"/>
    </w:p>
    <w:p w14:paraId="64A59FFA" w14:textId="28CA3F3B" w:rsidR="005F271E" w:rsidRPr="005F271E" w:rsidRDefault="005F271E" w:rsidP="005F271E">
      <w:r w:rsidRPr="005F271E">
        <w:t xml:space="preserve">The regularization term in Eq. </w:t>
      </w:r>
      <w:r w:rsidR="00A01278">
        <w:t>(5-</w:t>
      </w:r>
      <w:r w:rsidRPr="005F271E">
        <w:t>5</w:t>
      </w:r>
      <w:r w:rsidR="00A01278">
        <w:t>)</w:t>
      </w:r>
      <w:r w:rsidRPr="005F271E">
        <w:t xml:space="preserve"> proposed for optimizing qMT parameters against B</w:t>
      </w:r>
      <w:r w:rsidRPr="005F271E">
        <w:rPr>
          <w:vertAlign w:val="subscript"/>
        </w:rPr>
        <w:t>1</w:t>
      </w:r>
      <w:r w:rsidRPr="005F271E">
        <w:t xml:space="preserve">-inaccuracies was derived using a first-order approximation of a Taylor series. To test this approximation, </w:t>
      </w:r>
      <w:r w:rsidRPr="005F271E">
        <w:rPr>
          <w:b/>
        </w:rPr>
        <w:t>Δ</w:t>
      </w:r>
      <w:r w:rsidRPr="005F271E">
        <w:rPr>
          <w:b/>
          <w:i/>
        </w:rPr>
        <w:t>p</w:t>
      </w:r>
      <w:r w:rsidRPr="005F271E">
        <w:t xml:space="preserve"> values (ΔF, Δk</w:t>
      </w:r>
      <w:r w:rsidRPr="005F271E">
        <w:rPr>
          <w:vertAlign w:val="subscript"/>
        </w:rPr>
        <w:t>f</w:t>
      </w:r>
      <w:r w:rsidRPr="005F271E">
        <w:t>, ΔT</w:t>
      </w:r>
      <w:r w:rsidRPr="005F271E">
        <w:rPr>
          <w:vertAlign w:val="subscript"/>
        </w:rPr>
        <w:t>2,f</w:t>
      </w:r>
      <w:r w:rsidRPr="005F271E">
        <w:t>, ΔT</w:t>
      </w:r>
      <w:r w:rsidRPr="005F271E">
        <w:rPr>
          <w:vertAlign w:val="subscript"/>
        </w:rPr>
        <w:t>2,r</w:t>
      </w:r>
      <w:r w:rsidRPr="005F271E">
        <w:t xml:space="preserve">) were calculated by solving Eq. </w:t>
      </w:r>
      <w:r w:rsidR="00A01278">
        <w:t>(5-</w:t>
      </w:r>
      <w:r w:rsidRPr="005F271E">
        <w:t>2</w:t>
      </w:r>
      <w:r w:rsidR="00A01278">
        <w:t>)</w:t>
      </w:r>
      <w:r w:rsidRPr="005F271E">
        <w:t xml:space="preserve"> for a range </w:t>
      </w:r>
      <w:r w:rsidRPr="005F271E">
        <w:lastRenderedPageBreak/>
        <w:t>of ΔB</w:t>
      </w:r>
      <w:r w:rsidRPr="005F271E">
        <w:rPr>
          <w:vertAlign w:val="subscript"/>
        </w:rPr>
        <w:t>1</w:t>
      </w:r>
      <w:r w:rsidRPr="005F271E">
        <w:t xml:space="preserve"> typically observed in vivo (±30%, with an actual B</w:t>
      </w:r>
      <w:r w:rsidRPr="005F271E">
        <w:rPr>
          <w:vertAlign w:val="subscript"/>
        </w:rPr>
        <w:t>1</w:t>
      </w:r>
      <w:r w:rsidRPr="005F271E">
        <w:t xml:space="preserve"> = 1.0 n.u.), and were compared to values estimated by fitting the signal to the Bloch-McConnell equations </w:t>
      </w:r>
      <w:r w:rsidRPr="005F271E">
        <w:fldChar w:fldCharType="begin"/>
      </w:r>
      <w:r w:rsidR="00C273C0">
        <w:instrText xml:space="preserve"> ADDIN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5F271E">
        <w:fldChar w:fldCharType="separate"/>
      </w:r>
      <w:r w:rsidR="00C273C0">
        <w:rPr>
          <w:noProof/>
        </w:rPr>
        <w:t>[7]</w:t>
      </w:r>
      <w:r w:rsidRPr="005F271E">
        <w:fldChar w:fldCharType="end"/>
      </w:r>
      <w:r w:rsidRPr="005F271E">
        <w:t>. A “uniform” qMT measurement protocol was used, meaning a protocol with logarithmically uniform off-resonance frequencies for each MT flip-angle (α</w:t>
      </w:r>
      <w:r w:rsidRPr="005F271E">
        <w:rPr>
          <w:vertAlign w:val="subscript"/>
        </w:rPr>
        <w:t>MT</w:t>
      </w:r>
      <w:r w:rsidRPr="005F271E">
        <w:t xml:space="preserve">) preparation pulse. Jacobian sensitivity matrices calculations for Eq. </w:t>
      </w:r>
      <w:r w:rsidR="00EA4F02">
        <w:t>(5-</w:t>
      </w:r>
      <w:r w:rsidRPr="005F271E">
        <w:t>2</w:t>
      </w:r>
      <w:r w:rsidR="00EA4F02">
        <w:t>)</w:t>
      </w:r>
      <w:r w:rsidRPr="005F271E">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5F271E">
        <w:rPr>
          <w:vertAlign w:val="subscript"/>
        </w:rPr>
        <w:t xml:space="preserve"> </w:t>
      </w:r>
      <w:r w:rsidRPr="005F271E">
        <w:t>and</w:t>
      </w:r>
      <w:r w:rsidRPr="005F271E">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were estimated from numerical partial derivatives (10</w:t>
      </w:r>
      <w:r w:rsidRPr="005F271E">
        <w:rPr>
          <w:vertAlign w:val="superscript"/>
        </w:rPr>
        <w:t xml:space="preserve">-2 </w:t>
      </w:r>
      <w:r w:rsidRPr="005F271E">
        <w:t xml:space="preserve">% relative increase in parameter values). Two different qMT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B</w:t>
      </w:r>
      <w:r w:rsidRPr="005F271E">
        <w:rPr>
          <w:vertAlign w:val="subscript"/>
        </w:rPr>
        <w:t>1</w:t>
      </w:r>
      <w:r w:rsidRPr="005F271E">
        <w:t>-independent T</w:t>
      </w:r>
      <w:r w:rsidRPr="005F271E">
        <w:rPr>
          <w:vertAlign w:val="subscript"/>
        </w:rPr>
        <w:t>1</w:t>
      </w:r>
      <w:r w:rsidRPr="005F271E">
        <w:t xml:space="preserve"> measurements (IR) and B</w:t>
      </w:r>
      <w:r w:rsidRPr="005F271E">
        <w:rPr>
          <w:vertAlign w:val="subscript"/>
        </w:rPr>
        <w:t>1</w:t>
      </w:r>
      <w:r w:rsidRPr="005F271E">
        <w:t>-dependent T</w:t>
      </w:r>
      <w:r w:rsidRPr="005F271E">
        <w:rPr>
          <w:vertAlign w:val="subscript"/>
        </w:rPr>
        <w:t>1</w:t>
      </w:r>
      <w:r w:rsidRPr="005F271E">
        <w:t xml:space="preserve"> measurements (VFA). Signal simulation details (protocol and tissue parameters) matched those described in full detail in a recent study </w:t>
      </w:r>
      <w:r w:rsidRPr="005F271E">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C273C0">
        <w:instrText xml:space="preserve"> ADDIN EN.CITE </w:instrText>
      </w:r>
      <w:r w:rsidR="00C273C0">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C273C0">
        <w:instrText xml:space="preserve"> ADDIN EN.CITE.DATA </w:instrText>
      </w:r>
      <w:r w:rsidR="00C273C0">
        <w:fldChar w:fldCharType="end"/>
      </w:r>
      <w:r w:rsidRPr="005F271E">
        <w:fldChar w:fldCharType="separate"/>
      </w:r>
      <w:r w:rsidR="00C273C0">
        <w:rPr>
          <w:noProof/>
        </w:rPr>
        <w:t>[54]</w:t>
      </w:r>
      <w:r w:rsidRPr="005F271E">
        <w:fldChar w:fldCharType="end"/>
      </w:r>
      <w:r w:rsidRPr="005F271E">
        <w:t>.</w:t>
      </w:r>
    </w:p>
    <w:p w14:paraId="40F73275" w14:textId="7E083B95" w:rsidR="005F271E" w:rsidRPr="005F271E" w:rsidRDefault="005F271E" w:rsidP="005F271E">
      <w:r w:rsidRPr="005F271E">
        <w:t xml:space="preserve">Prior to protocol optimization, we were also interested in investigating </w:t>
      </w:r>
      <m:oMath>
        <m:r>
          <m:rPr>
            <m:sty m:val="bi"/>
          </m:rPr>
          <w:rPr>
            <w:rFonts w:ascii="Cambria Math" w:hAnsi="Cambria Math"/>
          </w:rPr>
          <m:t>∆p</m:t>
        </m:r>
      </m:oMath>
      <w:r w:rsidRPr="005F271E">
        <w:rPr>
          <w:b/>
        </w:rPr>
        <w:t xml:space="preserve"> </w:t>
      </w:r>
      <w:r w:rsidRPr="005F271E">
        <w:t xml:space="preserve">values (from Eq. </w:t>
      </w:r>
      <w:r w:rsidR="00EA4F02">
        <w:t>(5-</w:t>
      </w:r>
      <w:r w:rsidRPr="005F271E">
        <w:t>2</w:t>
      </w:r>
      <w:r w:rsidR="00EA4F02">
        <w:t>)</w:t>
      </w:r>
      <w:r w:rsidRPr="005F271E">
        <w:t>) for other uniform qMT protocols with different numbers of MT flip angles and off-resonance values. MT-prepared SPGR (TR = 25 ms, α = 7°) pulse sequence protocols using every combination of three α</w:t>
      </w:r>
      <w:r w:rsidRPr="005F271E">
        <w:rPr>
          <w:vertAlign w:val="subscript"/>
        </w:rPr>
        <w:t>MT</w:t>
      </w:r>
      <w:r w:rsidRPr="005F271E">
        <w:t xml:space="preserve"> values (150°, 400°, 650°) were used (each unique α</w:t>
      </w:r>
      <w:r w:rsidRPr="005F271E">
        <w:rPr>
          <w:vertAlign w:val="subscript"/>
        </w:rPr>
        <w:t>MT</w:t>
      </w:r>
      <w:r w:rsidRPr="005F271E">
        <w:t>, each combination of two α</w:t>
      </w:r>
      <w:r w:rsidRPr="005F271E">
        <w:rPr>
          <w:vertAlign w:val="subscript"/>
        </w:rPr>
        <w:t>MT</w:t>
      </w:r>
      <w:r w:rsidRPr="005F271E">
        <w:t xml:space="preserve"> values, and all three). Logarithmically-uniform offset frequencies for each α</w:t>
      </w:r>
      <w:r w:rsidRPr="005F271E">
        <w:rPr>
          <w:vertAlign w:val="subscript"/>
        </w:rPr>
        <w:t>MT</w:t>
      </w:r>
      <w:r w:rsidRPr="005F271E">
        <w:t xml:space="preserve"> values ranged between 300 Hz and 20 kHz. To fairly assess all uniform protocols, the total number of acquisitions were limited between 8 and 30 by varying the number of offset values per α</w:t>
      </w:r>
      <w:r w:rsidRPr="005F271E">
        <w:rPr>
          <w:vertAlign w:val="subscript"/>
        </w:rPr>
        <w:t>MT</w:t>
      </w:r>
      <w:r w:rsidRPr="005F271E">
        <w:t xml:space="preserve"> sets. For example, a single-α</w:t>
      </w:r>
      <w:r w:rsidRPr="005F271E">
        <w:rPr>
          <w:vertAlign w:val="subscript"/>
        </w:rPr>
        <w:t>MT</w:t>
      </w:r>
      <w:r w:rsidRPr="005F271E">
        <w:t xml:space="preserve"> 10-point protocol would have 10 off-resonance frequencies, and a two-α</w:t>
      </w:r>
      <w:r w:rsidRPr="005F271E">
        <w:rPr>
          <w:vertAlign w:val="subscript"/>
        </w:rPr>
        <w:t>MT</w:t>
      </w:r>
      <w:r w:rsidRPr="005F271E">
        <w:t xml:space="preserve"> 10-point protocol would have the same 5 off-resonance frequencies for both α</w:t>
      </w:r>
      <w:r w:rsidRPr="005F271E">
        <w:rPr>
          <w:vertAlign w:val="subscript"/>
        </w:rPr>
        <w:t>MT</w:t>
      </w:r>
      <w:r w:rsidRPr="005F271E">
        <w:t>. qMT signals were simulated for tissue values within the typical white matter range (</w:t>
      </w:r>
      <w:r w:rsidR="0011208F">
        <w:fldChar w:fldCharType="begin"/>
      </w:r>
      <w:r w:rsidR="0011208F">
        <w:instrText xml:space="preserve"> REF _Ref496524035 \h </w:instrText>
      </w:r>
      <w:r w:rsidR="0011208F">
        <w:fldChar w:fldCharType="separate"/>
      </w:r>
      <w:r w:rsidR="008B7EBA">
        <w:t xml:space="preserve">Table </w:t>
      </w:r>
      <w:r w:rsidR="008B7EBA">
        <w:rPr>
          <w:noProof/>
        </w:rPr>
        <w:t>5</w:t>
      </w:r>
      <w:r w:rsidR="008B7EBA">
        <w:noBreakHyphen/>
      </w:r>
      <w:r w:rsidR="008B7EBA">
        <w:rPr>
          <w:noProof/>
        </w:rPr>
        <w:t>1</w:t>
      </w:r>
      <w:r w:rsidR="0011208F">
        <w:fldChar w:fldCharType="end"/>
      </w:r>
      <w:r w:rsidRPr="005F271E">
        <w:t>). A 5% overestimation in B</w:t>
      </w:r>
      <w:r w:rsidRPr="005F271E">
        <w:rPr>
          <w:vertAlign w:val="subscript"/>
        </w:rPr>
        <w:t>1</w:t>
      </w:r>
      <w:r w:rsidRPr="005F271E">
        <w:t xml:space="preserve"> value (ΔB</w:t>
      </w:r>
      <w:r w:rsidRPr="005F271E">
        <w:rPr>
          <w:vertAlign w:val="subscript"/>
        </w:rPr>
        <w:t>1</w:t>
      </w:r>
      <w:r w:rsidRPr="005F271E">
        <w:t xml:space="preserve"> = +0.05 n.u.) relative to the expected value (B</w:t>
      </w:r>
      <w:r w:rsidRPr="005F271E">
        <w:rPr>
          <w:vertAlign w:val="subscript"/>
        </w:rPr>
        <w:t>1</w:t>
      </w:r>
      <w:r w:rsidRPr="005F271E">
        <w:t xml:space="preserve"> = 1 n.u.) was used for all protocols to solve Eq. </w:t>
      </w:r>
      <w:r w:rsidR="00EA4F02">
        <w:t>(5-</w:t>
      </w:r>
      <w:r w:rsidRPr="005F271E">
        <w:t>2</w:t>
      </w:r>
      <w:r w:rsidR="00EA4F02">
        <w:t>)</w:t>
      </w:r>
      <w:r w:rsidRPr="005F271E">
        <w:t xml:space="preserve"> for </w:t>
      </w:r>
      <m:oMath>
        <m:r>
          <m:rPr>
            <m:sty m:val="bi"/>
          </m:rPr>
          <w:rPr>
            <w:rFonts w:ascii="Cambria Math" w:hAnsi="Cambria Math"/>
          </w:rPr>
          <m:t>∆p</m:t>
        </m:r>
      </m:oMath>
      <w:r w:rsidRPr="005F271E">
        <w:t>, and a VFA T</w:t>
      </w:r>
      <w:r w:rsidRPr="005F271E">
        <w:rPr>
          <w:vertAlign w:val="subscript"/>
        </w:rPr>
        <w:t>1</w:t>
      </w:r>
      <w:r w:rsidRPr="005F271E">
        <w:t xml:space="preserve"> mapping method was assumed (TR = 15 ms, α = 3° and 20°).</w:t>
      </w:r>
    </w:p>
    <w:p w14:paraId="67D0D29D" w14:textId="3552F07F" w:rsidR="005F271E" w:rsidRDefault="005F271E" w:rsidP="005F271E">
      <w:pPr>
        <w:pStyle w:val="Titre3"/>
      </w:pPr>
      <w:bookmarkStart w:id="97" w:name="_Toc496526542"/>
      <w:r>
        <w:t>Protocol Optimization</w:t>
      </w:r>
      <w:bookmarkEnd w:id="97"/>
    </w:p>
    <w:p w14:paraId="209C30E1" w14:textId="5494A135" w:rsidR="00C273C0" w:rsidRPr="00C273C0" w:rsidRDefault="00C273C0" w:rsidP="00C273C0">
      <w:r w:rsidRPr="00C273C0">
        <w:t xml:space="preserve">qMT protocols were iteratively optimized </w:t>
      </w:r>
      <w:r w:rsidRPr="00C273C0">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instrText xml:space="preserve"> ADDIN EN.CITE </w:instrText>
      </w:r>
      <w:r>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instrText xml:space="preserve"> ADDIN EN.CITE.DATA </w:instrText>
      </w:r>
      <w:r>
        <w:fldChar w:fldCharType="end"/>
      </w:r>
      <w:r w:rsidRPr="00C273C0">
        <w:fldChar w:fldCharType="separate"/>
      </w:r>
      <w:r>
        <w:rPr>
          <w:noProof/>
        </w:rPr>
        <w:t>[54]</w:t>
      </w:r>
      <w:r w:rsidRPr="00C273C0">
        <w:fldChar w:fldCharType="end"/>
      </w:r>
      <w:r w:rsidRPr="00C273C0">
        <w:t xml:space="preserve"> from a large initial search-space set of potential α</w:t>
      </w:r>
      <w:r w:rsidRPr="00C273C0">
        <w:rPr>
          <w:vertAlign w:val="subscript"/>
        </w:rPr>
        <w:t>MT</w:t>
      </w:r>
      <w:r w:rsidRPr="00C273C0">
        <w:t xml:space="preserve"> and Δ protocol values, for fixed TR and α (25 ms and 7°). 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C273C0">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C273C0">
        <w:t xml:space="preserve">). The Jacobian sensitivities were precomputed using parallel processing and cached for rapid access during the optimization algorithm execution. Note that both terms in Eq. </w:t>
      </w:r>
      <w:r w:rsidR="00EA4F02">
        <w:t>(</w:t>
      </w:r>
      <w:r w:rsidRPr="00C273C0">
        <w:t>5</w:t>
      </w:r>
      <w:r w:rsidR="00EA4F02">
        <w:t>-5)</w:t>
      </w:r>
      <w:r w:rsidRPr="00C273C0">
        <w:t xml:space="preserve"> require element values from the Jacobian sensitivity matrices (through Eq</w:t>
      </w:r>
      <w:r w:rsidR="00EA4F02">
        <w:t>s</w:t>
      </w:r>
      <w:r w:rsidRPr="00C273C0">
        <w:t xml:space="preserve">. </w:t>
      </w:r>
      <w:r w:rsidR="00EA4F02">
        <w:t>(5-</w:t>
      </w:r>
      <w:r w:rsidRPr="00C273C0">
        <w:t>4</w:t>
      </w:r>
      <w:r w:rsidR="00EA4F02">
        <w:t>)</w:t>
      </w:r>
      <w:r w:rsidRPr="00C273C0">
        <w:t xml:space="preserve"> and </w:t>
      </w:r>
      <w:r w:rsidR="00EA4F02">
        <w:t>(5-</w:t>
      </w:r>
      <w:r w:rsidRPr="00C273C0">
        <w:t>3</w:t>
      </w:r>
      <w:r w:rsidR="00EA4F02">
        <w:t>)</w:t>
      </w:r>
      <w:r w:rsidRPr="00C273C0">
        <w:t xml:space="preserve">). The optimization search-space </w:t>
      </w:r>
      <w:r w:rsidRPr="00C273C0">
        <w:lastRenderedPageBreak/>
        <w:t>consisted of 312 points; each combination of 12 α</w:t>
      </w:r>
      <w:r w:rsidRPr="00C273C0">
        <w:rPr>
          <w:vertAlign w:val="subscript"/>
        </w:rPr>
        <w:t>MT</w:t>
      </w:r>
      <w:r w:rsidRPr="00C273C0">
        <w:t xml:space="preserve"> values (ranging between 150° to 700°, in 50° increments) and 26 Δ values (ranging between 300 Hz and 20 kHz, with logarithmically uniform steps). A few (&lt;5%) protocol points resulted in outlier numerical partial derivative values (non-smooth Jacobian sensitivity curve at those points), which may be due to signal simulation rounding errors or imprecise free-pool saturation fraction interpolations in the open-source software used. Those protocol points were replaced with the nearest-neighbor points calculated from a higher-resolution search-space (101 Δ values). The Jacobian sensitivity matrices were calculated for white matter tissue values (</w:t>
      </w:r>
      <w:r w:rsidR="0011208F">
        <w:fldChar w:fldCharType="begin"/>
      </w:r>
      <w:r w:rsidR="0011208F">
        <w:instrText xml:space="preserve"> REF _Ref496524035 \h </w:instrText>
      </w:r>
      <w:r w:rsidR="0011208F">
        <w:fldChar w:fldCharType="separate"/>
      </w:r>
      <w:r w:rsidR="008B7EBA">
        <w:t xml:space="preserve">Table </w:t>
      </w:r>
      <w:r w:rsidR="008B7EBA">
        <w:rPr>
          <w:noProof/>
        </w:rPr>
        <w:t>5</w:t>
      </w:r>
      <w:r w:rsidR="008B7EBA">
        <w:noBreakHyphen/>
      </w:r>
      <w:r w:rsidR="008B7EBA">
        <w:rPr>
          <w:noProof/>
        </w:rPr>
        <w:t>1</w:t>
      </w:r>
      <w:r w:rsidR="0011208F">
        <w:fldChar w:fldCharType="end"/>
      </w:r>
      <w:r w:rsidRPr="00C273C0">
        <w:t>).</w:t>
      </w:r>
    </w:p>
    <w:p w14:paraId="230BD9A5" w14:textId="02D1625B" w:rsidR="00C273C0" w:rsidRPr="00C273C0" w:rsidRDefault="00C273C0" w:rsidP="00C273C0">
      <w:r w:rsidRPr="00C273C0">
        <w:t xml:space="preserve">Prior to protocol optimization, an optimal value for the regularization parameter λ was determined. The iterative optimization algorithm using Eq. </w:t>
      </w:r>
      <w:r w:rsidR="00B85662">
        <w:t>(5-</w:t>
      </w:r>
      <w:r w:rsidRPr="00C273C0">
        <w:t>5</w:t>
      </w:r>
      <w:r w:rsidR="00B85662">
        <w:t>)</w:t>
      </w:r>
      <w:r w:rsidRPr="00C273C0">
        <w:t xml:space="preserve"> was executed for a range of λ values (λ = 0, 0.01, 0.1, 0.5, 1, 2, 5), assuming ΔB</w:t>
      </w:r>
      <w:r w:rsidRPr="00C273C0">
        <w:rPr>
          <w:vertAlign w:val="subscript"/>
        </w:rPr>
        <w:t>1</w:t>
      </w:r>
      <w:r w:rsidRPr="00C273C0">
        <w:t xml:space="preserve"> = 0.05 and VFA T</w:t>
      </w:r>
      <w:r w:rsidRPr="00C273C0">
        <w:rPr>
          <w:vertAlign w:val="subscript"/>
        </w:rPr>
        <w:t>1</w:t>
      </w:r>
      <w:r w:rsidRPr="00C273C0">
        <w:t xml:space="preserve"> mapping (TR = 15ms, α = 3° and 15°). Since TR, TE, and α were fixed for all protocol points, the standard deviation of the noise in Eq. </w:t>
      </w:r>
      <w:r w:rsidR="00B85662">
        <w:t>(5-</w:t>
      </w:r>
      <w:r w:rsidRPr="00C273C0">
        <w:t>3</w:t>
      </w:r>
      <w:r w:rsidR="00B85662">
        <w:t>)</w:t>
      </w:r>
      <w:r w:rsidRPr="00C273C0">
        <w:t xml:space="preserve"> (σ) was arbitrarily set to 1 during the optimization calculations. The ΔF values and variance-efficiency curves ([variance × # acq. points]</w:t>
      </w:r>
      <w:r w:rsidRPr="00C273C0">
        <w:rPr>
          <w:vertAlign w:val="superscript"/>
        </w:rPr>
        <w:t>-1/2</w:t>
      </w:r>
      <w:r w:rsidRPr="00C273C0">
        <w:t xml:space="preserve">, where the variance is interpreted to be the parameter-normalized CRLB </w:t>
      </w:r>
      <w:r w:rsidRPr="00C273C0">
        <w:rPr>
          <w:i/>
        </w:rPr>
        <w:t>V</w:t>
      </w:r>
      <w:r w:rsidRPr="00C273C0">
        <w:t xml:space="preserve">) were compared for each N during the iterative optimization procedure. Two sets of 10-point protocols were optimized by iteratively finding the N-1 protocol subset that minimized Eq. </w:t>
      </w:r>
      <w:r w:rsidR="00B85662">
        <w:t>(5-</w:t>
      </w:r>
      <w:r w:rsidRPr="00C273C0">
        <w:t>5</w:t>
      </w:r>
      <w:r w:rsidR="00B85662">
        <w:t>)</w:t>
      </w:r>
      <w:r w:rsidRPr="00C273C0">
        <w:t xml:space="preserve"> for ΔB</w:t>
      </w:r>
      <w:r w:rsidRPr="00C273C0">
        <w:rPr>
          <w:vertAlign w:val="subscript"/>
        </w:rPr>
        <w:t>1</w:t>
      </w:r>
      <w:r w:rsidRPr="00C273C0">
        <w:t xml:space="preserve"> = 0.05 (and assuming the VFA as above) and with and without regularization (CRLB and CRLB</w:t>
      </w:r>
      <w:r w:rsidRPr="00C273C0">
        <w:rPr>
          <w:vertAlign w:val="subscript"/>
        </w:rPr>
        <w:t>λ</w:t>
      </w:r>
      <w:r w:rsidRPr="00C273C0">
        <w:t>).</w:t>
      </w:r>
    </w:p>
    <w:p w14:paraId="47D79A9A" w14:textId="5F211FB9" w:rsidR="005F271E" w:rsidRDefault="00C273C0" w:rsidP="00C273C0">
      <w:pPr>
        <w:pStyle w:val="Titre3"/>
      </w:pPr>
      <w:bookmarkStart w:id="98" w:name="_Toc496526543"/>
      <w:r>
        <w:t>Monte Carlo Simulations</w:t>
      </w:r>
      <w:bookmarkEnd w:id="98"/>
    </w:p>
    <w:p w14:paraId="3130428F" w14:textId="2C696916" w:rsidR="00BD3A76" w:rsidRDefault="00AD3328" w:rsidP="00AD3328">
      <w:r w:rsidRPr="00AD3328">
        <w:t>Ideal (noiseless) MT-prepared SPGR signals were simulated for three 10-point protocols (</w:t>
      </w:r>
      <w:r w:rsidR="0011208F">
        <w:fldChar w:fldCharType="begin"/>
      </w:r>
      <w:r w:rsidR="0011208F">
        <w:instrText xml:space="preserve"> REF _Ref496524055 \h </w:instrText>
      </w:r>
      <w:r w:rsidR="0011208F">
        <w:fldChar w:fldCharType="separate"/>
      </w:r>
      <w:r w:rsidR="008B7EBA">
        <w:t xml:space="preserve">Table </w:t>
      </w:r>
      <w:r w:rsidR="008B7EBA">
        <w:rPr>
          <w:noProof/>
        </w:rPr>
        <w:t>5</w:t>
      </w:r>
      <w:r w:rsidR="008B7EBA">
        <w:noBreakHyphen/>
      </w:r>
      <w:r w:rsidR="008B7EBA">
        <w:rPr>
          <w:noProof/>
        </w:rPr>
        <w:t>2</w:t>
      </w:r>
      <w:r w:rsidR="0011208F">
        <w:fldChar w:fldCharType="end"/>
      </w:r>
      <w:r w:rsidRPr="0011208F">
        <w:t>: Uniform, CRLB, and CRLB</w:t>
      </w:r>
      <w:r w:rsidRPr="00AD3328">
        <w:rPr>
          <w:vertAlign w:val="subscript"/>
        </w:rPr>
        <w:t>λ</w:t>
      </w:r>
      <w:r w:rsidRPr="0011208F">
        <w:t>) and two tissue types (</w:t>
      </w:r>
      <w:r w:rsidR="0011208F">
        <w:fldChar w:fldCharType="begin"/>
      </w:r>
      <w:r w:rsidR="0011208F">
        <w:instrText xml:space="preserve"> REF _Ref496524035 \h </w:instrText>
      </w:r>
      <w:r w:rsidR="0011208F">
        <w:fldChar w:fldCharType="separate"/>
      </w:r>
      <w:r w:rsidR="008B7EBA">
        <w:t xml:space="preserve">Table </w:t>
      </w:r>
      <w:r w:rsidR="008B7EBA">
        <w:rPr>
          <w:noProof/>
        </w:rPr>
        <w:t>5</w:t>
      </w:r>
      <w:r w:rsidR="008B7EBA">
        <w:noBreakHyphen/>
      </w:r>
      <w:r w:rsidR="008B7EBA">
        <w:rPr>
          <w:noProof/>
        </w:rPr>
        <w:t>1</w:t>
      </w:r>
      <w:r w:rsidR="0011208F">
        <w:fldChar w:fldCharType="end"/>
      </w:r>
      <w:r w:rsidRPr="0011208F">
        <w:t xml:space="preserve">: white matter, grey matter). </w:t>
      </w:r>
      <w:r w:rsidRPr="00AD3328">
        <w:t>Rician noise was added to each simulated MT signal and an MT-off signal, for normalization (</w:t>
      </w:r>
      <w:r w:rsidRPr="00AD3328">
        <w:rPr>
          <w:i/>
        </w:rPr>
        <w:t>M</w:t>
      </w:r>
      <w:r w:rsidRPr="00AD3328">
        <w:rPr>
          <w:vertAlign w:val="subscript"/>
        </w:rPr>
        <w:t>MT</w:t>
      </w:r>
      <w:r w:rsidRPr="00AD3328">
        <w:t>/</w:t>
      </w:r>
      <w:r w:rsidRPr="00AD3328">
        <w:rPr>
          <w:i/>
        </w:rPr>
        <w:t>M</w:t>
      </w:r>
      <w:r w:rsidRPr="00AD3328">
        <w:rPr>
          <w:vertAlign w:val="subscript"/>
        </w:rPr>
        <w:t>MT-off</w:t>
      </w:r>
      <w:r w:rsidRPr="00AD3328">
        <w:t>). Six different SNR levels were considered (SNR = 25, 50, 75, 100, 150, 200). Sets of 10,000 noisy MT signals were independently generated and compared for each combination of qMT protocols, tissues, and SNR. Each dataset was subsequently fitted for qMT parameters (F, k</w:t>
      </w:r>
      <w:r w:rsidRPr="00AD3328">
        <w:rPr>
          <w:vertAlign w:val="subscript"/>
        </w:rPr>
        <w:t>f</w:t>
      </w:r>
      <w:r w:rsidRPr="00AD3328">
        <w:t xml:space="preserve"> , T</w:t>
      </w:r>
      <w:r w:rsidRPr="00AD3328">
        <w:rPr>
          <w:vertAlign w:val="subscript"/>
        </w:rPr>
        <w:t>2,f</w:t>
      </w:r>
      <w:r w:rsidRPr="00AD3328">
        <w:t>, and T</w:t>
      </w:r>
      <w:r w:rsidRPr="00AD3328">
        <w:rPr>
          <w:vertAlign w:val="subscript"/>
        </w:rPr>
        <w:t>2,r</w:t>
      </w:r>
      <w:r w:rsidRPr="00AD3328">
        <w:t>) considering a range of B</w:t>
      </w:r>
      <w:r w:rsidRPr="00AD3328">
        <w:rPr>
          <w:vertAlign w:val="subscript"/>
        </w:rPr>
        <w:t>1</w:t>
      </w:r>
      <w:r w:rsidRPr="00AD3328">
        <w:t xml:space="preserve"> errors (±30% in increments of 5%) and a two-FA VFA T</w:t>
      </w:r>
      <w:r w:rsidRPr="00AD3328">
        <w:rPr>
          <w:vertAlign w:val="subscript"/>
        </w:rPr>
        <w:t>1</w:t>
      </w:r>
      <w:r w:rsidRPr="00AD3328">
        <w:t xml:space="preserve"> mapping method (TR = 15ms, α = 3° and 15°).</w:t>
      </w:r>
    </w:p>
    <w:p w14:paraId="62F1376C" w14:textId="77777777" w:rsidR="00BD3A76" w:rsidRDefault="00BD3A76">
      <w:pPr>
        <w:spacing w:after="0" w:line="240" w:lineRule="auto"/>
        <w:jc w:val="left"/>
      </w:pPr>
      <w:r>
        <w:br w:type="page"/>
      </w:r>
    </w:p>
    <w:p w14:paraId="47AAABA1" w14:textId="1DAEB51C" w:rsidR="00C92E6C" w:rsidRDefault="00C92E6C" w:rsidP="00C92E6C">
      <w:pPr>
        <w:pStyle w:val="Lgende"/>
        <w:spacing w:after="120"/>
      </w:pPr>
      <w:bookmarkStart w:id="99" w:name="_Ref496524035"/>
      <w:bookmarkStart w:id="100" w:name="_Toc496526577"/>
      <w:r>
        <w:lastRenderedPageBreak/>
        <w:t xml:space="preserve">Table </w:t>
      </w:r>
      <w:fldSimple w:instr=" STYLEREF 1 \s ">
        <w:r w:rsidR="008B7EBA">
          <w:rPr>
            <w:noProof/>
          </w:rPr>
          <w:t>5</w:t>
        </w:r>
      </w:fldSimple>
      <w:r>
        <w:noBreakHyphen/>
      </w:r>
      <w:fldSimple w:instr=" SEQ Table \* ARABIC \s 1 ">
        <w:r w:rsidR="008B7EBA">
          <w:rPr>
            <w:noProof/>
          </w:rPr>
          <w:t>1</w:t>
        </w:r>
      </w:fldSimple>
      <w:bookmarkEnd w:id="99"/>
      <w:r>
        <w:t xml:space="preserve">. </w:t>
      </w:r>
      <w:r w:rsidRPr="00C92E6C">
        <w:t xml:space="preserve">qMT tissue parameters used to simulate white matter and grey matter tissue values in the Monte Carlo simulations. The parameter definitions are: F </w:t>
      </w:r>
      <w:r w:rsidRPr="00C92E6C">
        <w:softHyphen/>
        <w:t xml:space="preserve"> pool-size ratio, k</w:t>
      </w:r>
      <w:r w:rsidRPr="00C92E6C">
        <w:rPr>
          <w:vertAlign w:val="subscript"/>
        </w:rPr>
        <w:t xml:space="preserve">f </w:t>
      </w:r>
      <w:r w:rsidRPr="00C92E6C">
        <w:t xml:space="preserve"> – exchange rate constant, T</w:t>
      </w:r>
      <w:r w:rsidRPr="00C92E6C">
        <w:rPr>
          <w:vertAlign w:val="subscript"/>
        </w:rPr>
        <w:t>1,f</w:t>
      </w:r>
      <w:r w:rsidRPr="00C92E6C">
        <w:t xml:space="preserve"> – longitudinal relaxation time of the free pool, T</w:t>
      </w:r>
      <w:r w:rsidRPr="00C92E6C">
        <w:rPr>
          <w:vertAlign w:val="subscript"/>
        </w:rPr>
        <w:t>1,r</w:t>
      </w:r>
      <w:r w:rsidRPr="00C92E6C">
        <w:t xml:space="preserve"> – longitudinal relaxation time of the restricted pool, T</w:t>
      </w:r>
      <w:r w:rsidRPr="00C92E6C">
        <w:rPr>
          <w:vertAlign w:val="subscript"/>
        </w:rPr>
        <w:t>2,f</w:t>
      </w:r>
      <w:r w:rsidRPr="00C92E6C">
        <w:t xml:space="preserve"> – transverse relaxation time of the free pool, T</w:t>
      </w:r>
      <w:r w:rsidRPr="00C92E6C">
        <w:rPr>
          <w:vertAlign w:val="subscript"/>
        </w:rPr>
        <w:t>2,r</w:t>
      </w:r>
      <w:r w:rsidRPr="00C92E6C">
        <w:t xml:space="preserve"> – transverse relaxation time of the restricted pool. The fitting parameters for qMT are F, k</w:t>
      </w:r>
      <w:r w:rsidRPr="00C92E6C">
        <w:rPr>
          <w:vertAlign w:val="subscript"/>
        </w:rPr>
        <w:t>f</w:t>
      </w:r>
      <w:r w:rsidRPr="00C92E6C">
        <w:t>, T</w:t>
      </w:r>
      <w:r w:rsidRPr="00C92E6C">
        <w:rPr>
          <w:vertAlign w:val="subscript"/>
        </w:rPr>
        <w:t>2,f</w:t>
      </w:r>
      <w:r w:rsidRPr="00C92E6C">
        <w:t>, and T</w:t>
      </w:r>
      <w:r w:rsidRPr="00C92E6C">
        <w:rPr>
          <w:vertAlign w:val="subscript"/>
        </w:rPr>
        <w:t>2,r</w:t>
      </w:r>
      <w:r w:rsidRPr="00C92E6C">
        <w:t>; T</w:t>
      </w:r>
      <w:r w:rsidRPr="00C92E6C">
        <w:rPr>
          <w:vertAlign w:val="subscript"/>
        </w:rPr>
        <w:t>1,f</w:t>
      </w:r>
      <w:r w:rsidRPr="00C92E6C">
        <w:t xml:space="preserve"> is calculated from the observed T</w:t>
      </w:r>
      <w:r w:rsidRPr="00C92E6C">
        <w:rPr>
          <w:vertAlign w:val="subscript"/>
        </w:rPr>
        <w:t>1</w:t>
      </w:r>
      <w:r w:rsidRPr="00C92E6C">
        <w:t xml:space="preserve"> and the fitting parameters, and T</w:t>
      </w:r>
      <w:r w:rsidRPr="00C92E6C">
        <w:rPr>
          <w:vertAlign w:val="subscript"/>
        </w:rPr>
        <w:t>1,r</w:t>
      </w:r>
      <w:r w:rsidRPr="00C92E6C">
        <w:t xml:space="preserve"> is conventionally fixed to 1 s.</w:t>
      </w:r>
      <w:bookmarkEnd w:id="100"/>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C92E6C" w14:paraId="0F8277D1" w14:textId="77777777" w:rsidTr="0027134D">
        <w:trPr>
          <w:trHeight w:val="211"/>
          <w:jc w:val="center"/>
        </w:trPr>
        <w:tc>
          <w:tcPr>
            <w:tcW w:w="0" w:type="auto"/>
            <w:tcBorders>
              <w:top w:val="single" w:sz="18" w:space="0" w:color="auto"/>
              <w:bottom w:val="single" w:sz="18" w:space="0" w:color="auto"/>
            </w:tcBorders>
          </w:tcPr>
          <w:p w14:paraId="6E6722A3" w14:textId="77777777" w:rsidR="00C92E6C" w:rsidRDefault="00C92E6C" w:rsidP="0027134D">
            <w:pPr>
              <w:spacing w:line="240" w:lineRule="auto"/>
            </w:pPr>
            <w:r>
              <w:t>Parameter</w:t>
            </w:r>
          </w:p>
        </w:tc>
        <w:tc>
          <w:tcPr>
            <w:tcW w:w="0" w:type="auto"/>
            <w:tcBorders>
              <w:top w:val="single" w:sz="18" w:space="0" w:color="auto"/>
              <w:bottom w:val="single" w:sz="18" w:space="0" w:color="auto"/>
            </w:tcBorders>
          </w:tcPr>
          <w:p w14:paraId="05A8BBBB" w14:textId="77777777" w:rsidR="00C92E6C" w:rsidRDefault="00C92E6C" w:rsidP="0027134D">
            <w:pPr>
              <w:spacing w:line="240" w:lineRule="auto"/>
              <w:jc w:val="center"/>
            </w:pPr>
            <w:r>
              <w:t>White Matter</w:t>
            </w:r>
          </w:p>
        </w:tc>
        <w:tc>
          <w:tcPr>
            <w:tcW w:w="0" w:type="auto"/>
            <w:tcBorders>
              <w:top w:val="single" w:sz="18" w:space="0" w:color="auto"/>
              <w:bottom w:val="single" w:sz="18" w:space="0" w:color="auto"/>
            </w:tcBorders>
          </w:tcPr>
          <w:p w14:paraId="3536B9CB" w14:textId="77777777" w:rsidR="00C92E6C" w:rsidRDefault="00C92E6C" w:rsidP="0027134D">
            <w:pPr>
              <w:spacing w:line="240" w:lineRule="auto"/>
              <w:jc w:val="center"/>
            </w:pPr>
            <w:r>
              <w:t>Grey Matter</w:t>
            </w:r>
          </w:p>
        </w:tc>
      </w:tr>
      <w:tr w:rsidR="00C92E6C" w14:paraId="01AD9C83" w14:textId="77777777" w:rsidTr="0027134D">
        <w:trPr>
          <w:trHeight w:val="213"/>
          <w:jc w:val="center"/>
        </w:trPr>
        <w:tc>
          <w:tcPr>
            <w:tcW w:w="0" w:type="auto"/>
            <w:tcBorders>
              <w:top w:val="single" w:sz="18" w:space="0" w:color="auto"/>
            </w:tcBorders>
          </w:tcPr>
          <w:p w14:paraId="1B3B42F4" w14:textId="77777777" w:rsidR="00C92E6C" w:rsidRDefault="00C92E6C" w:rsidP="0027134D">
            <w:pPr>
              <w:spacing w:line="240" w:lineRule="auto"/>
            </w:pPr>
            <w:r>
              <w:t>F</w:t>
            </w:r>
          </w:p>
        </w:tc>
        <w:tc>
          <w:tcPr>
            <w:tcW w:w="0" w:type="auto"/>
            <w:tcBorders>
              <w:top w:val="single" w:sz="18" w:space="0" w:color="auto"/>
            </w:tcBorders>
          </w:tcPr>
          <w:p w14:paraId="4B843CB1" w14:textId="77777777" w:rsidR="00C92E6C" w:rsidRDefault="00C92E6C" w:rsidP="0027134D">
            <w:pPr>
              <w:spacing w:line="240" w:lineRule="auto"/>
              <w:jc w:val="center"/>
            </w:pPr>
            <w:r>
              <w:t>0.15 n.u.</w:t>
            </w:r>
          </w:p>
        </w:tc>
        <w:tc>
          <w:tcPr>
            <w:tcW w:w="0" w:type="auto"/>
            <w:tcBorders>
              <w:top w:val="single" w:sz="18" w:space="0" w:color="auto"/>
            </w:tcBorders>
          </w:tcPr>
          <w:p w14:paraId="2B193907" w14:textId="77777777" w:rsidR="00C92E6C" w:rsidRDefault="00C92E6C" w:rsidP="0027134D">
            <w:pPr>
              <w:spacing w:line="240" w:lineRule="auto"/>
              <w:jc w:val="center"/>
            </w:pPr>
            <w:r>
              <w:t>0.075 n.u.</w:t>
            </w:r>
          </w:p>
        </w:tc>
      </w:tr>
      <w:tr w:rsidR="00C92E6C" w14:paraId="0CB68E69" w14:textId="77777777" w:rsidTr="0027134D">
        <w:trPr>
          <w:trHeight w:val="211"/>
          <w:jc w:val="center"/>
        </w:trPr>
        <w:tc>
          <w:tcPr>
            <w:tcW w:w="0" w:type="auto"/>
          </w:tcPr>
          <w:p w14:paraId="7C59EE55" w14:textId="77777777" w:rsidR="00C92E6C" w:rsidRPr="00840774" w:rsidRDefault="00C92E6C" w:rsidP="0027134D">
            <w:pPr>
              <w:spacing w:line="240" w:lineRule="auto"/>
            </w:pPr>
            <w:r>
              <w:t>k</w:t>
            </w:r>
            <w:r>
              <w:rPr>
                <w:vertAlign w:val="subscript"/>
              </w:rPr>
              <w:t>f</w:t>
            </w:r>
          </w:p>
        </w:tc>
        <w:tc>
          <w:tcPr>
            <w:tcW w:w="0" w:type="auto"/>
          </w:tcPr>
          <w:p w14:paraId="21191B2F" w14:textId="77777777" w:rsidR="00C92E6C" w:rsidRPr="003E16DE" w:rsidRDefault="00C92E6C" w:rsidP="0027134D">
            <w:pPr>
              <w:spacing w:line="240" w:lineRule="auto"/>
              <w:jc w:val="center"/>
              <w:rPr>
                <w:vertAlign w:val="superscript"/>
              </w:rPr>
            </w:pPr>
            <w:r>
              <w:t>4.0 s</w:t>
            </w:r>
            <w:r>
              <w:rPr>
                <w:vertAlign w:val="superscript"/>
              </w:rPr>
              <w:t>-1</w:t>
            </w:r>
          </w:p>
        </w:tc>
        <w:tc>
          <w:tcPr>
            <w:tcW w:w="0" w:type="auto"/>
          </w:tcPr>
          <w:p w14:paraId="5B349EA2" w14:textId="77777777" w:rsidR="00C92E6C" w:rsidRDefault="00C92E6C" w:rsidP="0027134D">
            <w:pPr>
              <w:spacing w:line="240" w:lineRule="auto"/>
              <w:jc w:val="center"/>
            </w:pPr>
            <w:r>
              <w:t>2.5 s</w:t>
            </w:r>
            <w:r>
              <w:rPr>
                <w:vertAlign w:val="superscript"/>
              </w:rPr>
              <w:t>-1</w:t>
            </w:r>
          </w:p>
        </w:tc>
      </w:tr>
      <w:tr w:rsidR="00C92E6C" w14:paraId="62E02335" w14:textId="77777777" w:rsidTr="0027134D">
        <w:trPr>
          <w:trHeight w:val="211"/>
          <w:jc w:val="center"/>
        </w:trPr>
        <w:tc>
          <w:tcPr>
            <w:tcW w:w="0" w:type="auto"/>
          </w:tcPr>
          <w:p w14:paraId="528218A7" w14:textId="77777777" w:rsidR="00C92E6C" w:rsidRPr="00840774" w:rsidRDefault="00C92E6C" w:rsidP="0027134D">
            <w:pPr>
              <w:spacing w:line="240" w:lineRule="auto"/>
            </w:pPr>
            <w:r>
              <w:t>T</w:t>
            </w:r>
            <w:r>
              <w:rPr>
                <w:vertAlign w:val="subscript"/>
              </w:rPr>
              <w:t>1,f</w:t>
            </w:r>
          </w:p>
        </w:tc>
        <w:tc>
          <w:tcPr>
            <w:tcW w:w="0" w:type="auto"/>
          </w:tcPr>
          <w:p w14:paraId="63F89595" w14:textId="77777777" w:rsidR="00C92E6C" w:rsidRPr="003E16DE" w:rsidRDefault="00C92E6C" w:rsidP="0027134D">
            <w:pPr>
              <w:spacing w:line="240" w:lineRule="auto"/>
              <w:jc w:val="center"/>
              <w:rPr>
                <w:vertAlign w:val="superscript"/>
              </w:rPr>
            </w:pPr>
            <w:r>
              <w:t>0.9 s</w:t>
            </w:r>
          </w:p>
        </w:tc>
        <w:tc>
          <w:tcPr>
            <w:tcW w:w="0" w:type="auto"/>
          </w:tcPr>
          <w:p w14:paraId="528F69F1" w14:textId="77777777" w:rsidR="00C92E6C" w:rsidRDefault="00C92E6C" w:rsidP="0027134D">
            <w:pPr>
              <w:spacing w:line="240" w:lineRule="auto"/>
              <w:jc w:val="center"/>
            </w:pPr>
            <w:r>
              <w:t>1.3 s</w:t>
            </w:r>
          </w:p>
        </w:tc>
      </w:tr>
      <w:tr w:rsidR="00C92E6C" w14:paraId="7E6446EA" w14:textId="77777777" w:rsidTr="0027134D">
        <w:trPr>
          <w:trHeight w:val="213"/>
          <w:jc w:val="center"/>
        </w:trPr>
        <w:tc>
          <w:tcPr>
            <w:tcW w:w="0" w:type="auto"/>
          </w:tcPr>
          <w:p w14:paraId="4BB38E3B" w14:textId="77777777" w:rsidR="00C92E6C" w:rsidRPr="00840774" w:rsidRDefault="00C92E6C" w:rsidP="0027134D">
            <w:pPr>
              <w:spacing w:line="240" w:lineRule="auto"/>
            </w:pPr>
            <w:r>
              <w:t>T</w:t>
            </w:r>
            <w:r>
              <w:rPr>
                <w:vertAlign w:val="subscript"/>
              </w:rPr>
              <w:t>1,r</w:t>
            </w:r>
          </w:p>
        </w:tc>
        <w:tc>
          <w:tcPr>
            <w:tcW w:w="0" w:type="auto"/>
          </w:tcPr>
          <w:p w14:paraId="42644F71" w14:textId="77777777" w:rsidR="00C92E6C" w:rsidRPr="003E16DE" w:rsidRDefault="00C92E6C" w:rsidP="0027134D">
            <w:pPr>
              <w:spacing w:line="240" w:lineRule="auto"/>
              <w:jc w:val="center"/>
              <w:rPr>
                <w:vertAlign w:val="superscript"/>
              </w:rPr>
            </w:pPr>
            <w:r>
              <w:t>1.0 s</w:t>
            </w:r>
          </w:p>
        </w:tc>
        <w:tc>
          <w:tcPr>
            <w:tcW w:w="0" w:type="auto"/>
          </w:tcPr>
          <w:p w14:paraId="1D486C02" w14:textId="77777777" w:rsidR="00C92E6C" w:rsidRDefault="00C92E6C" w:rsidP="0027134D">
            <w:pPr>
              <w:spacing w:line="240" w:lineRule="auto"/>
              <w:jc w:val="center"/>
            </w:pPr>
            <w:r>
              <w:t>1.0 s</w:t>
            </w:r>
          </w:p>
        </w:tc>
      </w:tr>
      <w:tr w:rsidR="00C92E6C" w14:paraId="470118CF" w14:textId="77777777" w:rsidTr="0027134D">
        <w:trPr>
          <w:trHeight w:val="211"/>
          <w:jc w:val="center"/>
        </w:trPr>
        <w:tc>
          <w:tcPr>
            <w:tcW w:w="0" w:type="auto"/>
          </w:tcPr>
          <w:p w14:paraId="68017611" w14:textId="77777777" w:rsidR="00C92E6C" w:rsidRPr="00840774" w:rsidRDefault="00C92E6C" w:rsidP="0027134D">
            <w:pPr>
              <w:spacing w:line="240" w:lineRule="auto"/>
              <w:rPr>
                <w:vertAlign w:val="subscript"/>
              </w:rPr>
            </w:pPr>
            <w:r>
              <w:t>T</w:t>
            </w:r>
            <w:r>
              <w:rPr>
                <w:vertAlign w:val="subscript"/>
              </w:rPr>
              <w:t>2,f</w:t>
            </w:r>
          </w:p>
        </w:tc>
        <w:tc>
          <w:tcPr>
            <w:tcW w:w="0" w:type="auto"/>
          </w:tcPr>
          <w:p w14:paraId="1B1B5C25" w14:textId="77777777" w:rsidR="00C92E6C" w:rsidRDefault="00C92E6C" w:rsidP="0027134D">
            <w:pPr>
              <w:spacing w:line="240" w:lineRule="auto"/>
              <w:jc w:val="center"/>
            </w:pPr>
            <w:r>
              <w:t>30 ms</w:t>
            </w:r>
          </w:p>
        </w:tc>
        <w:tc>
          <w:tcPr>
            <w:tcW w:w="0" w:type="auto"/>
          </w:tcPr>
          <w:p w14:paraId="03AAB57C" w14:textId="77777777" w:rsidR="00C92E6C" w:rsidRDefault="00C92E6C" w:rsidP="0027134D">
            <w:pPr>
              <w:spacing w:line="240" w:lineRule="auto"/>
              <w:jc w:val="center"/>
            </w:pPr>
            <w:r>
              <w:t>55 ms</w:t>
            </w:r>
          </w:p>
        </w:tc>
      </w:tr>
      <w:tr w:rsidR="00C92E6C" w14:paraId="4EED9E5F" w14:textId="77777777" w:rsidTr="0027134D">
        <w:trPr>
          <w:trHeight w:val="66"/>
          <w:jc w:val="center"/>
        </w:trPr>
        <w:tc>
          <w:tcPr>
            <w:tcW w:w="0" w:type="auto"/>
            <w:tcBorders>
              <w:bottom w:val="single" w:sz="18" w:space="0" w:color="auto"/>
            </w:tcBorders>
          </w:tcPr>
          <w:p w14:paraId="102190F9" w14:textId="77777777" w:rsidR="00C92E6C" w:rsidRPr="00840774" w:rsidRDefault="00C92E6C" w:rsidP="0027134D">
            <w:pPr>
              <w:spacing w:line="240" w:lineRule="auto"/>
              <w:rPr>
                <w:vertAlign w:val="subscript"/>
              </w:rPr>
            </w:pPr>
            <w:r>
              <w:t>T</w:t>
            </w:r>
            <w:r w:rsidRPr="00840774">
              <w:rPr>
                <w:vertAlign w:val="subscript"/>
              </w:rPr>
              <w:t>2,r</w:t>
            </w:r>
          </w:p>
        </w:tc>
        <w:tc>
          <w:tcPr>
            <w:tcW w:w="0" w:type="auto"/>
            <w:tcBorders>
              <w:bottom w:val="single" w:sz="18" w:space="0" w:color="auto"/>
            </w:tcBorders>
          </w:tcPr>
          <w:p w14:paraId="72C356C7" w14:textId="77777777" w:rsidR="00C92E6C" w:rsidRDefault="00C92E6C" w:rsidP="0027134D">
            <w:pPr>
              <w:spacing w:line="240" w:lineRule="auto"/>
              <w:jc w:val="center"/>
            </w:pPr>
            <w:r>
              <w:t>12 μs</w:t>
            </w:r>
          </w:p>
        </w:tc>
        <w:tc>
          <w:tcPr>
            <w:tcW w:w="0" w:type="auto"/>
            <w:tcBorders>
              <w:bottom w:val="single" w:sz="18" w:space="0" w:color="auto"/>
            </w:tcBorders>
          </w:tcPr>
          <w:p w14:paraId="4AE50495" w14:textId="77777777" w:rsidR="00C92E6C" w:rsidRDefault="00C92E6C" w:rsidP="0027134D">
            <w:pPr>
              <w:spacing w:line="240" w:lineRule="auto"/>
              <w:jc w:val="center"/>
            </w:pPr>
            <w:r>
              <w:t>11 μs</w:t>
            </w:r>
          </w:p>
        </w:tc>
      </w:tr>
    </w:tbl>
    <w:p w14:paraId="1E0C4374" w14:textId="77777777" w:rsidR="00C92E6C" w:rsidRDefault="00C92E6C" w:rsidP="00C92E6C"/>
    <w:p w14:paraId="3C3EBC56" w14:textId="4381C89D" w:rsidR="00C92E6C" w:rsidRDefault="00C92E6C" w:rsidP="00C92E6C">
      <w:pPr>
        <w:pStyle w:val="Lgende"/>
        <w:spacing w:after="120"/>
      </w:pPr>
      <w:bookmarkStart w:id="101" w:name="_Ref496524055"/>
      <w:bookmarkStart w:id="102" w:name="_Toc496526578"/>
      <w:r>
        <w:t xml:space="preserve">Table </w:t>
      </w:r>
      <w:fldSimple w:instr=" STYLEREF 1 \s ">
        <w:r w:rsidR="008B7EBA">
          <w:rPr>
            <w:noProof/>
          </w:rPr>
          <w:t>5</w:t>
        </w:r>
      </w:fldSimple>
      <w:r>
        <w:noBreakHyphen/>
      </w:r>
      <w:fldSimple w:instr=" SEQ Table \* ARABIC \s 1 ">
        <w:r w:rsidR="008B7EBA">
          <w:rPr>
            <w:noProof/>
          </w:rPr>
          <w:t>2</w:t>
        </w:r>
      </w:fldSimple>
      <w:bookmarkEnd w:id="101"/>
      <w:r>
        <w:t xml:space="preserve">. </w:t>
      </w:r>
      <w:r w:rsidRPr="00C92E6C">
        <w:t xml:space="preserve">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w:t>
      </w:r>
      <w:r w:rsidR="00B85662">
        <w:t>(5-</w:t>
      </w:r>
      <w:r w:rsidRPr="00C92E6C">
        <w:t>5</w:t>
      </w:r>
      <w:r w:rsidR="00B85662">
        <w:t>)</w:t>
      </w:r>
      <w:r w:rsidRPr="00C92E6C">
        <w:t xml:space="preserve"> with the regularization parameter set to 0, and CRLB</w:t>
      </w:r>
      <w:r w:rsidRPr="00C92E6C">
        <w:rPr>
          <w:vertAlign w:val="subscript"/>
        </w:rPr>
        <w:t>λ=0.5</w:t>
      </w:r>
      <w:r w:rsidRPr="00C92E6C">
        <w:t xml:space="preserve"> was optimized using a regularization parameter of 0.5.</w:t>
      </w:r>
      <w:bookmarkEnd w:id="102"/>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1029"/>
        <w:gridCol w:w="680"/>
        <w:gridCol w:w="1067"/>
        <w:gridCol w:w="1030"/>
        <w:gridCol w:w="764"/>
        <w:gridCol w:w="1067"/>
        <w:gridCol w:w="1030"/>
        <w:gridCol w:w="764"/>
        <w:gridCol w:w="1065"/>
      </w:tblGrid>
      <w:tr w:rsidR="00C92E6C" w14:paraId="7C965DD3" w14:textId="77777777" w:rsidTr="0027134D">
        <w:trPr>
          <w:trHeight w:val="346"/>
        </w:trPr>
        <w:tc>
          <w:tcPr>
            <w:tcW w:w="462" w:type="pct"/>
          </w:tcPr>
          <w:p w14:paraId="080C16B7" w14:textId="77777777" w:rsidR="00C92E6C" w:rsidRDefault="00C92E6C" w:rsidP="0027134D">
            <w:pPr>
              <w:spacing w:after="0" w:line="240" w:lineRule="auto"/>
              <w:jc w:val="left"/>
            </w:pPr>
          </w:p>
        </w:tc>
        <w:tc>
          <w:tcPr>
            <w:tcW w:w="1482" w:type="pct"/>
            <w:gridSpan w:val="3"/>
            <w:tcBorders>
              <w:top w:val="single" w:sz="18" w:space="0" w:color="auto"/>
              <w:bottom w:val="single" w:sz="18" w:space="0" w:color="auto"/>
            </w:tcBorders>
          </w:tcPr>
          <w:p w14:paraId="52D019AF" w14:textId="77777777" w:rsidR="00C92E6C" w:rsidRDefault="00C92E6C" w:rsidP="0027134D">
            <w:pPr>
              <w:spacing w:after="0" w:line="240" w:lineRule="auto"/>
              <w:jc w:val="center"/>
            </w:pPr>
            <w:r>
              <w:t>Uniform</w:t>
            </w:r>
          </w:p>
        </w:tc>
        <w:tc>
          <w:tcPr>
            <w:tcW w:w="1528" w:type="pct"/>
            <w:gridSpan w:val="3"/>
            <w:tcBorders>
              <w:top w:val="single" w:sz="18" w:space="0" w:color="auto"/>
              <w:bottom w:val="single" w:sz="18" w:space="0" w:color="auto"/>
            </w:tcBorders>
          </w:tcPr>
          <w:p w14:paraId="1476390D" w14:textId="77777777" w:rsidR="00C92E6C" w:rsidRDefault="00C92E6C" w:rsidP="0027134D">
            <w:pPr>
              <w:spacing w:after="0" w:line="240" w:lineRule="auto"/>
              <w:jc w:val="center"/>
            </w:pPr>
            <w:r>
              <w:t>CRLB</w:t>
            </w:r>
          </w:p>
        </w:tc>
        <w:tc>
          <w:tcPr>
            <w:tcW w:w="1528" w:type="pct"/>
            <w:gridSpan w:val="3"/>
            <w:tcBorders>
              <w:top w:val="single" w:sz="18" w:space="0" w:color="auto"/>
              <w:bottom w:val="single" w:sz="18" w:space="0" w:color="auto"/>
            </w:tcBorders>
          </w:tcPr>
          <w:p w14:paraId="16775F79" w14:textId="77777777" w:rsidR="00C92E6C" w:rsidRDefault="00C92E6C" w:rsidP="0027134D">
            <w:pPr>
              <w:spacing w:after="0" w:line="240" w:lineRule="auto"/>
              <w:jc w:val="center"/>
            </w:pPr>
            <w:r>
              <w:t>CRLB</w:t>
            </w:r>
            <w:r w:rsidRPr="00B14D48">
              <w:rPr>
                <w:vertAlign w:val="subscript"/>
              </w:rPr>
              <w:t>λ=0</w:t>
            </w:r>
            <w:r w:rsidRPr="00270DF4">
              <w:rPr>
                <w:vertAlign w:val="subscript"/>
              </w:rPr>
              <w:t>.5</w:t>
            </w:r>
          </w:p>
        </w:tc>
      </w:tr>
      <w:tr w:rsidR="00C92E6C" w14:paraId="61756030" w14:textId="77777777" w:rsidTr="0027134D">
        <w:trPr>
          <w:trHeight w:val="364"/>
        </w:trPr>
        <w:tc>
          <w:tcPr>
            <w:tcW w:w="462" w:type="pct"/>
          </w:tcPr>
          <w:p w14:paraId="2F9A62B0" w14:textId="77777777" w:rsidR="00C92E6C" w:rsidRDefault="00C92E6C" w:rsidP="0027134D">
            <w:pPr>
              <w:spacing w:after="0" w:line="240" w:lineRule="auto"/>
              <w:jc w:val="left"/>
            </w:pPr>
            <w:r>
              <w:t>Acq. #</w:t>
            </w:r>
          </w:p>
        </w:tc>
        <w:tc>
          <w:tcPr>
            <w:tcW w:w="550" w:type="pct"/>
            <w:tcBorders>
              <w:top w:val="single" w:sz="18" w:space="0" w:color="auto"/>
              <w:bottom w:val="single" w:sz="12" w:space="0" w:color="auto"/>
            </w:tcBorders>
          </w:tcPr>
          <w:p w14:paraId="50C8B74E" w14:textId="77777777" w:rsidR="00C92E6C" w:rsidRDefault="00C92E6C" w:rsidP="0027134D">
            <w:pPr>
              <w:spacing w:after="0" w:line="240" w:lineRule="auto"/>
              <w:jc w:val="center"/>
            </w:pPr>
            <w:r>
              <w:t>TR/α</w:t>
            </w:r>
          </w:p>
        </w:tc>
        <w:tc>
          <w:tcPr>
            <w:tcW w:w="363" w:type="pct"/>
            <w:tcBorders>
              <w:top w:val="single" w:sz="18" w:space="0" w:color="auto"/>
              <w:bottom w:val="single" w:sz="12" w:space="0" w:color="auto"/>
            </w:tcBorders>
          </w:tcPr>
          <w:p w14:paraId="3F2CFC1C" w14:textId="77777777" w:rsidR="00C92E6C" w:rsidRPr="00270DF4" w:rsidRDefault="00C92E6C" w:rsidP="0027134D">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3BD090AB"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4B4AC96F"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0F1E94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2344D7CA"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23172BFD"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4AFF46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3E51C167" w14:textId="77777777" w:rsidR="00C92E6C" w:rsidRDefault="00C92E6C" w:rsidP="0027134D">
            <w:pPr>
              <w:spacing w:after="0" w:line="240" w:lineRule="auto"/>
              <w:jc w:val="center"/>
            </w:pPr>
            <w:r>
              <w:t>Δ (Hz)</w:t>
            </w:r>
          </w:p>
        </w:tc>
      </w:tr>
      <w:tr w:rsidR="00C92E6C" w14:paraId="0370FD8E" w14:textId="77777777" w:rsidTr="0027134D">
        <w:trPr>
          <w:trHeight w:val="346"/>
        </w:trPr>
        <w:tc>
          <w:tcPr>
            <w:tcW w:w="462" w:type="pct"/>
          </w:tcPr>
          <w:p w14:paraId="6EF7EE1F" w14:textId="77777777" w:rsidR="00C92E6C" w:rsidRDefault="00C92E6C" w:rsidP="0027134D">
            <w:pPr>
              <w:spacing w:after="0" w:line="240" w:lineRule="auto"/>
              <w:jc w:val="left"/>
            </w:pPr>
            <w:r>
              <w:t>1</w:t>
            </w:r>
          </w:p>
        </w:tc>
        <w:tc>
          <w:tcPr>
            <w:tcW w:w="550" w:type="pct"/>
            <w:vMerge w:val="restart"/>
            <w:tcBorders>
              <w:top w:val="single" w:sz="12" w:space="0" w:color="auto"/>
            </w:tcBorders>
          </w:tcPr>
          <w:p w14:paraId="38770F8D" w14:textId="77777777" w:rsidR="00C92E6C" w:rsidRDefault="00C92E6C" w:rsidP="0027134D">
            <w:pPr>
              <w:spacing w:after="0" w:line="240" w:lineRule="auto"/>
              <w:jc w:val="center"/>
            </w:pPr>
          </w:p>
          <w:p w14:paraId="4A9C6A77" w14:textId="77777777" w:rsidR="00C92E6C" w:rsidRDefault="00C92E6C" w:rsidP="0027134D">
            <w:pPr>
              <w:spacing w:after="0" w:line="240" w:lineRule="auto"/>
              <w:jc w:val="center"/>
            </w:pPr>
          </w:p>
          <w:p w14:paraId="6DAD33B1" w14:textId="77777777" w:rsidR="00C92E6C" w:rsidRDefault="00C92E6C" w:rsidP="0027134D">
            <w:pPr>
              <w:spacing w:after="0" w:line="240" w:lineRule="auto"/>
              <w:jc w:val="center"/>
            </w:pPr>
          </w:p>
          <w:p w14:paraId="28A4ECB0" w14:textId="77777777" w:rsidR="00C92E6C" w:rsidRDefault="00C92E6C" w:rsidP="0027134D">
            <w:pPr>
              <w:spacing w:after="0" w:line="240" w:lineRule="auto"/>
              <w:jc w:val="center"/>
            </w:pPr>
          </w:p>
          <w:p w14:paraId="5A18D841" w14:textId="77777777" w:rsidR="00C92E6C" w:rsidRDefault="00C92E6C" w:rsidP="0027134D">
            <w:pPr>
              <w:spacing w:after="0" w:line="240" w:lineRule="auto"/>
              <w:jc w:val="center"/>
            </w:pPr>
          </w:p>
          <w:p w14:paraId="062D17EC" w14:textId="77777777" w:rsidR="00C92E6C" w:rsidRDefault="00C92E6C" w:rsidP="0027134D">
            <w:pPr>
              <w:spacing w:after="0" w:line="240" w:lineRule="auto"/>
              <w:jc w:val="center"/>
            </w:pPr>
          </w:p>
          <w:p w14:paraId="0AFB7834" w14:textId="77777777" w:rsidR="00C92E6C" w:rsidRDefault="00C92E6C" w:rsidP="0027134D">
            <w:pPr>
              <w:spacing w:after="0" w:line="240" w:lineRule="auto"/>
              <w:jc w:val="center"/>
            </w:pPr>
            <w:r>
              <w:t>25ms/7°</w:t>
            </w:r>
          </w:p>
        </w:tc>
        <w:tc>
          <w:tcPr>
            <w:tcW w:w="363" w:type="pct"/>
            <w:vMerge w:val="restart"/>
            <w:tcBorders>
              <w:top w:val="single" w:sz="12" w:space="0" w:color="auto"/>
            </w:tcBorders>
          </w:tcPr>
          <w:p w14:paraId="6C3F1098" w14:textId="77777777" w:rsidR="00C92E6C" w:rsidRDefault="00C92E6C" w:rsidP="0027134D">
            <w:pPr>
              <w:spacing w:after="0" w:line="240" w:lineRule="auto"/>
              <w:jc w:val="center"/>
            </w:pPr>
          </w:p>
          <w:p w14:paraId="4A6C8FC7" w14:textId="77777777" w:rsidR="00C92E6C" w:rsidRDefault="00C92E6C" w:rsidP="0027134D">
            <w:pPr>
              <w:spacing w:after="0" w:line="240" w:lineRule="auto"/>
              <w:jc w:val="center"/>
            </w:pPr>
          </w:p>
          <w:p w14:paraId="41D4A92C" w14:textId="77777777" w:rsidR="00C92E6C" w:rsidRPr="00BE5360" w:rsidRDefault="00C92E6C" w:rsidP="0027134D">
            <w:pPr>
              <w:spacing w:after="0" w:line="240" w:lineRule="auto"/>
              <w:jc w:val="center"/>
              <w:rPr>
                <w:sz w:val="14"/>
                <w:szCs w:val="14"/>
              </w:rPr>
            </w:pPr>
          </w:p>
          <w:p w14:paraId="166ADBB2" w14:textId="77777777" w:rsidR="00C92E6C" w:rsidRDefault="00C92E6C" w:rsidP="0027134D">
            <w:pPr>
              <w:spacing w:after="0" w:line="240" w:lineRule="auto"/>
              <w:jc w:val="center"/>
            </w:pPr>
            <w:r>
              <w:t>142°</w:t>
            </w:r>
          </w:p>
        </w:tc>
        <w:tc>
          <w:tcPr>
            <w:tcW w:w="570" w:type="pct"/>
            <w:tcBorders>
              <w:top w:val="single" w:sz="12" w:space="0" w:color="auto"/>
            </w:tcBorders>
          </w:tcPr>
          <w:p w14:paraId="1C7B05EC" w14:textId="77777777" w:rsidR="00C92E6C" w:rsidRDefault="00C92E6C" w:rsidP="0027134D">
            <w:pPr>
              <w:spacing w:after="0" w:line="240" w:lineRule="auto"/>
              <w:jc w:val="center"/>
            </w:pPr>
            <w:r>
              <w:t>432.9</w:t>
            </w:r>
          </w:p>
        </w:tc>
        <w:tc>
          <w:tcPr>
            <w:tcW w:w="550" w:type="pct"/>
            <w:vMerge w:val="restart"/>
            <w:tcBorders>
              <w:top w:val="single" w:sz="12" w:space="0" w:color="auto"/>
            </w:tcBorders>
          </w:tcPr>
          <w:p w14:paraId="369EE270" w14:textId="77777777" w:rsidR="00C92E6C" w:rsidRDefault="00C92E6C" w:rsidP="0027134D">
            <w:pPr>
              <w:spacing w:after="0" w:line="240" w:lineRule="auto"/>
              <w:jc w:val="center"/>
            </w:pPr>
          </w:p>
          <w:p w14:paraId="0861A2E8" w14:textId="77777777" w:rsidR="00C92E6C" w:rsidRDefault="00C92E6C" w:rsidP="0027134D">
            <w:pPr>
              <w:spacing w:after="0" w:line="240" w:lineRule="auto"/>
              <w:jc w:val="center"/>
            </w:pPr>
          </w:p>
          <w:p w14:paraId="24B344F2" w14:textId="77777777" w:rsidR="00C92E6C" w:rsidRDefault="00C92E6C" w:rsidP="0027134D">
            <w:pPr>
              <w:spacing w:after="0" w:line="240" w:lineRule="auto"/>
              <w:jc w:val="center"/>
            </w:pPr>
          </w:p>
          <w:p w14:paraId="0C68C744" w14:textId="77777777" w:rsidR="00C92E6C" w:rsidRDefault="00C92E6C" w:rsidP="0027134D">
            <w:pPr>
              <w:spacing w:after="0" w:line="240" w:lineRule="auto"/>
              <w:jc w:val="center"/>
            </w:pPr>
          </w:p>
          <w:p w14:paraId="2AB13CE4" w14:textId="77777777" w:rsidR="00C92E6C" w:rsidRDefault="00C92E6C" w:rsidP="0027134D">
            <w:pPr>
              <w:spacing w:after="0" w:line="240" w:lineRule="auto"/>
              <w:jc w:val="center"/>
            </w:pPr>
          </w:p>
          <w:p w14:paraId="6C79D1B7" w14:textId="77777777" w:rsidR="00C92E6C" w:rsidRDefault="00C92E6C" w:rsidP="0027134D">
            <w:pPr>
              <w:spacing w:after="0" w:line="240" w:lineRule="auto"/>
              <w:jc w:val="center"/>
            </w:pPr>
          </w:p>
          <w:p w14:paraId="186F3FFC" w14:textId="77777777" w:rsidR="00C92E6C" w:rsidRDefault="00C92E6C" w:rsidP="0027134D">
            <w:pPr>
              <w:spacing w:after="0" w:line="240" w:lineRule="auto"/>
              <w:jc w:val="center"/>
            </w:pPr>
            <w:r>
              <w:t>25ms/7°</w:t>
            </w:r>
          </w:p>
        </w:tc>
        <w:tc>
          <w:tcPr>
            <w:tcW w:w="408" w:type="pct"/>
            <w:tcBorders>
              <w:top w:val="single" w:sz="12" w:space="0" w:color="auto"/>
            </w:tcBorders>
          </w:tcPr>
          <w:p w14:paraId="7EF66C9A" w14:textId="77777777" w:rsidR="00C92E6C" w:rsidRDefault="00C92E6C" w:rsidP="0027134D">
            <w:pPr>
              <w:spacing w:after="0" w:line="240" w:lineRule="auto"/>
              <w:jc w:val="center"/>
            </w:pPr>
            <w:r>
              <w:t>200.0</w:t>
            </w:r>
          </w:p>
        </w:tc>
        <w:tc>
          <w:tcPr>
            <w:tcW w:w="570" w:type="pct"/>
            <w:tcBorders>
              <w:top w:val="single" w:sz="12" w:space="0" w:color="auto"/>
            </w:tcBorders>
          </w:tcPr>
          <w:p w14:paraId="4EB149C7" w14:textId="77777777" w:rsidR="00C92E6C" w:rsidRDefault="00C92E6C" w:rsidP="0027134D">
            <w:pPr>
              <w:spacing w:after="0" w:line="240" w:lineRule="auto"/>
              <w:jc w:val="center"/>
            </w:pPr>
            <w:r>
              <w:t>300.0</w:t>
            </w:r>
          </w:p>
        </w:tc>
        <w:tc>
          <w:tcPr>
            <w:tcW w:w="550" w:type="pct"/>
            <w:vMerge w:val="restart"/>
            <w:tcBorders>
              <w:top w:val="single" w:sz="12" w:space="0" w:color="auto"/>
            </w:tcBorders>
          </w:tcPr>
          <w:p w14:paraId="02683EA0" w14:textId="77777777" w:rsidR="00C92E6C" w:rsidRDefault="00C92E6C" w:rsidP="0027134D">
            <w:pPr>
              <w:spacing w:after="0" w:line="240" w:lineRule="auto"/>
              <w:jc w:val="center"/>
            </w:pPr>
          </w:p>
          <w:p w14:paraId="74371FBE" w14:textId="77777777" w:rsidR="00C92E6C" w:rsidRDefault="00C92E6C" w:rsidP="0027134D">
            <w:pPr>
              <w:spacing w:after="0" w:line="240" w:lineRule="auto"/>
              <w:jc w:val="center"/>
            </w:pPr>
          </w:p>
          <w:p w14:paraId="01C9AEE5" w14:textId="77777777" w:rsidR="00C92E6C" w:rsidRDefault="00C92E6C" w:rsidP="0027134D">
            <w:pPr>
              <w:spacing w:after="0" w:line="240" w:lineRule="auto"/>
              <w:jc w:val="center"/>
            </w:pPr>
          </w:p>
          <w:p w14:paraId="31473CC4" w14:textId="77777777" w:rsidR="00C92E6C" w:rsidRDefault="00C92E6C" w:rsidP="0027134D">
            <w:pPr>
              <w:spacing w:after="0" w:line="240" w:lineRule="auto"/>
              <w:jc w:val="center"/>
            </w:pPr>
          </w:p>
          <w:p w14:paraId="14F3002D" w14:textId="77777777" w:rsidR="00C92E6C" w:rsidRDefault="00C92E6C" w:rsidP="0027134D">
            <w:pPr>
              <w:spacing w:after="0" w:line="240" w:lineRule="auto"/>
              <w:jc w:val="center"/>
            </w:pPr>
          </w:p>
          <w:p w14:paraId="495A8814" w14:textId="77777777" w:rsidR="00C92E6C" w:rsidRDefault="00C92E6C" w:rsidP="0027134D">
            <w:pPr>
              <w:spacing w:after="0" w:line="240" w:lineRule="auto"/>
              <w:jc w:val="center"/>
            </w:pPr>
          </w:p>
          <w:p w14:paraId="312336EA" w14:textId="77777777" w:rsidR="00C92E6C" w:rsidRDefault="00C92E6C" w:rsidP="0027134D">
            <w:pPr>
              <w:spacing w:after="0" w:line="240" w:lineRule="auto"/>
              <w:jc w:val="center"/>
            </w:pPr>
            <w:r>
              <w:t>25ms/7°</w:t>
            </w:r>
          </w:p>
        </w:tc>
        <w:tc>
          <w:tcPr>
            <w:tcW w:w="408" w:type="pct"/>
            <w:tcBorders>
              <w:top w:val="single" w:sz="12" w:space="0" w:color="auto"/>
            </w:tcBorders>
          </w:tcPr>
          <w:p w14:paraId="2EFE8C12" w14:textId="77777777" w:rsidR="00C92E6C" w:rsidRDefault="00C92E6C" w:rsidP="0027134D">
            <w:pPr>
              <w:spacing w:after="0" w:line="240" w:lineRule="auto"/>
              <w:jc w:val="center"/>
            </w:pPr>
            <w:r>
              <w:t>200.0</w:t>
            </w:r>
          </w:p>
        </w:tc>
        <w:tc>
          <w:tcPr>
            <w:tcW w:w="570" w:type="pct"/>
            <w:tcBorders>
              <w:top w:val="single" w:sz="12" w:space="0" w:color="auto"/>
            </w:tcBorders>
          </w:tcPr>
          <w:p w14:paraId="765058F1" w14:textId="77777777" w:rsidR="00C92E6C" w:rsidRDefault="00C92E6C" w:rsidP="0027134D">
            <w:pPr>
              <w:spacing w:after="0" w:line="240" w:lineRule="auto"/>
              <w:jc w:val="center"/>
            </w:pPr>
            <w:r>
              <w:t>300.0</w:t>
            </w:r>
          </w:p>
        </w:tc>
      </w:tr>
      <w:tr w:rsidR="00C92E6C" w14:paraId="2CB7E1EB" w14:textId="77777777" w:rsidTr="0027134D">
        <w:trPr>
          <w:trHeight w:val="364"/>
        </w:trPr>
        <w:tc>
          <w:tcPr>
            <w:tcW w:w="462" w:type="pct"/>
          </w:tcPr>
          <w:p w14:paraId="20BBE88F" w14:textId="77777777" w:rsidR="00C92E6C" w:rsidRDefault="00C92E6C" w:rsidP="0027134D">
            <w:pPr>
              <w:spacing w:after="0" w:line="240" w:lineRule="auto"/>
              <w:jc w:val="left"/>
            </w:pPr>
            <w:r>
              <w:t>2</w:t>
            </w:r>
          </w:p>
        </w:tc>
        <w:tc>
          <w:tcPr>
            <w:tcW w:w="550" w:type="pct"/>
            <w:vMerge/>
          </w:tcPr>
          <w:p w14:paraId="63D583B9" w14:textId="77777777" w:rsidR="00C92E6C" w:rsidRDefault="00C92E6C" w:rsidP="0027134D">
            <w:pPr>
              <w:spacing w:after="0" w:line="240" w:lineRule="auto"/>
              <w:jc w:val="center"/>
            </w:pPr>
          </w:p>
        </w:tc>
        <w:tc>
          <w:tcPr>
            <w:tcW w:w="363" w:type="pct"/>
            <w:vMerge/>
          </w:tcPr>
          <w:p w14:paraId="112B3EE1" w14:textId="77777777" w:rsidR="00C92E6C" w:rsidRDefault="00C92E6C" w:rsidP="0027134D">
            <w:pPr>
              <w:spacing w:after="0" w:line="240" w:lineRule="auto"/>
              <w:jc w:val="center"/>
            </w:pPr>
          </w:p>
        </w:tc>
        <w:tc>
          <w:tcPr>
            <w:tcW w:w="570" w:type="pct"/>
          </w:tcPr>
          <w:p w14:paraId="4317FC14" w14:textId="77777777" w:rsidR="00C92E6C" w:rsidRDefault="00C92E6C" w:rsidP="0027134D">
            <w:pPr>
              <w:spacing w:after="0" w:line="240" w:lineRule="auto"/>
              <w:jc w:val="center"/>
            </w:pPr>
            <w:r>
              <w:t>1 087.5</w:t>
            </w:r>
          </w:p>
        </w:tc>
        <w:tc>
          <w:tcPr>
            <w:tcW w:w="550" w:type="pct"/>
            <w:vMerge/>
          </w:tcPr>
          <w:p w14:paraId="0A2E69E7" w14:textId="77777777" w:rsidR="00C92E6C" w:rsidRDefault="00C92E6C" w:rsidP="0027134D">
            <w:pPr>
              <w:spacing w:after="0" w:line="240" w:lineRule="auto"/>
              <w:jc w:val="center"/>
            </w:pPr>
          </w:p>
        </w:tc>
        <w:tc>
          <w:tcPr>
            <w:tcW w:w="408" w:type="pct"/>
          </w:tcPr>
          <w:p w14:paraId="31A18634" w14:textId="77777777" w:rsidR="00C92E6C" w:rsidRDefault="00C92E6C" w:rsidP="0027134D">
            <w:pPr>
              <w:spacing w:after="0" w:line="240" w:lineRule="auto"/>
              <w:jc w:val="center"/>
            </w:pPr>
            <w:r>
              <w:t>250.0</w:t>
            </w:r>
          </w:p>
        </w:tc>
        <w:tc>
          <w:tcPr>
            <w:tcW w:w="570" w:type="pct"/>
          </w:tcPr>
          <w:p w14:paraId="1CA65714" w14:textId="77777777" w:rsidR="00C92E6C" w:rsidRDefault="00C92E6C" w:rsidP="0027134D">
            <w:pPr>
              <w:spacing w:after="0" w:line="240" w:lineRule="auto"/>
              <w:jc w:val="center"/>
            </w:pPr>
            <w:r>
              <w:t>1 903.9</w:t>
            </w:r>
          </w:p>
        </w:tc>
        <w:tc>
          <w:tcPr>
            <w:tcW w:w="550" w:type="pct"/>
            <w:vMerge/>
          </w:tcPr>
          <w:p w14:paraId="34675A1B" w14:textId="77777777" w:rsidR="00C92E6C" w:rsidRDefault="00C92E6C" w:rsidP="0027134D">
            <w:pPr>
              <w:spacing w:after="0" w:line="240" w:lineRule="auto"/>
              <w:jc w:val="center"/>
            </w:pPr>
          </w:p>
        </w:tc>
        <w:tc>
          <w:tcPr>
            <w:tcW w:w="408" w:type="pct"/>
          </w:tcPr>
          <w:p w14:paraId="7BF88E5A" w14:textId="77777777" w:rsidR="00C92E6C" w:rsidRDefault="00C92E6C" w:rsidP="0027134D">
            <w:pPr>
              <w:spacing w:after="0" w:line="240" w:lineRule="auto"/>
              <w:jc w:val="center"/>
            </w:pPr>
            <w:r>
              <w:t>250.0</w:t>
            </w:r>
          </w:p>
        </w:tc>
        <w:tc>
          <w:tcPr>
            <w:tcW w:w="570" w:type="pct"/>
          </w:tcPr>
          <w:p w14:paraId="097A1D04" w14:textId="77777777" w:rsidR="00C92E6C" w:rsidRDefault="00C92E6C" w:rsidP="0027134D">
            <w:pPr>
              <w:spacing w:after="0" w:line="240" w:lineRule="auto"/>
              <w:jc w:val="center"/>
            </w:pPr>
            <w:r>
              <w:t>1609.5</w:t>
            </w:r>
          </w:p>
        </w:tc>
      </w:tr>
      <w:tr w:rsidR="00C92E6C" w14:paraId="3B855B83" w14:textId="77777777" w:rsidTr="0027134D">
        <w:trPr>
          <w:trHeight w:val="346"/>
        </w:trPr>
        <w:tc>
          <w:tcPr>
            <w:tcW w:w="462" w:type="pct"/>
          </w:tcPr>
          <w:p w14:paraId="2562C871" w14:textId="77777777" w:rsidR="00C92E6C" w:rsidRDefault="00C92E6C" w:rsidP="0027134D">
            <w:pPr>
              <w:spacing w:after="0" w:line="240" w:lineRule="auto"/>
              <w:jc w:val="left"/>
            </w:pPr>
            <w:r>
              <w:t>3</w:t>
            </w:r>
          </w:p>
        </w:tc>
        <w:tc>
          <w:tcPr>
            <w:tcW w:w="550" w:type="pct"/>
            <w:vMerge/>
          </w:tcPr>
          <w:p w14:paraId="59B0693F" w14:textId="77777777" w:rsidR="00C92E6C" w:rsidRDefault="00C92E6C" w:rsidP="0027134D">
            <w:pPr>
              <w:spacing w:after="0" w:line="240" w:lineRule="auto"/>
              <w:jc w:val="center"/>
            </w:pPr>
          </w:p>
        </w:tc>
        <w:tc>
          <w:tcPr>
            <w:tcW w:w="363" w:type="pct"/>
            <w:vMerge/>
          </w:tcPr>
          <w:p w14:paraId="5FC279B1" w14:textId="77777777" w:rsidR="00C92E6C" w:rsidRDefault="00C92E6C" w:rsidP="0027134D">
            <w:pPr>
              <w:spacing w:after="0" w:line="240" w:lineRule="auto"/>
              <w:jc w:val="center"/>
            </w:pPr>
          </w:p>
        </w:tc>
        <w:tc>
          <w:tcPr>
            <w:tcW w:w="570" w:type="pct"/>
          </w:tcPr>
          <w:p w14:paraId="42C3530B" w14:textId="77777777" w:rsidR="00C92E6C" w:rsidRDefault="00C92E6C" w:rsidP="0027134D">
            <w:pPr>
              <w:spacing w:after="0" w:line="240" w:lineRule="auto"/>
              <w:jc w:val="center"/>
            </w:pPr>
            <w:r>
              <w:t>2 731.6</w:t>
            </w:r>
          </w:p>
        </w:tc>
        <w:tc>
          <w:tcPr>
            <w:tcW w:w="550" w:type="pct"/>
            <w:vMerge/>
          </w:tcPr>
          <w:p w14:paraId="5A559B5F" w14:textId="77777777" w:rsidR="00C92E6C" w:rsidRDefault="00C92E6C" w:rsidP="0027134D">
            <w:pPr>
              <w:spacing w:after="0" w:line="240" w:lineRule="auto"/>
              <w:jc w:val="center"/>
            </w:pPr>
          </w:p>
        </w:tc>
        <w:tc>
          <w:tcPr>
            <w:tcW w:w="408" w:type="pct"/>
          </w:tcPr>
          <w:p w14:paraId="21366534" w14:textId="77777777" w:rsidR="00C92E6C" w:rsidRDefault="00C92E6C" w:rsidP="0027134D">
            <w:pPr>
              <w:spacing w:after="0" w:line="240" w:lineRule="auto"/>
              <w:jc w:val="center"/>
            </w:pPr>
            <w:r>
              <w:t>700.0</w:t>
            </w:r>
          </w:p>
        </w:tc>
        <w:tc>
          <w:tcPr>
            <w:tcW w:w="570" w:type="pct"/>
          </w:tcPr>
          <w:p w14:paraId="3ED53FA0" w14:textId="77777777" w:rsidR="00C92E6C" w:rsidRDefault="00C92E6C" w:rsidP="0027134D">
            <w:pPr>
              <w:spacing w:after="0" w:line="240" w:lineRule="auto"/>
              <w:jc w:val="center"/>
            </w:pPr>
            <w:r>
              <w:t>1 609.5</w:t>
            </w:r>
          </w:p>
        </w:tc>
        <w:tc>
          <w:tcPr>
            <w:tcW w:w="550" w:type="pct"/>
            <w:vMerge/>
          </w:tcPr>
          <w:p w14:paraId="15F6BEC2" w14:textId="77777777" w:rsidR="00C92E6C" w:rsidRDefault="00C92E6C" w:rsidP="0027134D">
            <w:pPr>
              <w:spacing w:after="0" w:line="240" w:lineRule="auto"/>
              <w:jc w:val="center"/>
            </w:pPr>
          </w:p>
        </w:tc>
        <w:tc>
          <w:tcPr>
            <w:tcW w:w="408" w:type="pct"/>
          </w:tcPr>
          <w:p w14:paraId="3600E5F4" w14:textId="77777777" w:rsidR="00C92E6C" w:rsidRDefault="00C92E6C" w:rsidP="0027134D">
            <w:pPr>
              <w:spacing w:after="0" w:line="240" w:lineRule="auto"/>
              <w:jc w:val="center"/>
            </w:pPr>
            <w:r>
              <w:t>700.0</w:t>
            </w:r>
          </w:p>
        </w:tc>
        <w:tc>
          <w:tcPr>
            <w:tcW w:w="570" w:type="pct"/>
          </w:tcPr>
          <w:p w14:paraId="5B82946F" w14:textId="77777777" w:rsidR="00C92E6C" w:rsidRDefault="00C92E6C" w:rsidP="0027134D">
            <w:pPr>
              <w:spacing w:after="0" w:line="240" w:lineRule="auto"/>
              <w:jc w:val="center"/>
            </w:pPr>
            <w:r>
              <w:t>1609.5</w:t>
            </w:r>
          </w:p>
        </w:tc>
      </w:tr>
      <w:tr w:rsidR="00C92E6C" w14:paraId="6A9CA818" w14:textId="77777777" w:rsidTr="0027134D">
        <w:trPr>
          <w:trHeight w:val="364"/>
        </w:trPr>
        <w:tc>
          <w:tcPr>
            <w:tcW w:w="462" w:type="pct"/>
          </w:tcPr>
          <w:p w14:paraId="06148DBB" w14:textId="77777777" w:rsidR="00C92E6C" w:rsidRDefault="00C92E6C" w:rsidP="0027134D">
            <w:pPr>
              <w:spacing w:after="0" w:line="240" w:lineRule="auto"/>
              <w:jc w:val="left"/>
            </w:pPr>
            <w:r>
              <w:t>4</w:t>
            </w:r>
          </w:p>
        </w:tc>
        <w:tc>
          <w:tcPr>
            <w:tcW w:w="550" w:type="pct"/>
            <w:vMerge/>
          </w:tcPr>
          <w:p w14:paraId="5D8DE9F1" w14:textId="77777777" w:rsidR="00C92E6C" w:rsidRDefault="00C92E6C" w:rsidP="0027134D">
            <w:pPr>
              <w:spacing w:after="0" w:line="240" w:lineRule="auto"/>
              <w:jc w:val="center"/>
            </w:pPr>
          </w:p>
        </w:tc>
        <w:tc>
          <w:tcPr>
            <w:tcW w:w="363" w:type="pct"/>
            <w:vMerge/>
          </w:tcPr>
          <w:p w14:paraId="2854A66F" w14:textId="77777777" w:rsidR="00C92E6C" w:rsidRDefault="00C92E6C" w:rsidP="0027134D">
            <w:pPr>
              <w:spacing w:after="0" w:line="240" w:lineRule="auto"/>
              <w:jc w:val="center"/>
            </w:pPr>
          </w:p>
        </w:tc>
        <w:tc>
          <w:tcPr>
            <w:tcW w:w="570" w:type="pct"/>
          </w:tcPr>
          <w:p w14:paraId="5281A8AB" w14:textId="77777777" w:rsidR="00C92E6C" w:rsidRDefault="00C92E6C" w:rsidP="0027134D">
            <w:pPr>
              <w:spacing w:after="0" w:line="240" w:lineRule="auto"/>
              <w:jc w:val="center"/>
            </w:pPr>
            <w:r>
              <w:t>6 861.6</w:t>
            </w:r>
          </w:p>
        </w:tc>
        <w:tc>
          <w:tcPr>
            <w:tcW w:w="550" w:type="pct"/>
            <w:vMerge/>
          </w:tcPr>
          <w:p w14:paraId="533098BD" w14:textId="77777777" w:rsidR="00C92E6C" w:rsidRDefault="00C92E6C" w:rsidP="0027134D">
            <w:pPr>
              <w:spacing w:after="0" w:line="240" w:lineRule="auto"/>
              <w:jc w:val="center"/>
            </w:pPr>
          </w:p>
        </w:tc>
        <w:tc>
          <w:tcPr>
            <w:tcW w:w="408" w:type="pct"/>
          </w:tcPr>
          <w:p w14:paraId="0A6064BA" w14:textId="77777777" w:rsidR="00C92E6C" w:rsidRDefault="00C92E6C" w:rsidP="0027134D">
            <w:pPr>
              <w:spacing w:after="0" w:line="240" w:lineRule="auto"/>
              <w:jc w:val="center"/>
            </w:pPr>
            <w:r>
              <w:t>700.0</w:t>
            </w:r>
          </w:p>
        </w:tc>
        <w:tc>
          <w:tcPr>
            <w:tcW w:w="570" w:type="pct"/>
          </w:tcPr>
          <w:p w14:paraId="2F04F3C9" w14:textId="77777777" w:rsidR="00C92E6C" w:rsidRDefault="00C92E6C" w:rsidP="0027134D">
            <w:pPr>
              <w:spacing w:after="0" w:line="240" w:lineRule="auto"/>
              <w:jc w:val="center"/>
            </w:pPr>
            <w:r>
              <w:t>12 083.6</w:t>
            </w:r>
          </w:p>
        </w:tc>
        <w:tc>
          <w:tcPr>
            <w:tcW w:w="550" w:type="pct"/>
            <w:vMerge/>
          </w:tcPr>
          <w:p w14:paraId="6C09330B" w14:textId="77777777" w:rsidR="00C92E6C" w:rsidRDefault="00C92E6C" w:rsidP="0027134D">
            <w:pPr>
              <w:spacing w:after="0" w:line="240" w:lineRule="auto"/>
              <w:jc w:val="center"/>
            </w:pPr>
          </w:p>
        </w:tc>
        <w:tc>
          <w:tcPr>
            <w:tcW w:w="408" w:type="pct"/>
          </w:tcPr>
          <w:p w14:paraId="37F822B6" w14:textId="77777777" w:rsidR="00C92E6C" w:rsidRDefault="00C92E6C" w:rsidP="0027134D">
            <w:pPr>
              <w:spacing w:after="0" w:line="240" w:lineRule="auto"/>
              <w:jc w:val="center"/>
            </w:pPr>
            <w:r>
              <w:t>700.0</w:t>
            </w:r>
          </w:p>
        </w:tc>
        <w:tc>
          <w:tcPr>
            <w:tcW w:w="570" w:type="pct"/>
          </w:tcPr>
          <w:p w14:paraId="45586161" w14:textId="77777777" w:rsidR="00C92E6C" w:rsidRDefault="00C92E6C" w:rsidP="0027134D">
            <w:pPr>
              <w:spacing w:after="0" w:line="240" w:lineRule="auto"/>
              <w:jc w:val="center"/>
            </w:pPr>
            <w:r>
              <w:t>12 083.6</w:t>
            </w:r>
          </w:p>
        </w:tc>
      </w:tr>
      <w:tr w:rsidR="00C92E6C" w14:paraId="5481EF30" w14:textId="77777777" w:rsidTr="0027134D">
        <w:trPr>
          <w:trHeight w:val="346"/>
        </w:trPr>
        <w:tc>
          <w:tcPr>
            <w:tcW w:w="462" w:type="pct"/>
          </w:tcPr>
          <w:p w14:paraId="16E9831A" w14:textId="77777777" w:rsidR="00C92E6C" w:rsidRDefault="00C92E6C" w:rsidP="0027134D">
            <w:pPr>
              <w:spacing w:after="0" w:line="240" w:lineRule="auto"/>
              <w:jc w:val="left"/>
            </w:pPr>
            <w:r>
              <w:t>5</w:t>
            </w:r>
          </w:p>
        </w:tc>
        <w:tc>
          <w:tcPr>
            <w:tcW w:w="550" w:type="pct"/>
            <w:vMerge/>
          </w:tcPr>
          <w:p w14:paraId="175742E1" w14:textId="77777777" w:rsidR="00C92E6C" w:rsidRDefault="00C92E6C" w:rsidP="0027134D">
            <w:pPr>
              <w:spacing w:after="0" w:line="240" w:lineRule="auto"/>
              <w:jc w:val="center"/>
            </w:pPr>
          </w:p>
        </w:tc>
        <w:tc>
          <w:tcPr>
            <w:tcW w:w="363" w:type="pct"/>
            <w:vMerge/>
            <w:tcBorders>
              <w:bottom w:val="single" w:sz="12" w:space="0" w:color="auto"/>
            </w:tcBorders>
          </w:tcPr>
          <w:p w14:paraId="09AD81B1" w14:textId="77777777" w:rsidR="00C92E6C" w:rsidRDefault="00C92E6C" w:rsidP="0027134D">
            <w:pPr>
              <w:spacing w:after="0" w:line="240" w:lineRule="auto"/>
              <w:jc w:val="center"/>
            </w:pPr>
          </w:p>
        </w:tc>
        <w:tc>
          <w:tcPr>
            <w:tcW w:w="570" w:type="pct"/>
            <w:tcBorders>
              <w:bottom w:val="single" w:sz="12" w:space="0" w:color="auto"/>
            </w:tcBorders>
          </w:tcPr>
          <w:p w14:paraId="60550F82" w14:textId="77777777" w:rsidR="00C92E6C" w:rsidRDefault="00C92E6C" w:rsidP="0027134D">
            <w:pPr>
              <w:spacing w:after="0" w:line="240" w:lineRule="auto"/>
              <w:jc w:val="center"/>
            </w:pPr>
            <w:r>
              <w:t xml:space="preserve">17 235.5 </w:t>
            </w:r>
          </w:p>
        </w:tc>
        <w:tc>
          <w:tcPr>
            <w:tcW w:w="550" w:type="pct"/>
            <w:vMerge/>
          </w:tcPr>
          <w:p w14:paraId="3A40CE83" w14:textId="77777777" w:rsidR="00C92E6C" w:rsidRDefault="00C92E6C" w:rsidP="0027134D">
            <w:pPr>
              <w:spacing w:after="0" w:line="240" w:lineRule="auto"/>
              <w:jc w:val="center"/>
            </w:pPr>
          </w:p>
        </w:tc>
        <w:tc>
          <w:tcPr>
            <w:tcW w:w="408" w:type="pct"/>
          </w:tcPr>
          <w:p w14:paraId="633F3AB9" w14:textId="77777777" w:rsidR="00C92E6C" w:rsidRDefault="00C92E6C" w:rsidP="0027134D">
            <w:pPr>
              <w:spacing w:after="0" w:line="240" w:lineRule="auto"/>
              <w:jc w:val="center"/>
            </w:pPr>
            <w:r>
              <w:t>700.0</w:t>
            </w:r>
          </w:p>
        </w:tc>
        <w:tc>
          <w:tcPr>
            <w:tcW w:w="570" w:type="pct"/>
          </w:tcPr>
          <w:p w14:paraId="0BBCC1D2" w14:textId="77777777" w:rsidR="00C92E6C" w:rsidRDefault="00C92E6C" w:rsidP="0027134D">
            <w:pPr>
              <w:spacing w:after="0" w:line="240" w:lineRule="auto"/>
              <w:jc w:val="center"/>
            </w:pPr>
            <w:r>
              <w:t>1 903.9</w:t>
            </w:r>
          </w:p>
        </w:tc>
        <w:tc>
          <w:tcPr>
            <w:tcW w:w="550" w:type="pct"/>
            <w:vMerge/>
          </w:tcPr>
          <w:p w14:paraId="63645D5E" w14:textId="77777777" w:rsidR="00C92E6C" w:rsidRDefault="00C92E6C" w:rsidP="0027134D">
            <w:pPr>
              <w:spacing w:after="0" w:line="240" w:lineRule="auto"/>
              <w:jc w:val="center"/>
            </w:pPr>
          </w:p>
        </w:tc>
        <w:tc>
          <w:tcPr>
            <w:tcW w:w="408" w:type="pct"/>
          </w:tcPr>
          <w:p w14:paraId="1C5ED550" w14:textId="77777777" w:rsidR="00C92E6C" w:rsidRDefault="00C92E6C" w:rsidP="0027134D">
            <w:pPr>
              <w:spacing w:after="0" w:line="240" w:lineRule="auto"/>
              <w:jc w:val="center"/>
            </w:pPr>
            <w:r>
              <w:t>700.0</w:t>
            </w:r>
          </w:p>
        </w:tc>
        <w:tc>
          <w:tcPr>
            <w:tcW w:w="570" w:type="pct"/>
          </w:tcPr>
          <w:p w14:paraId="7D2A22B2" w14:textId="77777777" w:rsidR="00C92E6C" w:rsidRDefault="00C92E6C" w:rsidP="0027134D">
            <w:pPr>
              <w:spacing w:after="0" w:line="240" w:lineRule="auto"/>
              <w:jc w:val="center"/>
            </w:pPr>
            <w:r>
              <w:t>2 252.2</w:t>
            </w:r>
          </w:p>
        </w:tc>
      </w:tr>
      <w:tr w:rsidR="00C92E6C" w14:paraId="26851894" w14:textId="77777777" w:rsidTr="0027134D">
        <w:trPr>
          <w:trHeight w:val="346"/>
        </w:trPr>
        <w:tc>
          <w:tcPr>
            <w:tcW w:w="462" w:type="pct"/>
          </w:tcPr>
          <w:p w14:paraId="17C1ED44" w14:textId="77777777" w:rsidR="00C92E6C" w:rsidRDefault="00C92E6C" w:rsidP="0027134D">
            <w:pPr>
              <w:spacing w:after="0" w:line="240" w:lineRule="auto"/>
              <w:jc w:val="left"/>
            </w:pPr>
            <w:r>
              <w:t>6</w:t>
            </w:r>
          </w:p>
        </w:tc>
        <w:tc>
          <w:tcPr>
            <w:tcW w:w="550" w:type="pct"/>
            <w:vMerge/>
          </w:tcPr>
          <w:p w14:paraId="05B8019B" w14:textId="77777777" w:rsidR="00C92E6C" w:rsidRDefault="00C92E6C" w:rsidP="0027134D">
            <w:pPr>
              <w:spacing w:after="0" w:line="240" w:lineRule="auto"/>
              <w:jc w:val="center"/>
            </w:pPr>
          </w:p>
        </w:tc>
        <w:tc>
          <w:tcPr>
            <w:tcW w:w="363" w:type="pct"/>
            <w:vMerge w:val="restart"/>
            <w:tcBorders>
              <w:top w:val="single" w:sz="12" w:space="0" w:color="auto"/>
              <w:bottom w:val="single" w:sz="24" w:space="0" w:color="auto"/>
            </w:tcBorders>
          </w:tcPr>
          <w:p w14:paraId="7F2237C0" w14:textId="77777777" w:rsidR="00C92E6C" w:rsidRDefault="00C92E6C" w:rsidP="0027134D">
            <w:pPr>
              <w:spacing w:after="0" w:line="240" w:lineRule="auto"/>
              <w:jc w:val="center"/>
            </w:pPr>
          </w:p>
          <w:p w14:paraId="5EC1B38A" w14:textId="77777777" w:rsidR="00C92E6C" w:rsidRDefault="00C92E6C" w:rsidP="0027134D">
            <w:pPr>
              <w:spacing w:after="0" w:line="240" w:lineRule="auto"/>
              <w:jc w:val="center"/>
            </w:pPr>
          </w:p>
          <w:p w14:paraId="48119976" w14:textId="77777777" w:rsidR="00C92E6C" w:rsidRDefault="00C92E6C" w:rsidP="0027134D">
            <w:pPr>
              <w:spacing w:after="0" w:line="240" w:lineRule="auto"/>
              <w:jc w:val="center"/>
            </w:pPr>
          </w:p>
          <w:p w14:paraId="66392605" w14:textId="77777777" w:rsidR="00C92E6C" w:rsidRDefault="00C92E6C" w:rsidP="0027134D">
            <w:pPr>
              <w:spacing w:after="0" w:line="240" w:lineRule="auto"/>
              <w:jc w:val="center"/>
            </w:pPr>
            <w:r>
              <w:t>426°</w:t>
            </w:r>
          </w:p>
        </w:tc>
        <w:tc>
          <w:tcPr>
            <w:tcW w:w="570" w:type="pct"/>
            <w:tcBorders>
              <w:top w:val="single" w:sz="12" w:space="0" w:color="auto"/>
            </w:tcBorders>
          </w:tcPr>
          <w:p w14:paraId="39748C12" w14:textId="77777777" w:rsidR="00C92E6C" w:rsidRDefault="00C92E6C" w:rsidP="0027134D">
            <w:pPr>
              <w:spacing w:after="0" w:line="240" w:lineRule="auto"/>
              <w:jc w:val="center"/>
            </w:pPr>
            <w:r>
              <w:t>432.9</w:t>
            </w:r>
          </w:p>
        </w:tc>
        <w:tc>
          <w:tcPr>
            <w:tcW w:w="550" w:type="pct"/>
            <w:vMerge/>
          </w:tcPr>
          <w:p w14:paraId="472E6ADA" w14:textId="77777777" w:rsidR="00C92E6C" w:rsidRDefault="00C92E6C" w:rsidP="0027134D">
            <w:pPr>
              <w:spacing w:after="0" w:line="240" w:lineRule="auto"/>
              <w:jc w:val="center"/>
            </w:pPr>
          </w:p>
        </w:tc>
        <w:tc>
          <w:tcPr>
            <w:tcW w:w="408" w:type="pct"/>
          </w:tcPr>
          <w:p w14:paraId="5AC5FEA4" w14:textId="77777777" w:rsidR="00C92E6C" w:rsidRDefault="00C92E6C" w:rsidP="0027134D">
            <w:pPr>
              <w:spacing w:after="0" w:line="240" w:lineRule="auto"/>
              <w:jc w:val="center"/>
            </w:pPr>
            <w:r>
              <w:t>250.0</w:t>
            </w:r>
          </w:p>
        </w:tc>
        <w:tc>
          <w:tcPr>
            <w:tcW w:w="570" w:type="pct"/>
          </w:tcPr>
          <w:p w14:paraId="78C6C46C" w14:textId="77777777" w:rsidR="00C92E6C" w:rsidRDefault="00C92E6C" w:rsidP="0027134D">
            <w:pPr>
              <w:spacing w:after="0" w:line="240" w:lineRule="auto"/>
              <w:jc w:val="center"/>
            </w:pPr>
            <w:r>
              <w:t>2 252.2</w:t>
            </w:r>
          </w:p>
        </w:tc>
        <w:tc>
          <w:tcPr>
            <w:tcW w:w="550" w:type="pct"/>
            <w:vMerge/>
          </w:tcPr>
          <w:p w14:paraId="7C6A642F" w14:textId="77777777" w:rsidR="00C92E6C" w:rsidRDefault="00C92E6C" w:rsidP="0027134D">
            <w:pPr>
              <w:spacing w:after="0" w:line="240" w:lineRule="auto"/>
              <w:jc w:val="center"/>
            </w:pPr>
          </w:p>
        </w:tc>
        <w:tc>
          <w:tcPr>
            <w:tcW w:w="408" w:type="pct"/>
          </w:tcPr>
          <w:p w14:paraId="18925025" w14:textId="77777777" w:rsidR="00C92E6C" w:rsidRDefault="00C92E6C" w:rsidP="0027134D">
            <w:pPr>
              <w:spacing w:after="0" w:line="240" w:lineRule="auto"/>
              <w:jc w:val="center"/>
            </w:pPr>
            <w:r>
              <w:t>200.0</w:t>
            </w:r>
          </w:p>
        </w:tc>
        <w:tc>
          <w:tcPr>
            <w:tcW w:w="570" w:type="pct"/>
          </w:tcPr>
          <w:p w14:paraId="401952AA" w14:textId="77777777" w:rsidR="00C92E6C" w:rsidRDefault="00C92E6C" w:rsidP="0027134D">
            <w:pPr>
              <w:spacing w:after="0" w:line="240" w:lineRule="auto"/>
              <w:jc w:val="center"/>
            </w:pPr>
            <w:r>
              <w:t>1 903.9</w:t>
            </w:r>
          </w:p>
        </w:tc>
      </w:tr>
      <w:tr w:rsidR="00C92E6C" w14:paraId="5C75DD35" w14:textId="77777777" w:rsidTr="0027134D">
        <w:trPr>
          <w:trHeight w:val="364"/>
        </w:trPr>
        <w:tc>
          <w:tcPr>
            <w:tcW w:w="462" w:type="pct"/>
          </w:tcPr>
          <w:p w14:paraId="5B0CB0EB" w14:textId="77777777" w:rsidR="00C92E6C" w:rsidRDefault="00C92E6C" w:rsidP="0027134D">
            <w:pPr>
              <w:spacing w:after="0" w:line="240" w:lineRule="auto"/>
              <w:jc w:val="left"/>
            </w:pPr>
            <w:r>
              <w:t>7</w:t>
            </w:r>
          </w:p>
        </w:tc>
        <w:tc>
          <w:tcPr>
            <w:tcW w:w="550" w:type="pct"/>
            <w:vMerge/>
          </w:tcPr>
          <w:p w14:paraId="10EC0855" w14:textId="77777777" w:rsidR="00C92E6C" w:rsidRDefault="00C92E6C" w:rsidP="0027134D">
            <w:pPr>
              <w:spacing w:after="0" w:line="240" w:lineRule="auto"/>
              <w:jc w:val="center"/>
            </w:pPr>
          </w:p>
        </w:tc>
        <w:tc>
          <w:tcPr>
            <w:tcW w:w="363" w:type="pct"/>
            <w:vMerge/>
            <w:tcBorders>
              <w:bottom w:val="single" w:sz="24" w:space="0" w:color="auto"/>
            </w:tcBorders>
          </w:tcPr>
          <w:p w14:paraId="4A085A01" w14:textId="77777777" w:rsidR="00C92E6C" w:rsidRDefault="00C92E6C" w:rsidP="0027134D">
            <w:pPr>
              <w:spacing w:after="0" w:line="240" w:lineRule="auto"/>
              <w:jc w:val="center"/>
            </w:pPr>
          </w:p>
        </w:tc>
        <w:tc>
          <w:tcPr>
            <w:tcW w:w="570" w:type="pct"/>
          </w:tcPr>
          <w:p w14:paraId="3D71A9E3" w14:textId="77777777" w:rsidR="00C92E6C" w:rsidRDefault="00C92E6C" w:rsidP="0027134D">
            <w:pPr>
              <w:spacing w:after="0" w:line="240" w:lineRule="auto"/>
              <w:jc w:val="center"/>
            </w:pPr>
            <w:r>
              <w:t>1 087.5</w:t>
            </w:r>
          </w:p>
        </w:tc>
        <w:tc>
          <w:tcPr>
            <w:tcW w:w="550" w:type="pct"/>
            <w:vMerge/>
          </w:tcPr>
          <w:p w14:paraId="4C8F34EB" w14:textId="77777777" w:rsidR="00C92E6C" w:rsidRDefault="00C92E6C" w:rsidP="0027134D">
            <w:pPr>
              <w:spacing w:after="0" w:line="240" w:lineRule="auto"/>
              <w:jc w:val="center"/>
            </w:pPr>
          </w:p>
        </w:tc>
        <w:tc>
          <w:tcPr>
            <w:tcW w:w="408" w:type="pct"/>
          </w:tcPr>
          <w:p w14:paraId="2CEDF1D7" w14:textId="77777777" w:rsidR="00C92E6C" w:rsidRDefault="00C92E6C" w:rsidP="0027134D">
            <w:pPr>
              <w:spacing w:after="0" w:line="240" w:lineRule="auto"/>
              <w:jc w:val="center"/>
            </w:pPr>
            <w:r>
              <w:t>150.0</w:t>
            </w:r>
          </w:p>
        </w:tc>
        <w:tc>
          <w:tcPr>
            <w:tcW w:w="570" w:type="pct"/>
          </w:tcPr>
          <w:p w14:paraId="3F63901C" w14:textId="77777777" w:rsidR="00C92E6C" w:rsidRDefault="00C92E6C" w:rsidP="0027134D">
            <w:pPr>
              <w:spacing w:after="0" w:line="240" w:lineRule="auto"/>
              <w:jc w:val="center"/>
            </w:pPr>
            <w:r>
              <w:t>300.0</w:t>
            </w:r>
          </w:p>
        </w:tc>
        <w:tc>
          <w:tcPr>
            <w:tcW w:w="550" w:type="pct"/>
            <w:vMerge/>
          </w:tcPr>
          <w:p w14:paraId="699C5531" w14:textId="77777777" w:rsidR="00C92E6C" w:rsidRDefault="00C92E6C" w:rsidP="0027134D">
            <w:pPr>
              <w:spacing w:after="0" w:line="240" w:lineRule="auto"/>
              <w:jc w:val="center"/>
            </w:pPr>
          </w:p>
        </w:tc>
        <w:tc>
          <w:tcPr>
            <w:tcW w:w="408" w:type="pct"/>
          </w:tcPr>
          <w:p w14:paraId="2D7D1C88" w14:textId="77777777" w:rsidR="00C92E6C" w:rsidRDefault="00C92E6C" w:rsidP="0027134D">
            <w:pPr>
              <w:spacing w:after="0" w:line="240" w:lineRule="auto"/>
              <w:jc w:val="center"/>
            </w:pPr>
            <w:r>
              <w:t>650.0</w:t>
            </w:r>
          </w:p>
        </w:tc>
        <w:tc>
          <w:tcPr>
            <w:tcW w:w="570" w:type="pct"/>
          </w:tcPr>
          <w:p w14:paraId="33BC5E2E" w14:textId="77777777" w:rsidR="00C92E6C" w:rsidRDefault="00C92E6C" w:rsidP="0027134D">
            <w:pPr>
              <w:spacing w:after="0" w:line="240" w:lineRule="auto"/>
              <w:jc w:val="center"/>
            </w:pPr>
            <w:r>
              <w:t>300.0</w:t>
            </w:r>
          </w:p>
        </w:tc>
      </w:tr>
      <w:tr w:rsidR="00C92E6C" w14:paraId="47CBF1FF" w14:textId="77777777" w:rsidTr="0027134D">
        <w:trPr>
          <w:trHeight w:val="346"/>
        </w:trPr>
        <w:tc>
          <w:tcPr>
            <w:tcW w:w="462" w:type="pct"/>
          </w:tcPr>
          <w:p w14:paraId="30B41392" w14:textId="77777777" w:rsidR="00C92E6C" w:rsidRDefault="00C92E6C" w:rsidP="0027134D">
            <w:pPr>
              <w:spacing w:after="0" w:line="240" w:lineRule="auto"/>
              <w:jc w:val="left"/>
            </w:pPr>
            <w:r>
              <w:t>8</w:t>
            </w:r>
          </w:p>
        </w:tc>
        <w:tc>
          <w:tcPr>
            <w:tcW w:w="550" w:type="pct"/>
            <w:vMerge/>
          </w:tcPr>
          <w:p w14:paraId="075F8F4D" w14:textId="77777777" w:rsidR="00C92E6C" w:rsidRDefault="00C92E6C" w:rsidP="0027134D">
            <w:pPr>
              <w:spacing w:after="0" w:line="240" w:lineRule="auto"/>
              <w:jc w:val="center"/>
            </w:pPr>
          </w:p>
        </w:tc>
        <w:tc>
          <w:tcPr>
            <w:tcW w:w="363" w:type="pct"/>
            <w:vMerge/>
            <w:tcBorders>
              <w:bottom w:val="single" w:sz="24" w:space="0" w:color="auto"/>
            </w:tcBorders>
          </w:tcPr>
          <w:p w14:paraId="7809267B" w14:textId="77777777" w:rsidR="00C92E6C" w:rsidRDefault="00C92E6C" w:rsidP="0027134D">
            <w:pPr>
              <w:spacing w:after="0" w:line="240" w:lineRule="auto"/>
              <w:jc w:val="center"/>
            </w:pPr>
          </w:p>
        </w:tc>
        <w:tc>
          <w:tcPr>
            <w:tcW w:w="570" w:type="pct"/>
          </w:tcPr>
          <w:p w14:paraId="12162EA7" w14:textId="77777777" w:rsidR="00C92E6C" w:rsidRDefault="00C92E6C" w:rsidP="0027134D">
            <w:pPr>
              <w:spacing w:after="0" w:line="240" w:lineRule="auto"/>
              <w:jc w:val="center"/>
            </w:pPr>
            <w:r>
              <w:t>2 731.6</w:t>
            </w:r>
          </w:p>
        </w:tc>
        <w:tc>
          <w:tcPr>
            <w:tcW w:w="550" w:type="pct"/>
            <w:vMerge/>
          </w:tcPr>
          <w:p w14:paraId="78087AC8" w14:textId="77777777" w:rsidR="00C92E6C" w:rsidRDefault="00C92E6C" w:rsidP="0027134D">
            <w:pPr>
              <w:spacing w:after="0" w:line="240" w:lineRule="auto"/>
              <w:jc w:val="center"/>
            </w:pPr>
          </w:p>
        </w:tc>
        <w:tc>
          <w:tcPr>
            <w:tcW w:w="408" w:type="pct"/>
          </w:tcPr>
          <w:p w14:paraId="785B3ABF" w14:textId="77777777" w:rsidR="00C92E6C" w:rsidRDefault="00C92E6C" w:rsidP="0027134D">
            <w:pPr>
              <w:spacing w:after="0" w:line="240" w:lineRule="auto"/>
              <w:jc w:val="center"/>
            </w:pPr>
            <w:r>
              <w:t>700.0</w:t>
            </w:r>
          </w:p>
        </w:tc>
        <w:tc>
          <w:tcPr>
            <w:tcW w:w="570" w:type="pct"/>
          </w:tcPr>
          <w:p w14:paraId="5EE9A766" w14:textId="77777777" w:rsidR="00C92E6C" w:rsidRDefault="00C92E6C" w:rsidP="0027134D">
            <w:pPr>
              <w:spacing w:after="0" w:line="240" w:lineRule="auto"/>
              <w:jc w:val="center"/>
            </w:pPr>
            <w:r>
              <w:t>1 360.6</w:t>
            </w:r>
          </w:p>
        </w:tc>
        <w:tc>
          <w:tcPr>
            <w:tcW w:w="550" w:type="pct"/>
            <w:vMerge/>
          </w:tcPr>
          <w:p w14:paraId="44C7D131" w14:textId="77777777" w:rsidR="00C92E6C" w:rsidRDefault="00C92E6C" w:rsidP="0027134D">
            <w:pPr>
              <w:spacing w:after="0" w:line="240" w:lineRule="auto"/>
              <w:jc w:val="center"/>
            </w:pPr>
          </w:p>
        </w:tc>
        <w:tc>
          <w:tcPr>
            <w:tcW w:w="408" w:type="pct"/>
          </w:tcPr>
          <w:p w14:paraId="40B1162C" w14:textId="77777777" w:rsidR="00C92E6C" w:rsidRDefault="00C92E6C" w:rsidP="0027134D">
            <w:pPr>
              <w:spacing w:after="0" w:line="240" w:lineRule="auto"/>
              <w:jc w:val="center"/>
            </w:pPr>
            <w:r>
              <w:t>200.0</w:t>
            </w:r>
          </w:p>
        </w:tc>
        <w:tc>
          <w:tcPr>
            <w:tcW w:w="570" w:type="pct"/>
          </w:tcPr>
          <w:p w14:paraId="64AC79DD" w14:textId="77777777" w:rsidR="00C92E6C" w:rsidRDefault="00C92E6C" w:rsidP="0027134D">
            <w:pPr>
              <w:spacing w:after="0" w:line="240" w:lineRule="auto"/>
              <w:jc w:val="center"/>
            </w:pPr>
            <w:r>
              <w:t>1 360.6</w:t>
            </w:r>
          </w:p>
        </w:tc>
      </w:tr>
      <w:tr w:rsidR="00C92E6C" w14:paraId="0583FDFB" w14:textId="77777777" w:rsidTr="0027134D">
        <w:trPr>
          <w:trHeight w:val="364"/>
        </w:trPr>
        <w:tc>
          <w:tcPr>
            <w:tcW w:w="462" w:type="pct"/>
          </w:tcPr>
          <w:p w14:paraId="760F8DE3" w14:textId="77777777" w:rsidR="00C92E6C" w:rsidRDefault="00C92E6C" w:rsidP="0027134D">
            <w:pPr>
              <w:spacing w:after="0" w:line="240" w:lineRule="auto"/>
              <w:jc w:val="left"/>
            </w:pPr>
            <w:r>
              <w:t>9</w:t>
            </w:r>
          </w:p>
        </w:tc>
        <w:tc>
          <w:tcPr>
            <w:tcW w:w="550" w:type="pct"/>
            <w:vMerge/>
          </w:tcPr>
          <w:p w14:paraId="4DC33DE4" w14:textId="77777777" w:rsidR="00C92E6C" w:rsidRDefault="00C92E6C" w:rsidP="0027134D">
            <w:pPr>
              <w:spacing w:after="0" w:line="240" w:lineRule="auto"/>
              <w:jc w:val="center"/>
            </w:pPr>
          </w:p>
        </w:tc>
        <w:tc>
          <w:tcPr>
            <w:tcW w:w="363" w:type="pct"/>
            <w:vMerge/>
            <w:tcBorders>
              <w:bottom w:val="single" w:sz="24" w:space="0" w:color="auto"/>
            </w:tcBorders>
          </w:tcPr>
          <w:p w14:paraId="562A3A8E" w14:textId="77777777" w:rsidR="00C92E6C" w:rsidRDefault="00C92E6C" w:rsidP="0027134D">
            <w:pPr>
              <w:spacing w:after="0" w:line="240" w:lineRule="auto"/>
              <w:jc w:val="center"/>
            </w:pPr>
          </w:p>
        </w:tc>
        <w:tc>
          <w:tcPr>
            <w:tcW w:w="570" w:type="pct"/>
          </w:tcPr>
          <w:p w14:paraId="2D15348D" w14:textId="77777777" w:rsidR="00C92E6C" w:rsidRDefault="00C92E6C" w:rsidP="0027134D">
            <w:pPr>
              <w:spacing w:after="0" w:line="240" w:lineRule="auto"/>
              <w:jc w:val="center"/>
            </w:pPr>
            <w:r>
              <w:t>6 861.6</w:t>
            </w:r>
          </w:p>
        </w:tc>
        <w:tc>
          <w:tcPr>
            <w:tcW w:w="550" w:type="pct"/>
            <w:vMerge/>
          </w:tcPr>
          <w:p w14:paraId="218DCC55" w14:textId="77777777" w:rsidR="00C92E6C" w:rsidRDefault="00C92E6C" w:rsidP="0027134D">
            <w:pPr>
              <w:spacing w:after="0" w:line="240" w:lineRule="auto"/>
              <w:jc w:val="center"/>
            </w:pPr>
          </w:p>
        </w:tc>
        <w:tc>
          <w:tcPr>
            <w:tcW w:w="408" w:type="pct"/>
          </w:tcPr>
          <w:p w14:paraId="57E49AD1" w14:textId="77777777" w:rsidR="00C92E6C" w:rsidRDefault="00C92E6C" w:rsidP="0027134D">
            <w:pPr>
              <w:spacing w:after="0" w:line="240" w:lineRule="auto"/>
              <w:jc w:val="center"/>
            </w:pPr>
            <w:r>
              <w:t>200.0</w:t>
            </w:r>
          </w:p>
        </w:tc>
        <w:tc>
          <w:tcPr>
            <w:tcW w:w="570" w:type="pct"/>
          </w:tcPr>
          <w:p w14:paraId="781417C4" w14:textId="77777777" w:rsidR="00C92E6C" w:rsidRDefault="00C92E6C" w:rsidP="0027134D">
            <w:pPr>
              <w:spacing w:after="0" w:line="240" w:lineRule="auto"/>
              <w:jc w:val="center"/>
            </w:pPr>
            <w:r>
              <w:t>1 609.5</w:t>
            </w:r>
          </w:p>
        </w:tc>
        <w:tc>
          <w:tcPr>
            <w:tcW w:w="550" w:type="pct"/>
            <w:vMerge/>
          </w:tcPr>
          <w:p w14:paraId="35E0C439" w14:textId="77777777" w:rsidR="00C92E6C" w:rsidRDefault="00C92E6C" w:rsidP="0027134D">
            <w:pPr>
              <w:spacing w:after="0" w:line="240" w:lineRule="auto"/>
              <w:jc w:val="center"/>
            </w:pPr>
          </w:p>
        </w:tc>
        <w:tc>
          <w:tcPr>
            <w:tcW w:w="408" w:type="pct"/>
          </w:tcPr>
          <w:p w14:paraId="0AD488AA" w14:textId="77777777" w:rsidR="00C92E6C" w:rsidRDefault="00C92E6C" w:rsidP="0027134D">
            <w:pPr>
              <w:spacing w:after="0" w:line="240" w:lineRule="auto"/>
              <w:jc w:val="center"/>
            </w:pPr>
            <w:r>
              <w:t>700.0</w:t>
            </w:r>
          </w:p>
        </w:tc>
        <w:tc>
          <w:tcPr>
            <w:tcW w:w="570" w:type="pct"/>
          </w:tcPr>
          <w:p w14:paraId="168B9FF3" w14:textId="77777777" w:rsidR="00C92E6C" w:rsidRDefault="00C92E6C" w:rsidP="0027134D">
            <w:pPr>
              <w:spacing w:after="0" w:line="240" w:lineRule="auto"/>
              <w:jc w:val="center"/>
            </w:pPr>
            <w:r>
              <w:t>1 903.9</w:t>
            </w:r>
          </w:p>
        </w:tc>
      </w:tr>
      <w:tr w:rsidR="00C92E6C" w14:paraId="13094DD4" w14:textId="77777777" w:rsidTr="0027134D">
        <w:trPr>
          <w:trHeight w:val="364"/>
        </w:trPr>
        <w:tc>
          <w:tcPr>
            <w:tcW w:w="462" w:type="pct"/>
          </w:tcPr>
          <w:p w14:paraId="33B32B59" w14:textId="77777777" w:rsidR="00C92E6C" w:rsidRDefault="00C92E6C" w:rsidP="0027134D">
            <w:pPr>
              <w:spacing w:after="0" w:line="240" w:lineRule="auto"/>
              <w:jc w:val="left"/>
            </w:pPr>
            <w:r>
              <w:t>10</w:t>
            </w:r>
          </w:p>
        </w:tc>
        <w:tc>
          <w:tcPr>
            <w:tcW w:w="550" w:type="pct"/>
            <w:vMerge/>
            <w:tcBorders>
              <w:bottom w:val="single" w:sz="18" w:space="0" w:color="auto"/>
            </w:tcBorders>
          </w:tcPr>
          <w:p w14:paraId="7B92D2C4" w14:textId="77777777" w:rsidR="00C92E6C" w:rsidRDefault="00C92E6C" w:rsidP="0027134D">
            <w:pPr>
              <w:spacing w:after="0" w:line="240" w:lineRule="auto"/>
              <w:jc w:val="center"/>
            </w:pPr>
          </w:p>
        </w:tc>
        <w:tc>
          <w:tcPr>
            <w:tcW w:w="363" w:type="pct"/>
            <w:vMerge/>
            <w:tcBorders>
              <w:bottom w:val="single" w:sz="18" w:space="0" w:color="auto"/>
            </w:tcBorders>
          </w:tcPr>
          <w:p w14:paraId="4AAC9673" w14:textId="77777777" w:rsidR="00C92E6C" w:rsidRDefault="00C92E6C" w:rsidP="0027134D">
            <w:pPr>
              <w:spacing w:after="0" w:line="240" w:lineRule="auto"/>
              <w:jc w:val="center"/>
            </w:pPr>
          </w:p>
        </w:tc>
        <w:tc>
          <w:tcPr>
            <w:tcW w:w="570" w:type="pct"/>
            <w:tcBorders>
              <w:bottom w:val="single" w:sz="18" w:space="0" w:color="auto"/>
            </w:tcBorders>
          </w:tcPr>
          <w:p w14:paraId="5A148D52" w14:textId="77777777" w:rsidR="00C92E6C" w:rsidRDefault="00C92E6C" w:rsidP="0027134D">
            <w:pPr>
              <w:spacing w:after="0" w:line="240" w:lineRule="auto"/>
              <w:jc w:val="center"/>
            </w:pPr>
            <w:r>
              <w:t>17 235.5</w:t>
            </w:r>
          </w:p>
        </w:tc>
        <w:tc>
          <w:tcPr>
            <w:tcW w:w="550" w:type="pct"/>
            <w:vMerge/>
            <w:tcBorders>
              <w:bottom w:val="single" w:sz="18" w:space="0" w:color="auto"/>
            </w:tcBorders>
          </w:tcPr>
          <w:p w14:paraId="617E70EF" w14:textId="77777777" w:rsidR="00C92E6C" w:rsidRDefault="00C92E6C" w:rsidP="0027134D">
            <w:pPr>
              <w:spacing w:after="0" w:line="240" w:lineRule="auto"/>
              <w:jc w:val="center"/>
            </w:pPr>
          </w:p>
        </w:tc>
        <w:tc>
          <w:tcPr>
            <w:tcW w:w="408" w:type="pct"/>
            <w:tcBorders>
              <w:bottom w:val="single" w:sz="18" w:space="0" w:color="auto"/>
            </w:tcBorders>
          </w:tcPr>
          <w:p w14:paraId="4ABF5B1D" w14:textId="77777777" w:rsidR="00C92E6C" w:rsidRDefault="00C92E6C" w:rsidP="0027134D">
            <w:pPr>
              <w:spacing w:after="0" w:line="240" w:lineRule="auto"/>
              <w:jc w:val="center"/>
            </w:pPr>
            <w:r>
              <w:t>700.0</w:t>
            </w:r>
          </w:p>
        </w:tc>
        <w:tc>
          <w:tcPr>
            <w:tcW w:w="570" w:type="pct"/>
            <w:tcBorders>
              <w:bottom w:val="single" w:sz="18" w:space="0" w:color="auto"/>
            </w:tcBorders>
          </w:tcPr>
          <w:p w14:paraId="2A173CA8" w14:textId="77777777" w:rsidR="00C92E6C" w:rsidRDefault="00C92E6C" w:rsidP="0027134D">
            <w:pPr>
              <w:spacing w:after="0" w:line="240" w:lineRule="auto"/>
              <w:jc w:val="center"/>
            </w:pPr>
            <w:r>
              <w:t>2 252.2</w:t>
            </w:r>
          </w:p>
        </w:tc>
        <w:tc>
          <w:tcPr>
            <w:tcW w:w="550" w:type="pct"/>
            <w:vMerge/>
            <w:tcBorders>
              <w:bottom w:val="single" w:sz="18" w:space="0" w:color="auto"/>
            </w:tcBorders>
          </w:tcPr>
          <w:p w14:paraId="587EB9B1" w14:textId="77777777" w:rsidR="00C92E6C" w:rsidRDefault="00C92E6C" w:rsidP="0027134D">
            <w:pPr>
              <w:spacing w:after="0" w:line="240" w:lineRule="auto"/>
              <w:jc w:val="center"/>
            </w:pPr>
          </w:p>
        </w:tc>
        <w:tc>
          <w:tcPr>
            <w:tcW w:w="408" w:type="pct"/>
            <w:tcBorders>
              <w:bottom w:val="single" w:sz="18" w:space="0" w:color="auto"/>
            </w:tcBorders>
          </w:tcPr>
          <w:p w14:paraId="10A6B224" w14:textId="77777777" w:rsidR="00C92E6C" w:rsidRDefault="00C92E6C" w:rsidP="0027134D">
            <w:pPr>
              <w:spacing w:after="0" w:line="240" w:lineRule="auto"/>
              <w:jc w:val="center"/>
            </w:pPr>
            <w:r>
              <w:t>150.0</w:t>
            </w:r>
          </w:p>
        </w:tc>
        <w:tc>
          <w:tcPr>
            <w:tcW w:w="570" w:type="pct"/>
            <w:tcBorders>
              <w:bottom w:val="single" w:sz="18" w:space="0" w:color="auto"/>
            </w:tcBorders>
          </w:tcPr>
          <w:p w14:paraId="660CC5B3" w14:textId="77777777" w:rsidR="00C92E6C" w:rsidRDefault="00C92E6C" w:rsidP="0027134D">
            <w:pPr>
              <w:spacing w:after="0" w:line="240" w:lineRule="auto"/>
              <w:jc w:val="center"/>
            </w:pPr>
            <w:r>
              <w:t>300.0</w:t>
            </w:r>
          </w:p>
        </w:tc>
      </w:tr>
    </w:tbl>
    <w:p w14:paraId="78D2BD07" w14:textId="77777777" w:rsidR="00C92E6C" w:rsidRPr="00AD3328" w:rsidRDefault="00C92E6C" w:rsidP="00AD3328"/>
    <w:p w14:paraId="48ACCC0D" w14:textId="0EFF20E4" w:rsidR="00C273C0" w:rsidRDefault="00931060" w:rsidP="00931060">
      <w:pPr>
        <w:pStyle w:val="Titre2"/>
      </w:pPr>
      <w:bookmarkStart w:id="103" w:name="_Toc496526544"/>
      <w:r>
        <w:lastRenderedPageBreak/>
        <w:t>Results</w:t>
      </w:r>
      <w:bookmarkEnd w:id="103"/>
    </w:p>
    <w:p w14:paraId="6C9D70D0" w14:textId="7094FE70" w:rsidR="00931060" w:rsidRDefault="00931060" w:rsidP="00931060">
      <w:pPr>
        <w:pStyle w:val="Titre3"/>
      </w:pPr>
      <w:bookmarkStart w:id="104" w:name="_Toc496526545"/>
      <w:r>
        <w:t>Uniform Protocols</w:t>
      </w:r>
      <w:bookmarkEnd w:id="104"/>
    </w:p>
    <w:p w14:paraId="2ECA369C" w14:textId="02BA71A3" w:rsidR="00931060" w:rsidRDefault="0041612B" w:rsidP="00931060">
      <w:r>
        <w:fldChar w:fldCharType="begin"/>
      </w:r>
      <w:r>
        <w:instrText xml:space="preserve"> REF _Ref496524826 \h </w:instrText>
      </w:r>
      <w:r>
        <w:fldChar w:fldCharType="separate"/>
      </w:r>
      <w:r w:rsidR="008B7EBA">
        <w:t xml:space="preserve">Figure </w:t>
      </w:r>
      <w:r w:rsidR="008B7EBA">
        <w:rPr>
          <w:noProof/>
        </w:rPr>
        <w:t>5</w:t>
      </w:r>
      <w:r w:rsidR="008B7EBA">
        <w:noBreakHyphen/>
      </w:r>
      <w:r w:rsidR="008B7EBA">
        <w:rPr>
          <w:noProof/>
        </w:rPr>
        <w:t>1</w:t>
      </w:r>
      <w:r>
        <w:fldChar w:fldCharType="end"/>
      </w:r>
      <w:r>
        <w:t xml:space="preserve"> </w:t>
      </w:r>
      <w:r w:rsidR="00931060" w:rsidRPr="00931060">
        <w:t>shows the simulated errors in each fitting parameter (ΔF, Δk</w:t>
      </w:r>
      <w:r w:rsidR="00931060" w:rsidRPr="00931060">
        <w:rPr>
          <w:vertAlign w:val="subscript"/>
        </w:rPr>
        <w:t>f</w:t>
      </w:r>
      <w:r w:rsidR="00931060" w:rsidRPr="00931060">
        <w:t>, ΔT</w:t>
      </w:r>
      <w:r w:rsidR="00931060" w:rsidRPr="00931060">
        <w:rPr>
          <w:vertAlign w:val="subscript"/>
        </w:rPr>
        <w:t>2,f</w:t>
      </w:r>
      <w:r w:rsidR="00931060" w:rsidRPr="00931060">
        <w:t>, ΔT</w:t>
      </w:r>
      <w:r w:rsidR="00931060" w:rsidRPr="00931060">
        <w:rPr>
          <w:vertAlign w:val="subscript"/>
        </w:rPr>
        <w:t>2,r</w:t>
      </w:r>
      <w:r w:rsidR="00931060" w:rsidRPr="00931060">
        <w:t xml:space="preserve">) estimated from the first-order approximation of the Taylor expansion in Eq. </w:t>
      </w:r>
      <w:r w:rsidR="00B85662">
        <w:t>(5-</w:t>
      </w:r>
      <w:r w:rsidR="00931060" w:rsidRPr="00931060">
        <w:t>2</w:t>
      </w:r>
      <w:r w:rsidR="00B85662">
        <w:t>)</w:t>
      </w:r>
      <w:r w:rsidR="00931060" w:rsidRPr="00931060">
        <w:t xml:space="preserve"> (solid lines) and from the relative error in fit using the Sled and Pike model (dash line) in the presence of B</w:t>
      </w:r>
      <w:r w:rsidR="00931060" w:rsidRPr="00931060">
        <w:rPr>
          <w:vertAlign w:val="subscript"/>
        </w:rPr>
        <w:t>1</w:t>
      </w:r>
      <w:r w:rsidR="00931060" w:rsidRPr="00931060">
        <w:t xml:space="preserve"> errors (±30%). Data was simulated for a B</w:t>
      </w:r>
      <w:r w:rsidR="00931060" w:rsidRPr="00931060">
        <w:rPr>
          <w:vertAlign w:val="subscript"/>
        </w:rPr>
        <w:t>1</w:t>
      </w:r>
      <w:r w:rsidR="00931060" w:rsidRPr="00931060">
        <w:t>-independent T</w:t>
      </w:r>
      <w:r w:rsidR="00931060" w:rsidRPr="00931060">
        <w:rPr>
          <w:vertAlign w:val="subscript"/>
        </w:rPr>
        <w:t>1</w:t>
      </w:r>
      <w:r w:rsidR="00931060" w:rsidRPr="00931060">
        <w:t xml:space="preserve"> measure (IR, red) and a B</w:t>
      </w:r>
      <w:r w:rsidR="00931060" w:rsidRPr="00931060">
        <w:rPr>
          <w:vertAlign w:val="subscript"/>
        </w:rPr>
        <w:t>1</w:t>
      </w:r>
      <w:r w:rsidR="00931060" w:rsidRPr="00931060">
        <w:t>-dependent T</w:t>
      </w:r>
      <w:r w:rsidR="00931060" w:rsidRPr="00931060">
        <w:rPr>
          <w:vertAlign w:val="subscript"/>
        </w:rPr>
        <w:t>1</w:t>
      </w:r>
      <w:r w:rsidR="00931060" w:rsidRPr="00931060">
        <w:t xml:space="preserve"> measure (VFA, blue) separately. The overall trends in the error curves produced by model fits reproduced well similar simulations that were reported recently </w:t>
      </w:r>
      <w:r w:rsidR="00931060" w:rsidRPr="00931060">
        <w:fldChar w:fldCharType="begin"/>
      </w:r>
      <w:r w:rsidR="00931060">
        <w:instrText xml:space="preserve"> ADDIN EN.CITE &lt;EndNote&gt;&lt;Cite&gt;&lt;Author&gt;Boudreau&lt;/Author&gt;&lt;Year&gt;2017&lt;/Year&gt;&lt;RecNum&gt;8255&lt;/RecNum&gt;&lt;DisplayText&gt;[7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931060" w:rsidRPr="00931060">
        <w:fldChar w:fldCharType="separate"/>
      </w:r>
      <w:r w:rsidR="00931060">
        <w:rPr>
          <w:noProof/>
        </w:rPr>
        <w:t>[73]</w:t>
      </w:r>
      <w:r w:rsidR="00931060" w:rsidRPr="00931060">
        <w:fldChar w:fldCharType="end"/>
      </w:r>
      <w:r w:rsidR="00931060" w:rsidRPr="00931060">
        <w:t xml:space="preserve"> (Boudreau et al 2017, Figure 3) even though they don’t share the same core qMT simulation and fitting software, establishing confidence in the use of this open-source qMTLab software </w:t>
      </w:r>
      <w:r w:rsidR="00931060" w:rsidRPr="00931060">
        <w:fldChar w:fldCharType="begin"/>
      </w:r>
      <w:r w:rsidR="00931060">
        <w:instrText xml:space="preserve"> ADDIN EN.CITE &lt;EndNote&gt;&lt;Cite&gt;&lt;Author&gt;Cabana&lt;/Author&gt;&lt;Year&gt;2016&lt;/Year&gt;&lt;RecNum&gt;8231&lt;/RecNum&gt;&lt;DisplayText&gt;[64]&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931060" w:rsidRPr="00931060">
        <w:fldChar w:fldCharType="separate"/>
      </w:r>
      <w:r w:rsidR="00931060">
        <w:rPr>
          <w:noProof/>
        </w:rPr>
        <w:t>[64]</w:t>
      </w:r>
      <w:r w:rsidR="00931060" w:rsidRPr="00931060">
        <w:fldChar w:fldCharType="end"/>
      </w:r>
      <w:r w:rsidR="00931060" w:rsidRPr="00931060">
        <w:t xml:space="preserve"> for this work.</w:t>
      </w:r>
    </w:p>
    <w:p w14:paraId="22A0D614" w14:textId="62A7A2A5" w:rsidR="0027134D" w:rsidRDefault="0041612B" w:rsidP="0041612B">
      <w:pPr>
        <w:spacing w:after="0"/>
        <w:jc w:val="center"/>
      </w:pPr>
      <w:r>
        <w:rPr>
          <w:noProof/>
          <w:lang w:val="fr-FR" w:eastAsia="fr-FR"/>
        </w:rPr>
        <w:drawing>
          <wp:inline distT="0" distB="0" distL="0" distR="0" wp14:anchorId="5417908C" wp14:editId="5B272F12">
            <wp:extent cx="4041740" cy="3768031"/>
            <wp:effectExtent l="0" t="0" r="0" b="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1.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045882" cy="3771892"/>
                    </a:xfrm>
                    <a:prstGeom prst="rect">
                      <a:avLst/>
                    </a:prstGeom>
                  </pic:spPr>
                </pic:pic>
              </a:graphicData>
            </a:graphic>
          </wp:inline>
        </w:drawing>
      </w:r>
    </w:p>
    <w:p w14:paraId="64706887" w14:textId="148CA175" w:rsidR="0041612B" w:rsidRDefault="0041612B" w:rsidP="0041612B">
      <w:pPr>
        <w:pStyle w:val="Lgende"/>
      </w:pPr>
      <w:bookmarkStart w:id="105" w:name="_Ref496524826"/>
      <w:bookmarkStart w:id="106" w:name="_Toc496526566"/>
      <w:r>
        <w:t xml:space="preserve">Figure </w:t>
      </w:r>
      <w:fldSimple w:instr=" STYLEREF 1 \s ">
        <w:r w:rsidR="008B7EBA">
          <w:rPr>
            <w:noProof/>
          </w:rPr>
          <w:t>5</w:t>
        </w:r>
      </w:fldSimple>
      <w:r>
        <w:noBreakHyphen/>
      </w:r>
      <w:fldSimple w:instr=" SEQ Figure \* ARABIC \s 1 ">
        <w:r w:rsidR="008B7EBA">
          <w:rPr>
            <w:noProof/>
          </w:rPr>
          <w:t>1</w:t>
        </w:r>
      </w:fldSimple>
      <w:bookmarkEnd w:id="105"/>
      <w:r>
        <w:t>.</w:t>
      </w:r>
      <w:r w:rsidRPr="009C7BCB">
        <w:t xml:space="preserve"> </w:t>
      </w:r>
      <w:r w:rsidRPr="0041612B">
        <w:t>Simulated qMT parameter errors due to B</w:t>
      </w:r>
      <w:r w:rsidRPr="0041612B">
        <w:rPr>
          <w:vertAlign w:val="subscript"/>
        </w:rPr>
        <w:t>1</w:t>
      </w:r>
      <w:r w:rsidRPr="0041612B">
        <w:t>-inaccuracies (-30% &lt; ΔB</w:t>
      </w:r>
      <w:r w:rsidRPr="0041612B">
        <w:rPr>
          <w:vertAlign w:val="subscript"/>
        </w:rPr>
        <w:t>1</w:t>
      </w:r>
      <w:r w:rsidRPr="0041612B">
        <w:t xml:space="preserve"> &lt; 30%) considering a B</w:t>
      </w:r>
      <w:r w:rsidRPr="0041612B">
        <w:rPr>
          <w:vertAlign w:val="subscript"/>
        </w:rPr>
        <w:t>1</w:t>
      </w:r>
      <w:r w:rsidRPr="0041612B">
        <w:t>-independent T</w:t>
      </w:r>
      <w:r w:rsidRPr="0041612B">
        <w:rPr>
          <w:vertAlign w:val="subscript"/>
        </w:rPr>
        <w:t xml:space="preserve">1 </w:t>
      </w:r>
      <w:r w:rsidRPr="0041612B">
        <w:t>measurement (red: IR – inversion recovery) and a B</w:t>
      </w:r>
      <w:r w:rsidRPr="0041612B">
        <w:rPr>
          <w:vertAlign w:val="subscript"/>
        </w:rPr>
        <w:t>1</w:t>
      </w:r>
      <w:r w:rsidRPr="0041612B">
        <w:t>-dependent T</w:t>
      </w:r>
      <w:r w:rsidRPr="0041612B">
        <w:rPr>
          <w:vertAlign w:val="subscript"/>
        </w:rPr>
        <w:t>1</w:t>
      </w:r>
      <w:r w:rsidRPr="0041612B">
        <w:t xml:space="preserve">-measurement (blue: VFA – variable flip angle). Solid lines are parameter errors calculated from minimizing Eq. </w:t>
      </w:r>
      <w:r w:rsidR="00B85662">
        <w:t>(5-</w:t>
      </w:r>
      <w:r w:rsidRPr="0041612B">
        <w:t>2</w:t>
      </w:r>
      <w:r w:rsidR="00B85662">
        <w:t>)</w:t>
      </w:r>
      <w:r w:rsidRPr="0041612B">
        <w:t xml:space="preserve">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bookmarkEnd w:id="106"/>
    </w:p>
    <w:p w14:paraId="4B485C96" w14:textId="77777777" w:rsidR="0041612B" w:rsidRPr="00931060" w:rsidRDefault="0041612B" w:rsidP="0041612B">
      <w:pPr>
        <w:jc w:val="center"/>
      </w:pPr>
    </w:p>
    <w:p w14:paraId="1E9DD37E" w14:textId="1AF93774" w:rsidR="00931060" w:rsidRPr="00931060" w:rsidRDefault="00931060" w:rsidP="00931060">
      <w:r w:rsidRPr="00931060">
        <w:t>For B</w:t>
      </w:r>
      <w:r w:rsidRPr="00931060">
        <w:rPr>
          <w:vertAlign w:val="subscript"/>
        </w:rPr>
        <w:t>1</w:t>
      </w:r>
      <w:r w:rsidRPr="00931060">
        <w:t xml:space="preserve"> errors within ±5%, the errors in all parameters calculated from Eq. </w:t>
      </w:r>
      <w:r w:rsidR="00B85662">
        <w:t>(5-</w:t>
      </w:r>
      <w:r w:rsidRPr="00931060">
        <w:t>2</w:t>
      </w:r>
      <w:r w:rsidR="00B85662">
        <w:t>)</w:t>
      </w:r>
      <w:r w:rsidRPr="00931060">
        <w:t xml:space="preserve"> approximated well the fitted estimates. For VFA T</w:t>
      </w:r>
      <w:r w:rsidRPr="00931060">
        <w:rPr>
          <w:vertAlign w:val="subscript"/>
        </w:rPr>
        <w:t>1</w:t>
      </w:r>
      <w:r w:rsidRPr="00931060">
        <w:t xml:space="preserve"> mapping and ΔB</w:t>
      </w:r>
      <w:r w:rsidRPr="00931060">
        <w:rPr>
          <w:vertAlign w:val="subscript"/>
        </w:rPr>
        <w:t>1</w:t>
      </w:r>
      <w:r w:rsidRPr="00931060">
        <w:t xml:space="preserve"> = 0.05 n.u. (+5 %), the Δ</w:t>
      </w:r>
      <w:r w:rsidRPr="00931060">
        <w:rPr>
          <w:i/>
        </w:rPr>
        <w:t>p</w:t>
      </w:r>
      <w:r w:rsidRPr="00931060">
        <w:t xml:space="preserve"> values (Eq. </w:t>
      </w:r>
      <w:r w:rsidR="00B85662">
        <w:t>(5-2)</w:t>
      </w:r>
      <w:r w:rsidRPr="00931060">
        <w:t>, Fit) were: ΔF = (-0.94 %, -1.06 %), Δk</w:t>
      </w:r>
      <w:r w:rsidRPr="00931060">
        <w:rPr>
          <w:vertAlign w:val="subscript"/>
        </w:rPr>
        <w:t>f</w:t>
      </w:r>
      <w:r w:rsidRPr="00931060">
        <w:t xml:space="preserve"> = (14.77 %, 16.88 %), ΔT</w:t>
      </w:r>
      <w:r w:rsidRPr="00931060">
        <w:rPr>
          <w:vertAlign w:val="subscript"/>
        </w:rPr>
        <w:t>2,f</w:t>
      </w:r>
      <w:r w:rsidRPr="00931060">
        <w:t xml:space="preserve"> = (-2.56 %, -1.97 %), and ΔT</w:t>
      </w:r>
      <w:r w:rsidRPr="00931060">
        <w:rPr>
          <w:vertAlign w:val="subscript"/>
        </w:rPr>
        <w:t>2,r</w:t>
      </w:r>
      <w:r w:rsidRPr="00931060">
        <w:t xml:space="preserve"> = (-0.51 %, -0.65%). Both ΔF (for VFA) and ΔT</w:t>
      </w:r>
      <w:r w:rsidRPr="00931060">
        <w:rPr>
          <w:vertAlign w:val="subscript"/>
        </w:rPr>
        <w:t>2,r</w:t>
      </w:r>
      <w:r w:rsidRPr="00931060">
        <w:t xml:space="preserve"> showed linear trends for the “Fit” case, which resulted in an overall better agreement with Eq. </w:t>
      </w:r>
      <w:r w:rsidR="00B85662">
        <w:t>(5-</w:t>
      </w:r>
      <w:r w:rsidRPr="00931060">
        <w:t>2</w:t>
      </w:r>
      <w:r w:rsidR="00B85662">
        <w:t>)</w:t>
      </w:r>
      <w:r w:rsidRPr="00931060">
        <w:t>. Resulting from these analyses, a ΔB</w:t>
      </w:r>
      <w:r w:rsidRPr="00931060">
        <w:rPr>
          <w:vertAlign w:val="subscript"/>
        </w:rPr>
        <w:t>1</w:t>
      </w:r>
      <w:r w:rsidRPr="00931060">
        <w:t xml:space="preserve"> of 0.05 n.u. was selected for the iterative optimization calculation (Eq. </w:t>
      </w:r>
      <w:r w:rsidR="00B85662">
        <w:t>(5-</w:t>
      </w:r>
      <w:r w:rsidRPr="00931060">
        <w:t>5</w:t>
      </w:r>
      <w:r w:rsidR="00B85662">
        <w:t>)</w:t>
      </w:r>
      <w:r w:rsidRPr="00931060">
        <w:t>) later in this work.</w:t>
      </w:r>
    </w:p>
    <w:p w14:paraId="27C753EE" w14:textId="15698C9C" w:rsidR="00931240" w:rsidRDefault="00931240" w:rsidP="00931060">
      <w:r>
        <w:fldChar w:fldCharType="begin"/>
      </w:r>
      <w:r>
        <w:instrText xml:space="preserve"> REF _Ref496524931 \h </w:instrText>
      </w:r>
      <w:r>
        <w:fldChar w:fldCharType="separate"/>
      </w:r>
      <w:r w:rsidR="008B7EBA">
        <w:t xml:space="preserve">Figure </w:t>
      </w:r>
      <w:r w:rsidR="008B7EBA">
        <w:rPr>
          <w:noProof/>
        </w:rPr>
        <w:t>5</w:t>
      </w:r>
      <w:r w:rsidR="008B7EBA">
        <w:noBreakHyphen/>
      </w:r>
      <w:r w:rsidR="008B7EBA">
        <w:rPr>
          <w:noProof/>
        </w:rPr>
        <w:t>2</w:t>
      </w:r>
      <w:r>
        <w:fldChar w:fldCharType="end"/>
      </w:r>
      <w:r>
        <w:t xml:space="preserve"> </w:t>
      </w:r>
      <w:r w:rsidR="00931060" w:rsidRPr="00931060">
        <w:t>shows the simulated errors of fitting parameters for a 5% ΔB</w:t>
      </w:r>
      <w:r w:rsidR="00931060" w:rsidRPr="00931060">
        <w:rPr>
          <w:vertAlign w:val="subscript"/>
        </w:rPr>
        <w:t>1</w:t>
      </w:r>
      <w:r w:rsidR="00931060" w:rsidRPr="00931060">
        <w:t xml:space="preserve"> (assuming VFA T</w:t>
      </w:r>
      <w:r w:rsidR="00931060" w:rsidRPr="00931060">
        <w:rPr>
          <w:vertAlign w:val="subscript"/>
        </w:rPr>
        <w:t>1</w:t>
      </w:r>
      <w:r w:rsidR="00931060" w:rsidRPr="00931060">
        <w:t>)</w:t>
      </w:r>
      <w:r w:rsidR="00931060" w:rsidRPr="00931060">
        <w:rPr>
          <w:vertAlign w:val="subscript"/>
        </w:rPr>
        <w:t>,</w:t>
      </w:r>
      <w:r w:rsidR="00931060" w:rsidRPr="00931060">
        <w:t xml:space="preserve"> using a wide range of uniform qMT acquisition protocols varying in number of FA</w:t>
      </w:r>
      <w:r w:rsidR="00931060" w:rsidRPr="00931060">
        <w:rPr>
          <w:vertAlign w:val="subscript"/>
        </w:rPr>
        <w:t>MT</w:t>
      </w:r>
      <w:r w:rsidR="00931060" w:rsidRPr="00931060">
        <w:t>, number of off-resonance frequencies per FA</w:t>
      </w:r>
      <w:r w:rsidR="00931060" w:rsidRPr="00931060">
        <w:rPr>
          <w:vertAlign w:val="subscript"/>
        </w:rPr>
        <w:t>MT</w:t>
      </w:r>
      <w:r w:rsidR="00931060" w:rsidRPr="00931060">
        <w:t>, and total number of acquisitions points. While most curves (sets of FA</w:t>
      </w:r>
      <w:r w:rsidR="00931060" w:rsidRPr="00931060">
        <w:rPr>
          <w:vertAlign w:val="subscript"/>
        </w:rPr>
        <w:t>MT</w:t>
      </w:r>
      <w:r w:rsidR="00931060" w:rsidRPr="00931060">
        <w:t xml:space="preserve"> combinations) trended asymptotically with increasing number of acquisition points, they did not trend towards 0% parameter error values (except for a few ΔT</w:t>
      </w:r>
      <w:r w:rsidR="00931060" w:rsidRPr="00931060">
        <w:rPr>
          <w:vertAlign w:val="subscript"/>
        </w:rPr>
        <w:t>2,r</w:t>
      </w:r>
      <w:r w:rsidR="00931060" w:rsidRPr="00931060">
        <w:t xml:space="preserve"> cases, # FA &gt; 1 protocols that contain 650°). For ΔF, the three # FA = 1 curves (dark blue, orange, yellow) resulted in the largest ΔF values overall, demonstrating the benefit of including at least two flip angles in your qMT protocol in the context of lower B</w:t>
      </w:r>
      <w:r w:rsidR="00931060" w:rsidRPr="00931060">
        <w:rPr>
          <w:vertAlign w:val="subscript"/>
        </w:rPr>
        <w:t>1</w:t>
      </w:r>
      <w:r w:rsidR="00931060" w:rsidRPr="00931060">
        <w:t>-sensitivity. The three # FA &gt; 1 protocols that included FA=650° (green, light blue, red) resulted in ΔF curves that overlapped and intercepted ΔF = 0 % values near 10 and 15 acquisition points, but increased in error for larger # of acquisition points.</w:t>
      </w:r>
    </w:p>
    <w:p w14:paraId="2CA3C80F" w14:textId="3CDE1CBD" w:rsidR="00931060" w:rsidRDefault="00931240" w:rsidP="00931240">
      <w:pPr>
        <w:spacing w:after="0" w:line="240" w:lineRule="auto"/>
        <w:jc w:val="left"/>
      </w:pPr>
      <w:r>
        <w:br w:type="page"/>
      </w:r>
    </w:p>
    <w:p w14:paraId="43184942" w14:textId="6492E7AF" w:rsidR="00931240" w:rsidRDefault="00931240" w:rsidP="00931240">
      <w:pPr>
        <w:spacing w:after="0"/>
        <w:jc w:val="center"/>
      </w:pPr>
      <w:r>
        <w:rPr>
          <w:noProof/>
          <w:lang w:val="fr-FR" w:eastAsia="fr-FR"/>
        </w:rPr>
        <w:lastRenderedPageBreak/>
        <w:drawing>
          <wp:inline distT="0" distB="0" distL="0" distR="0" wp14:anchorId="72CF0C7F" wp14:editId="04BD4576">
            <wp:extent cx="3366135" cy="3000751"/>
            <wp:effectExtent l="0" t="0" r="12065" b="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2.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366135" cy="3000751"/>
                    </a:xfrm>
                    <a:prstGeom prst="rect">
                      <a:avLst/>
                    </a:prstGeom>
                  </pic:spPr>
                </pic:pic>
              </a:graphicData>
            </a:graphic>
          </wp:inline>
        </w:drawing>
      </w:r>
    </w:p>
    <w:p w14:paraId="3E676B10" w14:textId="219C81E2" w:rsidR="00931240" w:rsidRPr="00931060" w:rsidRDefault="00931240" w:rsidP="00931240">
      <w:pPr>
        <w:pStyle w:val="Lgende"/>
      </w:pPr>
      <w:bookmarkStart w:id="107" w:name="_Ref496524931"/>
      <w:bookmarkStart w:id="108" w:name="_Toc496526567"/>
      <w:r>
        <w:t xml:space="preserve">Figure </w:t>
      </w:r>
      <w:fldSimple w:instr=" STYLEREF 1 \s ">
        <w:r w:rsidR="008B7EBA">
          <w:rPr>
            <w:noProof/>
          </w:rPr>
          <w:t>5</w:t>
        </w:r>
      </w:fldSimple>
      <w:r>
        <w:noBreakHyphen/>
      </w:r>
      <w:fldSimple w:instr=" SEQ Figure \* ARABIC \s 1 ">
        <w:r w:rsidR="008B7EBA">
          <w:rPr>
            <w:noProof/>
          </w:rPr>
          <w:t>2</w:t>
        </w:r>
      </w:fldSimple>
      <w:bookmarkEnd w:id="107"/>
      <w:r>
        <w:t>.</w:t>
      </w:r>
      <w:r w:rsidRPr="009C7BCB">
        <w:t xml:space="preserve"> </w:t>
      </w:r>
      <w:r w:rsidRPr="00931240">
        <w:t xml:space="preserve">Simulated qMT parameter errors estimated from Eq. </w:t>
      </w:r>
      <w:r w:rsidR="00B85662">
        <w:t>(5-</w:t>
      </w:r>
      <w:r w:rsidRPr="00931240">
        <w:t>2</w:t>
      </w:r>
      <w:r w:rsidR="00B85662">
        <w:t>)</w:t>
      </w:r>
      <w:r w:rsidRPr="00931240">
        <w:t xml:space="preserve"> for ΔB</w:t>
      </w:r>
      <w:r w:rsidRPr="00931240">
        <w:rPr>
          <w:vertAlign w:val="subscript"/>
        </w:rPr>
        <w:t>1</w:t>
      </w:r>
      <w:r w:rsidRPr="00931240">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108"/>
    </w:p>
    <w:p w14:paraId="1C6BD9F3" w14:textId="12C852C5" w:rsidR="00931060" w:rsidRDefault="00931060" w:rsidP="00931060">
      <w:pPr>
        <w:pStyle w:val="Titre3"/>
      </w:pPr>
      <w:bookmarkStart w:id="109" w:name="_Toc496526546"/>
      <w:r>
        <w:t>Protocol Optimization</w:t>
      </w:r>
      <w:bookmarkEnd w:id="109"/>
    </w:p>
    <w:p w14:paraId="7D53E1EE" w14:textId="63C15ABA" w:rsidR="00931060" w:rsidRDefault="000B3430" w:rsidP="00931060">
      <w:r>
        <w:fldChar w:fldCharType="begin"/>
      </w:r>
      <w:r>
        <w:instrText xml:space="preserve"> REF _Ref496525042 \h </w:instrText>
      </w:r>
      <w:r>
        <w:fldChar w:fldCharType="separate"/>
      </w:r>
      <w:r w:rsidR="008B7EBA">
        <w:t xml:space="preserve">Figure </w:t>
      </w:r>
      <w:r w:rsidR="008B7EBA">
        <w:rPr>
          <w:noProof/>
        </w:rPr>
        <w:t>5</w:t>
      </w:r>
      <w:r w:rsidR="008B7EBA">
        <w:noBreakHyphen/>
      </w:r>
      <w:r w:rsidR="008B7EBA">
        <w:rPr>
          <w:noProof/>
        </w:rPr>
        <w:t>3</w:t>
      </w:r>
      <w:r>
        <w:fldChar w:fldCharType="end"/>
      </w:r>
      <w:r w:rsidR="00931060" w:rsidRPr="000B3430">
        <w:t xml:space="preserve"> </w:t>
      </w:r>
      <w:r w:rsidR="00931060" w:rsidRPr="00931060">
        <w:t>displays the values of the Jacobian sensitivity matrices (</w:t>
      </w:r>
      <w:r w:rsidR="00931060" w:rsidRPr="00931060">
        <w:rPr>
          <w:b/>
        </w:rPr>
        <w:t>a-d</w:t>
      </w:r>
      <w:r w:rsidR="00931060" w:rsidRPr="00931060">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931060" w:rsidRPr="00931060">
        <w:t xml:space="preserve">, </w:t>
      </w:r>
      <w:r w:rsidR="00931060" w:rsidRPr="00931060">
        <w:rPr>
          <w:b/>
        </w:rPr>
        <w:t>e</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931060" w:rsidRPr="00931060">
        <w:t xml:space="preserve">, and </w:t>
      </w:r>
      <w:r w:rsidR="00931060" w:rsidRPr="00931060">
        <w:rPr>
          <w:b/>
        </w:rPr>
        <w:t>f</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Each plot represents the sensitivity of the Z-spectrum relative to each parameter-of-interest (i.e. the change in Z-spectrum signal value due to a small increase in each parameter). The magnitude of the sensitivity values is shown to simplify interpretations; the sign of the sensitivity curves represents the direction (increase/decrease) that the Z-spectrum changes for small variations of each parameters, while we are mainly concerned in how large of an overall change occurs. A peak of the sensitivity curve for F occurs at off-resonance frequencies an order of magnitude higher for high FA</w:t>
      </w:r>
      <w:r w:rsidR="00931060" w:rsidRPr="00931060">
        <w:rPr>
          <w:vertAlign w:val="subscript"/>
        </w:rPr>
        <w:t>MT</w:t>
      </w:r>
      <w:r w:rsidR="00931060" w:rsidRPr="00931060">
        <w:t xml:space="preserve"> (&gt;500°) than for low FA</w:t>
      </w:r>
      <w:r w:rsidR="00931060" w:rsidRPr="00931060">
        <w:rPr>
          <w:vertAlign w:val="subscript"/>
        </w:rPr>
        <w:t>MT</w:t>
      </w:r>
      <w:r w:rsidR="00931060" w:rsidRPr="00931060">
        <w:t xml:space="preserve"> values (~150-300°). For all FA</w:t>
      </w:r>
      <w:r w:rsidR="00931060" w:rsidRPr="00931060">
        <w:rPr>
          <w:vertAlign w:val="subscript"/>
        </w:rPr>
        <w:t>MT</w:t>
      </w:r>
      <w:r w:rsidR="00931060" w:rsidRPr="00931060">
        <w:t xml:space="preserve"> values, the peak sensitivity for k</w:t>
      </w:r>
      <w:r w:rsidR="00931060" w:rsidRPr="00931060">
        <w:rPr>
          <w:vertAlign w:val="subscript"/>
        </w:rPr>
        <w:t>f</w:t>
      </w:r>
      <w:r w:rsidR="00931060" w:rsidRPr="00931060">
        <w:t xml:space="preserve"> remained near Δ = 1-2 kHz. The peak sensitivity of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xml:space="preserve"> also remained constant near Δ = 1-2 kHz, which may explain why k</w:t>
      </w:r>
      <w:r w:rsidR="00931060" w:rsidRPr="00931060">
        <w:rPr>
          <w:vertAlign w:val="subscript"/>
        </w:rPr>
        <w:t>f</w:t>
      </w:r>
      <w:r w:rsidR="00931060" w:rsidRPr="00931060">
        <w:t xml:space="preserve"> has the largest errors due to ΔB</w:t>
      </w:r>
      <w:r w:rsidR="00931060" w:rsidRPr="00931060">
        <w:rPr>
          <w:vertAlign w:val="subscript"/>
        </w:rPr>
        <w:t>1</w:t>
      </w:r>
      <w:r w:rsidR="00931060" w:rsidRPr="00931060">
        <w:t xml:space="preserve"> (Eq. </w:t>
      </w:r>
      <w:r w:rsidR="0060713F">
        <w:t>(5-</w:t>
      </w:r>
      <w:r w:rsidR="00931060" w:rsidRPr="00931060">
        <w:t>1</w:t>
      </w:r>
      <w:r w:rsidR="0060713F">
        <w:t>)</w:t>
      </w:r>
      <w:r w:rsidR="00931060" w:rsidRPr="00931060">
        <w:t>) for the VFA case in</w:t>
      </w:r>
      <w:r>
        <w:t xml:space="preserve"> </w:t>
      </w:r>
      <w:r>
        <w:fldChar w:fldCharType="begin"/>
      </w:r>
      <w:r>
        <w:instrText xml:space="preserve"> REF _Ref496524826 \h </w:instrText>
      </w:r>
      <w:r>
        <w:fldChar w:fldCharType="separate"/>
      </w:r>
      <w:r w:rsidR="008B7EBA">
        <w:t xml:space="preserve">Figure </w:t>
      </w:r>
      <w:r w:rsidR="008B7EBA">
        <w:rPr>
          <w:noProof/>
        </w:rPr>
        <w:t>5</w:t>
      </w:r>
      <w:r w:rsidR="008B7EBA">
        <w:noBreakHyphen/>
      </w:r>
      <w:r w:rsidR="008B7EBA">
        <w:rPr>
          <w:noProof/>
        </w:rPr>
        <w:t>1</w:t>
      </w:r>
      <w:r>
        <w:fldChar w:fldCharType="end"/>
      </w:r>
      <w:r w:rsidR="00931060" w:rsidRPr="00931060">
        <w:t>. The higher sensitivity of F at high off-resonance (&gt;10kHz) values (</w:t>
      </w:r>
      <w:r>
        <w:fldChar w:fldCharType="begin"/>
      </w:r>
      <w:r>
        <w:instrText xml:space="preserve"> REF _Ref496525042 \h </w:instrText>
      </w:r>
      <w:r>
        <w:fldChar w:fldCharType="separate"/>
      </w:r>
      <w:r w:rsidR="008B7EBA">
        <w:t xml:space="preserve">Figure </w:t>
      </w:r>
      <w:r w:rsidR="008B7EBA">
        <w:rPr>
          <w:noProof/>
        </w:rPr>
        <w:t>5</w:t>
      </w:r>
      <w:r w:rsidR="008B7EBA">
        <w:noBreakHyphen/>
      </w:r>
      <w:r w:rsidR="008B7EBA">
        <w:rPr>
          <w:noProof/>
        </w:rPr>
        <w:t>3</w:t>
      </w:r>
      <w:r>
        <w:fldChar w:fldCharType="end"/>
      </w:r>
      <w:r w:rsidR="00931060" w:rsidRPr="000B3430">
        <w:t xml:space="preserve">a),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0B3430">
        <w:t xml:space="preserve"> (</w:t>
      </w:r>
      <w:r>
        <w:fldChar w:fldCharType="begin"/>
      </w:r>
      <w:r>
        <w:instrText xml:space="preserve"> REF _Ref496525042 \h </w:instrText>
      </w:r>
      <w:r>
        <w:fldChar w:fldCharType="separate"/>
      </w:r>
      <w:r w:rsidR="008B7EBA">
        <w:t xml:space="preserve">Figure </w:t>
      </w:r>
      <w:r w:rsidR="008B7EBA">
        <w:rPr>
          <w:noProof/>
        </w:rPr>
        <w:t>5</w:t>
      </w:r>
      <w:r w:rsidR="008B7EBA">
        <w:noBreakHyphen/>
      </w:r>
      <w:r w:rsidR="008B7EBA">
        <w:rPr>
          <w:noProof/>
        </w:rPr>
        <w:t>3</w:t>
      </w:r>
      <w:r>
        <w:fldChar w:fldCharType="end"/>
      </w:r>
      <w:r w:rsidR="00931060" w:rsidRPr="00931060">
        <w:t>f), likely contributes to the greater robustness against B</w:t>
      </w:r>
      <w:r w:rsidR="00931060" w:rsidRPr="00931060">
        <w:rPr>
          <w:vertAlign w:val="subscript"/>
        </w:rPr>
        <w:t>1</w:t>
      </w:r>
      <w:r w:rsidR="00931060" w:rsidRPr="00931060">
        <w:t xml:space="preserve"> observed in the previous section.</w:t>
      </w:r>
    </w:p>
    <w:p w14:paraId="29F513C2" w14:textId="1BABB11D" w:rsidR="00931240" w:rsidRDefault="000B3430" w:rsidP="000B3430">
      <w:pPr>
        <w:jc w:val="center"/>
      </w:pPr>
      <w:r>
        <w:rPr>
          <w:noProof/>
          <w:lang w:val="fr-FR" w:eastAsia="fr-FR"/>
        </w:rPr>
        <w:lastRenderedPageBreak/>
        <w:drawing>
          <wp:inline distT="0" distB="0" distL="0" distR="0" wp14:anchorId="24B67376" wp14:editId="44202010">
            <wp:extent cx="4166235" cy="5683270"/>
            <wp:effectExtent l="0" t="0" r="0" b="635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3.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166529" cy="5683671"/>
                    </a:xfrm>
                    <a:prstGeom prst="rect">
                      <a:avLst/>
                    </a:prstGeom>
                  </pic:spPr>
                </pic:pic>
              </a:graphicData>
            </a:graphic>
          </wp:inline>
        </w:drawing>
      </w:r>
    </w:p>
    <w:p w14:paraId="2737D805" w14:textId="4A21D0FD" w:rsidR="00931240" w:rsidRPr="00931060" w:rsidRDefault="00931240" w:rsidP="00931240">
      <w:pPr>
        <w:pStyle w:val="Lgende"/>
      </w:pPr>
      <w:bookmarkStart w:id="110" w:name="_Ref496525042"/>
      <w:bookmarkStart w:id="111" w:name="_Toc496526568"/>
      <w:r>
        <w:t xml:space="preserve">Figure </w:t>
      </w:r>
      <w:fldSimple w:instr=" STYLEREF 1 \s ">
        <w:r w:rsidR="008B7EBA">
          <w:rPr>
            <w:noProof/>
          </w:rPr>
          <w:t>5</w:t>
        </w:r>
      </w:fldSimple>
      <w:r>
        <w:noBreakHyphen/>
      </w:r>
      <w:fldSimple w:instr=" SEQ Figure \* ARABIC \s 1 ">
        <w:r w:rsidR="008B7EBA">
          <w:rPr>
            <w:noProof/>
          </w:rPr>
          <w:t>3</w:t>
        </w:r>
      </w:fldSimple>
      <w:bookmarkEnd w:id="110"/>
      <w:r>
        <w:t>.</w:t>
      </w:r>
      <w:r w:rsidRPr="009C7BCB">
        <w:t xml:space="preserve"> </w:t>
      </w:r>
      <w:r w:rsidR="000B3430" w:rsidRPr="000B3430">
        <w:t>Sensitivity values (magnitudes) for each qMT fitting parameters (F, k</w:t>
      </w:r>
      <w:r w:rsidR="000B3430" w:rsidRPr="000B3430">
        <w:rPr>
          <w:vertAlign w:val="subscript"/>
        </w:rPr>
        <w:t>f</w:t>
      </w:r>
      <w:r w:rsidR="000B3430" w:rsidRPr="000B3430">
        <w:t>, T</w:t>
      </w:r>
      <w:r w:rsidR="000B3430" w:rsidRPr="000B3430">
        <w:rPr>
          <w:vertAlign w:val="subscript"/>
        </w:rPr>
        <w:t>2,f</w:t>
      </w:r>
      <w:r w:rsidR="000B3430" w:rsidRPr="000B3430">
        <w:t>, T</w:t>
      </w:r>
      <w:r w:rsidR="000B3430" w:rsidRPr="000B3430">
        <w:rPr>
          <w:vertAlign w:val="subscript"/>
        </w:rPr>
        <w:t>2,r</w:t>
      </w:r>
      <w:r w:rsidR="000B3430" w:rsidRPr="000B3430">
        <w:t>) and B</w:t>
      </w:r>
      <w:r w:rsidR="000B3430" w:rsidRPr="000B3430">
        <w:rPr>
          <w:vertAlign w:val="subscript"/>
        </w:rPr>
        <w:t>1</w:t>
      </w:r>
      <w:r w:rsidR="000B3430" w:rsidRPr="000B3430">
        <w:t xml:space="preserve"> measurement values considering a B</w:t>
      </w:r>
      <w:r w:rsidR="000B3430" w:rsidRPr="000B3430">
        <w:rPr>
          <w:vertAlign w:val="subscript"/>
        </w:rPr>
        <w:t>1</w:t>
      </w:r>
      <w:r w:rsidR="000B3430" w:rsidRPr="000B3430">
        <w:t>-independent T</w:t>
      </w:r>
      <w:r w:rsidR="000B3430" w:rsidRPr="000B3430">
        <w:rPr>
          <w:vertAlign w:val="subscript"/>
        </w:rPr>
        <w:t>1</w:t>
      </w:r>
      <w:r w:rsidR="000B3430" w:rsidRPr="000B3430">
        <w:t xml:space="preserve"> measure (IR – inversion recovery) and a B</w:t>
      </w:r>
      <w:r w:rsidR="000B3430" w:rsidRPr="000B3430">
        <w:rPr>
          <w:vertAlign w:val="subscript"/>
        </w:rPr>
        <w:t>1</w:t>
      </w:r>
      <w:r w:rsidR="000B3430" w:rsidRPr="000B3430">
        <w:t>-dependent T</w:t>
      </w:r>
      <w:r w:rsidR="000B3430" w:rsidRPr="000B3430">
        <w:rPr>
          <w:vertAlign w:val="subscript"/>
        </w:rPr>
        <w:t>1</w:t>
      </w:r>
      <w:r w:rsidR="000B3430" w:rsidRPr="000B3430">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000B3430" w:rsidRPr="000B3430">
        <w:rPr>
          <w:i/>
          <w:vertAlign w:val="subscript"/>
        </w:rPr>
        <w:t>p</w:t>
      </w:r>
      <w:r w:rsidR="000B3430" w:rsidRPr="000B3430">
        <w:t xml:space="preserve"> in Eq</w:t>
      </w:r>
      <w:r w:rsidR="0060713F">
        <w:t>s</w:t>
      </w:r>
      <w:r w:rsidR="000B3430" w:rsidRPr="000B3430">
        <w:t xml:space="preserve">. </w:t>
      </w:r>
      <w:r w:rsidR="0060713F">
        <w:t>(5-</w:t>
      </w:r>
      <w:r w:rsidR="000B3430" w:rsidRPr="000B3430">
        <w:t>2</w:t>
      </w:r>
      <w:r w:rsidR="0060713F">
        <w:t>)</w:t>
      </w:r>
      <w:r w:rsidR="000B3430" w:rsidRPr="000B3430">
        <w:t xml:space="preserve"> and </w:t>
      </w:r>
      <w:r w:rsidR="0060713F">
        <w:t>(5-</w:t>
      </w:r>
      <w:r w:rsidR="000B3430" w:rsidRPr="000B3430">
        <w:t>5</w:t>
      </w:r>
      <w:r w:rsidR="0060713F">
        <w:t>)</w:t>
      </w:r>
      <w:r w:rsidR="000B3430" w:rsidRPr="000B3430">
        <w:t>).</w:t>
      </w:r>
      <w:bookmarkEnd w:id="111"/>
    </w:p>
    <w:p w14:paraId="160F6904" w14:textId="46928AE7" w:rsidR="00931060" w:rsidRDefault="00931060" w:rsidP="005F064A">
      <w:pPr>
        <w:spacing w:after="0"/>
      </w:pPr>
      <w:r w:rsidRPr="00931060">
        <w:t>The optimal variance-efficiency and ΔF values (for ΔB</w:t>
      </w:r>
      <w:r w:rsidRPr="00931060">
        <w:rPr>
          <w:vertAlign w:val="subscript"/>
        </w:rPr>
        <w:t>1</w:t>
      </w:r>
      <w:r w:rsidRPr="00931060">
        <w:t xml:space="preserve"> = 5%) calculated at each iteration of the optimization algorithm using the 312-point initial search-space are shown in </w:t>
      </w:r>
      <w:r w:rsidR="000B3430">
        <w:fldChar w:fldCharType="begin"/>
      </w:r>
      <w:r w:rsidR="000B3430">
        <w:instrText xml:space="preserve"> REF _Ref496525229 \h </w:instrText>
      </w:r>
      <w:r w:rsidR="000B3430">
        <w:fldChar w:fldCharType="separate"/>
      </w:r>
      <w:r w:rsidR="008B7EBA">
        <w:t xml:space="preserve">Figure </w:t>
      </w:r>
      <w:r w:rsidR="008B7EBA">
        <w:rPr>
          <w:noProof/>
        </w:rPr>
        <w:t>5</w:t>
      </w:r>
      <w:r w:rsidR="008B7EBA">
        <w:noBreakHyphen/>
      </w:r>
      <w:r w:rsidR="008B7EBA">
        <w:rPr>
          <w:noProof/>
        </w:rPr>
        <w:t>4</w:t>
      </w:r>
      <w:r w:rsidR="000B3430">
        <w:fldChar w:fldCharType="end"/>
      </w:r>
      <w:r w:rsidR="000B3430">
        <w:t xml:space="preserve"> </w:t>
      </w:r>
      <w:r w:rsidRPr="000B3430">
        <w:t>for a wide range of regularization parameter (</w:t>
      </w:r>
      <w:r w:rsidRPr="00931060">
        <w:t>λ</w:t>
      </w:r>
      <w:r w:rsidRPr="000B3430">
        <w:t xml:space="preserve">) values. </w:t>
      </w:r>
      <w:r w:rsidRPr="00931060">
        <w:t xml:space="preserve">The highest-valued variance-efficiency curve occurs for λ=0 (i.e. unregularized parameter-normalized CRLB) and λ = 0.01. For these values, the magnitude of ΔF steadily increased to 1% as the protocol was iteratively reduced to ~150 </w:t>
      </w:r>
      <w:r w:rsidRPr="00931060">
        <w:lastRenderedPageBreak/>
        <w:t>acquisition points, and then proceeded to decrease to ~0.5% for N &lt; 25. Increasing the regularization parameter by a</w:t>
      </w:r>
      <w:r w:rsidR="00BD3A76">
        <w:t xml:space="preserve">n order of magnitude (λ = 0.1) </w:t>
      </w:r>
      <w:r w:rsidRPr="00931060">
        <w:t>substantially reduced ΔF values for N &gt; 25 by up to a factor of two, while keeping the variance-efficiency relatively unaffected. However, for this case, ΔF returned to ~-0.5% abruptly for N &lt; 25. A regularization parameter of 0.5 was the lowest value tested which succeeded in ΔF achieving values near 0% for small protocols; for N = 10, λ = 0.5 resulted in ΔF = -0.04% compared to -0.53 % for λ = 0, a factor of 13 in relative improvement of the B</w:t>
      </w:r>
      <w:r w:rsidRPr="00931060">
        <w:rPr>
          <w:vertAlign w:val="subscript"/>
        </w:rPr>
        <w:t>1</w:t>
      </w:r>
      <w:r w:rsidRPr="00931060">
        <w:t xml:space="preserve">-insensitivity of F. A small reduction in variance-efficiency accompanied the improvement of ΔF for λ = 0.5; for N=10, the variance-efficiency decreased by 6.3% for λ = 0.5 relative to λ = 0. For higher λ values, the regularization term in Eq. </w:t>
      </w:r>
      <w:r w:rsidR="0060713F">
        <w:t>(5-</w:t>
      </w:r>
      <w:r w:rsidRPr="00931060">
        <w:t>5</w:t>
      </w:r>
      <w:r w:rsidR="0060713F">
        <w:t>)</w:t>
      </w:r>
      <w:r w:rsidRPr="00931060">
        <w:t xml:space="preserve"> dominated early in the iterative optimization at the cost of lower variance-efficiencies, which never recover to their unregularized values. For intermediately-high λ values (λ = 1, 2), a second region where the regularization term in Eq. </w:t>
      </w:r>
      <w:r w:rsidR="0060713F">
        <w:t>(5-</w:t>
      </w:r>
      <w:r w:rsidRPr="00931060">
        <w:t>5</w:t>
      </w:r>
      <w:r w:rsidR="0060713F">
        <w:t>)</w:t>
      </w:r>
      <w:r w:rsidRPr="00931060">
        <w:t xml:space="preserve"> dominates the iterative optimization can be seen near N = 60 and 120 respectively, substantially reducing the variance-efficiency. Overall, a λ value of 0.5 showed the best compromise between decreasing ΔF (insensitivity of F against B</w:t>
      </w:r>
      <w:r w:rsidRPr="00931060">
        <w:rPr>
          <w:vertAlign w:val="subscript"/>
        </w:rPr>
        <w:t>1</w:t>
      </w:r>
      <w:r w:rsidRPr="00931060">
        <w:t xml:space="preserve"> errors) and maximizing variance-efficiency.</w:t>
      </w:r>
    </w:p>
    <w:p w14:paraId="779CC2EB" w14:textId="5F6914BE" w:rsidR="000B3430" w:rsidRDefault="004F44FE" w:rsidP="005F064A">
      <w:pPr>
        <w:spacing w:after="0"/>
      </w:pPr>
      <w:r>
        <w:rPr>
          <w:noProof/>
          <w:lang w:val="fr-FR" w:eastAsia="fr-FR"/>
        </w:rPr>
        <w:drawing>
          <wp:inline distT="0" distB="0" distL="0" distR="0" wp14:anchorId="5D4DB3B5" wp14:editId="7E63492F">
            <wp:extent cx="5943600" cy="2910205"/>
            <wp:effectExtent l="0" t="0" r="0" b="1079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4.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2910205"/>
                    </a:xfrm>
                    <a:prstGeom prst="rect">
                      <a:avLst/>
                    </a:prstGeom>
                  </pic:spPr>
                </pic:pic>
              </a:graphicData>
            </a:graphic>
          </wp:inline>
        </w:drawing>
      </w:r>
    </w:p>
    <w:p w14:paraId="147C1AC8" w14:textId="011688A9" w:rsidR="000B3430" w:rsidRPr="00931060" w:rsidRDefault="000B3430" w:rsidP="000B3430">
      <w:pPr>
        <w:pStyle w:val="Lgende"/>
      </w:pPr>
      <w:bookmarkStart w:id="112" w:name="_Ref496525229"/>
      <w:bookmarkStart w:id="113" w:name="_Toc496526569"/>
      <w:r>
        <w:t xml:space="preserve">Figure </w:t>
      </w:r>
      <w:fldSimple w:instr=" STYLEREF 1 \s ">
        <w:r w:rsidR="008B7EBA">
          <w:rPr>
            <w:noProof/>
          </w:rPr>
          <w:t>5</w:t>
        </w:r>
      </w:fldSimple>
      <w:r>
        <w:noBreakHyphen/>
      </w:r>
      <w:fldSimple w:instr=" SEQ Figure \* ARABIC \s 1 ">
        <w:r w:rsidR="008B7EBA">
          <w:rPr>
            <w:noProof/>
          </w:rPr>
          <w:t>4</w:t>
        </w:r>
      </w:fldSimple>
      <w:bookmarkEnd w:id="112"/>
      <w:r>
        <w:t>.</w:t>
      </w:r>
      <w:r w:rsidRPr="009C7BCB">
        <w:t xml:space="preserve"> </w:t>
      </w:r>
      <w:r w:rsidR="004F44FE" w:rsidRPr="004F44FE">
        <w:t xml:space="preserve">Variance-efficiency (a) and ΔF (b) (Eq. </w:t>
      </w:r>
      <w:r w:rsidR="0060713F">
        <w:t>(5-</w:t>
      </w:r>
      <w:r w:rsidR="004F44FE" w:rsidRPr="004F44FE">
        <w:t>2</w:t>
      </w:r>
      <w:r w:rsidR="0060713F">
        <w:t>)</w:t>
      </w:r>
      <w:r w:rsidR="004F44FE" w:rsidRPr="004F44FE">
        <w:t>, ΔB</w:t>
      </w:r>
      <w:r w:rsidR="004F44FE" w:rsidRPr="004F44FE">
        <w:rPr>
          <w:vertAlign w:val="subscript"/>
        </w:rPr>
        <w:t>1</w:t>
      </w:r>
      <w:r w:rsidR="004F44FE" w:rsidRPr="004F44FE">
        <w:t xml:space="preserve"> = 5%) values during the iterative optimization of the sensitivity-regularized Cramer-Rao Lower-Bound equation (Eq. </w:t>
      </w:r>
      <w:r w:rsidR="0060713F">
        <w:t>(5-</w:t>
      </w:r>
      <w:r w:rsidR="004F44FE" w:rsidRPr="004F44FE">
        <w:t>5</w:t>
      </w:r>
      <w:r w:rsidR="0060713F">
        <w:t>)</w:t>
      </w:r>
      <w:r w:rsidR="004F44FE" w:rsidRPr="004F44FE">
        <w:t>). Variance-efficiency is defined here as (variance × # acq. points)</w:t>
      </w:r>
      <w:r w:rsidR="004F44FE" w:rsidRPr="004F44FE">
        <w:rPr>
          <w:vertAlign w:val="superscript"/>
        </w:rPr>
        <w:t>-1/2</w:t>
      </w:r>
      <w:r w:rsidR="004F44FE" w:rsidRPr="004F44FE">
        <w:t>, where the variance is interpreted to be the parameter-normalized Cramer-Rao Lower Bound (</w:t>
      </w:r>
      <w:r w:rsidR="004F44FE" w:rsidRPr="004F44FE">
        <w:rPr>
          <w:i/>
        </w:rPr>
        <w:t>V</w:t>
      </w:r>
      <w:r w:rsidR="004F44FE" w:rsidRPr="004F44FE">
        <w:t xml:space="preserve">, Eq. </w:t>
      </w:r>
      <w:r w:rsidR="0060713F">
        <w:t>(5-</w:t>
      </w:r>
      <w:r w:rsidR="004F44FE" w:rsidRPr="004F44FE">
        <w:t>3</w:t>
      </w:r>
      <w:r w:rsidR="0060713F">
        <w:t>)</w:t>
      </w:r>
      <w:r w:rsidR="004F44FE" w:rsidRPr="004F44FE">
        <w:t>).</w:t>
      </w:r>
      <w:bookmarkEnd w:id="113"/>
    </w:p>
    <w:p w14:paraId="683C742D" w14:textId="114EBA73" w:rsidR="00931060" w:rsidRDefault="00931060" w:rsidP="00931060">
      <w:r w:rsidRPr="00931060">
        <w:t>The 10-point protocols optimized using λ = 0 (CRLB) and λ = 0.5 (CRLB</w:t>
      </w:r>
      <w:r w:rsidRPr="00931060">
        <w:rPr>
          <w:vertAlign w:val="subscript"/>
        </w:rPr>
        <w:t>λ=0.5</w:t>
      </w:r>
      <w:r w:rsidRPr="00931060">
        <w:t>) are shown in</w:t>
      </w:r>
      <w:r w:rsidR="005F064A">
        <w:t xml:space="preserve"> </w:t>
      </w:r>
      <w:r w:rsidR="005F064A">
        <w:fldChar w:fldCharType="begin"/>
      </w:r>
      <w:r w:rsidR="005F064A">
        <w:instrText xml:space="preserve"> REF _Ref496525343 \h </w:instrText>
      </w:r>
      <w:r w:rsidR="005F064A">
        <w:fldChar w:fldCharType="separate"/>
      </w:r>
      <w:r w:rsidR="008B7EBA">
        <w:t xml:space="preserve">Figure </w:t>
      </w:r>
      <w:r w:rsidR="008B7EBA">
        <w:rPr>
          <w:noProof/>
        </w:rPr>
        <w:t>5</w:t>
      </w:r>
      <w:r w:rsidR="008B7EBA">
        <w:noBreakHyphen/>
      </w:r>
      <w:r w:rsidR="008B7EBA">
        <w:rPr>
          <w:noProof/>
        </w:rPr>
        <w:t>5</w:t>
      </w:r>
      <w:r w:rsidR="005F064A">
        <w:fldChar w:fldCharType="end"/>
      </w:r>
      <w:r w:rsidRPr="00931060">
        <w:t xml:space="preserve">, overlaid on the 312-point protocol search-space (displayed as line plots for better visibility of </w:t>
      </w:r>
      <w:r w:rsidRPr="00931060">
        <w:lastRenderedPageBreak/>
        <w:t xml:space="preserve">the optimized protocols). </w:t>
      </w:r>
      <w:r w:rsidRPr="005F064A">
        <w:t>The details of these protocols are listed in</w:t>
      </w:r>
      <w:r w:rsidR="00BD3A76">
        <w:t xml:space="preserve"> </w:t>
      </w:r>
      <w:r w:rsidR="00BD3A76">
        <w:fldChar w:fldCharType="begin"/>
      </w:r>
      <w:r w:rsidR="00BD3A76">
        <w:instrText xml:space="preserve"> REF _Ref496524055 \h </w:instrText>
      </w:r>
      <w:r w:rsidR="00BD3A76">
        <w:fldChar w:fldCharType="separate"/>
      </w:r>
      <w:r w:rsidR="008B7EBA">
        <w:t xml:space="preserve">Table </w:t>
      </w:r>
      <w:r w:rsidR="008B7EBA">
        <w:rPr>
          <w:noProof/>
        </w:rPr>
        <w:t>5</w:t>
      </w:r>
      <w:r w:rsidR="008B7EBA">
        <w:noBreakHyphen/>
      </w:r>
      <w:r w:rsidR="008B7EBA">
        <w:rPr>
          <w:noProof/>
        </w:rPr>
        <w:t>2</w:t>
      </w:r>
      <w:r w:rsidR="00BD3A76">
        <w:fldChar w:fldCharType="end"/>
      </w:r>
      <w:r w:rsidRPr="005F064A">
        <w:t xml:space="preserve">. </w:t>
      </w:r>
      <w:r w:rsidRPr="00931060">
        <w:t>Overall, both optimized protocols share 7 out of 10 (Δ, FA</w:t>
      </w:r>
      <w:r w:rsidRPr="00931060">
        <w:rPr>
          <w:vertAlign w:val="subscript"/>
        </w:rPr>
        <w:t>MT</w:t>
      </w:r>
      <w:r w:rsidRPr="00931060">
        <w:t xml:space="preserve">) pairs, with only three acquisition points changing if the regularization term is included in Eq. </w:t>
      </w:r>
      <w:r w:rsidR="0060713F">
        <w:t>(5-</w:t>
      </w:r>
      <w:r w:rsidRPr="00931060">
        <w:t>5</w:t>
      </w:r>
      <w:r w:rsidR="0060713F">
        <w:t>)</w:t>
      </w:r>
      <w:r w:rsidRPr="00931060">
        <w:t xml:space="preserve"> (λ = 0.5). Both protocols have coverage of low, medium, and high off-resonance values, as well as low and high FA</w:t>
      </w:r>
      <w:r w:rsidRPr="00931060">
        <w:rPr>
          <w:vertAlign w:val="subscript"/>
        </w:rPr>
        <w:t>MT</w:t>
      </w:r>
      <w:r w:rsidRPr="00931060">
        <w:t xml:space="preserve"> values.</w:t>
      </w:r>
    </w:p>
    <w:p w14:paraId="5821A6D3" w14:textId="7A440818" w:rsidR="004F44FE" w:rsidRDefault="004F44FE" w:rsidP="005F064A">
      <w:pPr>
        <w:spacing w:after="0"/>
        <w:jc w:val="center"/>
      </w:pPr>
      <w:r>
        <w:rPr>
          <w:noProof/>
          <w:lang w:val="fr-FR" w:eastAsia="fr-FR"/>
        </w:rPr>
        <w:drawing>
          <wp:inline distT="0" distB="0" distL="0" distR="0" wp14:anchorId="1EF77E60" wp14:editId="02ACCFA8">
            <wp:extent cx="3179196" cy="3179196"/>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5.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179601" cy="3179601"/>
                    </a:xfrm>
                    <a:prstGeom prst="rect">
                      <a:avLst/>
                    </a:prstGeom>
                  </pic:spPr>
                </pic:pic>
              </a:graphicData>
            </a:graphic>
          </wp:inline>
        </w:drawing>
      </w:r>
    </w:p>
    <w:p w14:paraId="5AF21F77" w14:textId="2F78FB4A" w:rsidR="004F44FE" w:rsidRPr="00931060" w:rsidRDefault="004F44FE" w:rsidP="005F064A">
      <w:pPr>
        <w:pStyle w:val="Lgende"/>
      </w:pPr>
      <w:bookmarkStart w:id="114" w:name="_Ref496525343"/>
      <w:bookmarkStart w:id="115" w:name="_Toc496526570"/>
      <w:r>
        <w:t xml:space="preserve">Figure </w:t>
      </w:r>
      <w:fldSimple w:instr=" STYLEREF 1 \s ">
        <w:r w:rsidR="008B7EBA">
          <w:rPr>
            <w:noProof/>
          </w:rPr>
          <w:t>5</w:t>
        </w:r>
      </w:fldSimple>
      <w:r>
        <w:noBreakHyphen/>
      </w:r>
      <w:fldSimple w:instr=" SEQ Figure \* ARABIC \s 1 ">
        <w:r w:rsidR="008B7EBA">
          <w:rPr>
            <w:noProof/>
          </w:rPr>
          <w:t>5</w:t>
        </w:r>
      </w:fldSimple>
      <w:bookmarkEnd w:id="114"/>
      <w:r>
        <w:t>.</w:t>
      </w:r>
      <w:r w:rsidRPr="009C7BCB">
        <w:t xml:space="preserve"> </w:t>
      </w:r>
      <w:r w:rsidRPr="004F44FE">
        <w:t>Comparison between the 10-point protocols iteratively optimized from a 312-point search space using solely the parameter-normalized CRLB (λ = 0) and regularized CRLB</w:t>
      </w:r>
      <w:r w:rsidRPr="004F44FE">
        <w:rPr>
          <w:vertAlign w:val="subscript"/>
        </w:rPr>
        <w:t>λ=0.5</w:t>
      </w:r>
      <w:r w:rsidRPr="004F44FE">
        <w:t>. The different flip angle Z-spectrums of the initial optimization search-space are displayed in blue to emphasize the 10-point protocols. The flip angle Z-spectrums (150° to 700°, in 50° increments) range from the highest MT-signal values curve (150°) to lowest (700°).</w:t>
      </w:r>
      <w:bookmarkEnd w:id="115"/>
    </w:p>
    <w:p w14:paraId="2A1BFB2D" w14:textId="1B6A9894" w:rsidR="00931060" w:rsidRDefault="00931060" w:rsidP="00931060">
      <w:pPr>
        <w:pStyle w:val="Titre3"/>
      </w:pPr>
      <w:bookmarkStart w:id="116" w:name="_Toc496526547"/>
      <w:r>
        <w:t>Monte Carlo Simulations</w:t>
      </w:r>
      <w:bookmarkEnd w:id="116"/>
    </w:p>
    <w:p w14:paraId="53B49872" w14:textId="5AA1129D" w:rsidR="00636FAB" w:rsidRDefault="00931060" w:rsidP="00931060">
      <w:r w:rsidRPr="00931060">
        <w:t>Distributions statistics (mean, σ) of the Monte Carlo simulations of the fitted parameter-of-interest F are shown for a range of ΔB</w:t>
      </w:r>
      <w:r w:rsidRPr="00931060">
        <w:rPr>
          <w:vertAlign w:val="subscript"/>
        </w:rPr>
        <w:t>1</w:t>
      </w:r>
      <w:r w:rsidRPr="00931060">
        <w:t xml:space="preserve"> values (SNR = 100) in </w:t>
      </w:r>
      <w:r w:rsidR="009E54F7">
        <w:fldChar w:fldCharType="begin"/>
      </w:r>
      <w:r w:rsidR="009E54F7">
        <w:instrText xml:space="preserve"> REF _Ref496525577 \h </w:instrText>
      </w:r>
      <w:r w:rsidR="009E54F7">
        <w:fldChar w:fldCharType="separate"/>
      </w:r>
      <w:r w:rsidR="008B7EBA">
        <w:t xml:space="preserve">Figure </w:t>
      </w:r>
      <w:r w:rsidR="008B7EBA">
        <w:rPr>
          <w:noProof/>
        </w:rPr>
        <w:t>5</w:t>
      </w:r>
      <w:r w:rsidR="008B7EBA">
        <w:noBreakHyphen/>
      </w:r>
      <w:r w:rsidR="008B7EBA">
        <w:rPr>
          <w:noProof/>
        </w:rPr>
        <w:t>6</w:t>
      </w:r>
      <w:r w:rsidR="009E54F7">
        <w:fldChar w:fldCharType="end"/>
      </w:r>
      <w:r w:rsidR="009E54F7">
        <w:t xml:space="preserve"> </w:t>
      </w:r>
      <w:r w:rsidRPr="009E54F7">
        <w:t>and a range of SNR values (</w:t>
      </w:r>
      <w:r w:rsidRPr="00931060">
        <w:t>Δ</w:t>
      </w:r>
      <w:r w:rsidRPr="009E54F7">
        <w:t>B</w:t>
      </w:r>
      <w:r w:rsidRPr="009E54F7">
        <w:rPr>
          <w:vertAlign w:val="subscript"/>
        </w:rPr>
        <w:t>1</w:t>
      </w:r>
      <w:r w:rsidRPr="009E54F7">
        <w:t xml:space="preserve"> = 0 and 15 %) in</w:t>
      </w:r>
      <w:r w:rsidR="009E54F7">
        <w:t xml:space="preserve"> </w:t>
      </w:r>
      <w:r w:rsidR="009E54F7">
        <w:fldChar w:fldCharType="begin"/>
      </w:r>
      <w:r w:rsidR="009E54F7">
        <w:instrText xml:space="preserve"> REF _Ref496525590 \h </w:instrText>
      </w:r>
      <w:r w:rsidR="009E54F7">
        <w:fldChar w:fldCharType="separate"/>
      </w:r>
      <w:r w:rsidR="008B7EBA">
        <w:t xml:space="preserve">Figure </w:t>
      </w:r>
      <w:r w:rsidR="008B7EBA">
        <w:rPr>
          <w:noProof/>
        </w:rPr>
        <w:t>5</w:t>
      </w:r>
      <w:r w:rsidR="008B7EBA">
        <w:noBreakHyphen/>
      </w:r>
      <w:r w:rsidR="008B7EBA">
        <w:rPr>
          <w:noProof/>
        </w:rPr>
        <w:t>7</w:t>
      </w:r>
      <w:r w:rsidR="009E54F7">
        <w:fldChar w:fldCharType="end"/>
      </w:r>
      <w:r w:rsidRPr="009E54F7">
        <w:t>, for the three protocols listed in</w:t>
      </w:r>
      <w:r w:rsidR="00BD3A76" w:rsidRPr="009E54F7">
        <w:t xml:space="preserve"> </w:t>
      </w:r>
      <w:r w:rsidR="00BD3A76">
        <w:fldChar w:fldCharType="begin"/>
      </w:r>
      <w:r w:rsidR="00BD3A76" w:rsidRPr="009E54F7">
        <w:instrText xml:space="preserve"> REF _Ref496524055 \h </w:instrText>
      </w:r>
      <w:r w:rsidR="00BD3A76">
        <w:fldChar w:fldCharType="separate"/>
      </w:r>
      <w:r w:rsidR="008B7EBA">
        <w:t xml:space="preserve">Table </w:t>
      </w:r>
      <w:r w:rsidR="008B7EBA">
        <w:rPr>
          <w:noProof/>
        </w:rPr>
        <w:t>5</w:t>
      </w:r>
      <w:r w:rsidR="008B7EBA">
        <w:noBreakHyphen/>
      </w:r>
      <w:r w:rsidR="008B7EBA">
        <w:rPr>
          <w:noProof/>
        </w:rPr>
        <w:t>2</w:t>
      </w:r>
      <w:r w:rsidR="00BD3A76">
        <w:fldChar w:fldCharType="end"/>
      </w:r>
      <w:r w:rsidRPr="009E54F7">
        <w:t xml:space="preserve">. </w:t>
      </w:r>
      <w:r w:rsidR="009E54F7">
        <w:fldChar w:fldCharType="begin"/>
      </w:r>
      <w:r w:rsidR="009E54F7">
        <w:instrText xml:space="preserve"> REF _Ref496525577 \h </w:instrText>
      </w:r>
      <w:r w:rsidR="009E54F7">
        <w:fldChar w:fldCharType="separate"/>
      </w:r>
      <w:r w:rsidR="008B7EBA">
        <w:t xml:space="preserve">Figure </w:t>
      </w:r>
      <w:r w:rsidR="008B7EBA">
        <w:rPr>
          <w:noProof/>
        </w:rPr>
        <w:t>5</w:t>
      </w:r>
      <w:r w:rsidR="008B7EBA">
        <w:noBreakHyphen/>
      </w:r>
      <w:r w:rsidR="008B7EBA">
        <w:rPr>
          <w:noProof/>
        </w:rPr>
        <w:t>6</w:t>
      </w:r>
      <w:r w:rsidR="009E54F7">
        <w:fldChar w:fldCharType="end"/>
      </w:r>
      <w:r w:rsidRPr="00931060">
        <w:t>a and b displays the difference (%) in mean F relative to the mean F value for the ΔB</w:t>
      </w:r>
      <w:r w:rsidRPr="00931060">
        <w:rPr>
          <w:vertAlign w:val="subscript"/>
        </w:rPr>
        <w:t>1</w:t>
      </w:r>
      <w:r w:rsidRPr="00931060">
        <w:t xml:space="preserve"> = 0 case, whereas </w:t>
      </w:r>
      <w:r w:rsidR="009E54F7">
        <w:fldChar w:fldCharType="begin"/>
      </w:r>
      <w:r w:rsidR="009E54F7">
        <w:instrText xml:space="preserve"> REF _Ref496525590 \h </w:instrText>
      </w:r>
      <w:r w:rsidR="009E54F7">
        <w:fldChar w:fldCharType="separate"/>
      </w:r>
      <w:r w:rsidR="008B7EBA">
        <w:t xml:space="preserve">Figure </w:t>
      </w:r>
      <w:r w:rsidR="008B7EBA">
        <w:rPr>
          <w:noProof/>
        </w:rPr>
        <w:t>5</w:t>
      </w:r>
      <w:r w:rsidR="008B7EBA">
        <w:noBreakHyphen/>
      </w:r>
      <w:r w:rsidR="008B7EBA">
        <w:rPr>
          <w:noProof/>
        </w:rPr>
        <w:t>7</w:t>
      </w:r>
      <w:r w:rsidR="009E54F7">
        <w:fldChar w:fldCharType="end"/>
      </w:r>
      <w:r w:rsidRPr="00931060">
        <w:t>a and b displays the difference (%) in mean F relative to the ideal (noiseless) fitted F value.</w:t>
      </w:r>
    </w:p>
    <w:p w14:paraId="1A13FB3E" w14:textId="77777777" w:rsidR="00636FAB" w:rsidRDefault="00636FAB">
      <w:pPr>
        <w:spacing w:after="0" w:line="240" w:lineRule="auto"/>
        <w:jc w:val="left"/>
      </w:pPr>
      <w:r>
        <w:br w:type="page"/>
      </w:r>
    </w:p>
    <w:p w14:paraId="0D72B8EF" w14:textId="3377BAF0" w:rsidR="00636FAB" w:rsidRDefault="009E54F7" w:rsidP="009E54F7">
      <w:pPr>
        <w:spacing w:after="0"/>
        <w:jc w:val="center"/>
      </w:pPr>
      <w:r>
        <w:rPr>
          <w:noProof/>
          <w:lang w:val="fr-FR" w:eastAsia="fr-FR"/>
        </w:rPr>
        <w:lastRenderedPageBreak/>
        <w:drawing>
          <wp:inline distT="0" distB="0" distL="0" distR="0" wp14:anchorId="134B614E" wp14:editId="48F9AC47">
            <wp:extent cx="4510800" cy="4375883"/>
            <wp:effectExtent l="0" t="0" r="1079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6.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510800" cy="4375883"/>
                    </a:xfrm>
                    <a:prstGeom prst="rect">
                      <a:avLst/>
                    </a:prstGeom>
                  </pic:spPr>
                </pic:pic>
              </a:graphicData>
            </a:graphic>
          </wp:inline>
        </w:drawing>
      </w:r>
    </w:p>
    <w:p w14:paraId="6400AEAF" w14:textId="61089E00" w:rsidR="00636FAB" w:rsidRPr="00931060" w:rsidRDefault="00636FAB" w:rsidP="00636FAB">
      <w:pPr>
        <w:pStyle w:val="Lgende"/>
      </w:pPr>
      <w:bookmarkStart w:id="117" w:name="_Ref496525577"/>
      <w:bookmarkStart w:id="118" w:name="_Toc496526571"/>
      <w:r>
        <w:t xml:space="preserve">Figure </w:t>
      </w:r>
      <w:fldSimple w:instr=" STYLEREF 1 \s ">
        <w:r w:rsidR="008B7EBA">
          <w:rPr>
            <w:noProof/>
          </w:rPr>
          <w:t>5</w:t>
        </w:r>
      </w:fldSimple>
      <w:r>
        <w:noBreakHyphen/>
      </w:r>
      <w:fldSimple w:instr=" SEQ Figure \* ARABIC \s 1 ">
        <w:r w:rsidR="008B7EBA">
          <w:rPr>
            <w:noProof/>
          </w:rPr>
          <w:t>6</w:t>
        </w:r>
      </w:fldSimple>
      <w:bookmarkEnd w:id="117"/>
      <w:r>
        <w:t>.</w:t>
      </w:r>
      <w:r w:rsidRPr="009C7BCB">
        <w:t xml:space="preserve"> </w:t>
      </w:r>
      <w:r w:rsidRPr="00636FAB">
        <w:t>Means (a, b) and standard deviations (c, d) of the distribution of pool-size ratios (F) for sets of Monte Carlo simulations (10,000 runs, SNR = 100) fitted using a range of B</w:t>
      </w:r>
      <w:r w:rsidRPr="00636FAB">
        <w:rPr>
          <w:vertAlign w:val="subscript"/>
        </w:rPr>
        <w:t>1</w:t>
      </w:r>
      <w:r w:rsidRPr="00636FAB">
        <w:t xml:space="preserve"> errors (ΔB</w:t>
      </w:r>
      <w:r w:rsidRPr="00636FAB">
        <w:rPr>
          <w:vertAlign w:val="subscript"/>
        </w:rPr>
        <w:t>1</w:t>
      </w:r>
      <w:r w:rsidRPr="00636FAB">
        <w:t xml:space="preserve"> = ±30%, B</w:t>
      </w:r>
      <w:r w:rsidRPr="00636FAB">
        <w:rPr>
          <w:vertAlign w:val="subscript"/>
        </w:rPr>
        <w:t>1</w:t>
      </w:r>
      <w:r w:rsidRPr="00636FAB">
        <w:t xml:space="preserve"> = 1 n.u.) and for two sets of qMT parameters (white matter – a,c; grey matter – b, d). Mean F values (% error) shown here were compared relative to the accurate B</w:t>
      </w:r>
      <w:r w:rsidRPr="00636FAB">
        <w:rPr>
          <w:vertAlign w:val="subscript"/>
        </w:rPr>
        <w:t>1</w:t>
      </w:r>
      <w:r w:rsidRPr="00636FAB">
        <w:t xml:space="preserve"> value case (ΔB</w:t>
      </w:r>
      <w:r w:rsidRPr="00636FAB">
        <w:rPr>
          <w:vertAlign w:val="subscript"/>
        </w:rPr>
        <w:t>1</w:t>
      </w:r>
      <w:r w:rsidRPr="00636FAB">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18"/>
    </w:p>
    <w:p w14:paraId="4F553C39" w14:textId="1D198E92" w:rsidR="009E54F7" w:rsidRDefault="009E54F7">
      <w:pPr>
        <w:spacing w:after="0" w:line="240" w:lineRule="auto"/>
        <w:jc w:val="left"/>
      </w:pPr>
      <w:r>
        <w:br w:type="page"/>
      </w:r>
    </w:p>
    <w:p w14:paraId="787F2A10" w14:textId="0AE5E72D" w:rsidR="00636FAB" w:rsidRDefault="009E54F7" w:rsidP="009E54F7">
      <w:pPr>
        <w:spacing w:after="0"/>
        <w:jc w:val="center"/>
      </w:pPr>
      <w:r>
        <w:rPr>
          <w:noProof/>
          <w:lang w:val="fr-FR" w:eastAsia="fr-FR"/>
        </w:rPr>
        <w:lastRenderedPageBreak/>
        <w:drawing>
          <wp:inline distT="0" distB="0" distL="0" distR="0" wp14:anchorId="30E24EF7" wp14:editId="37E0B327">
            <wp:extent cx="4510800" cy="4492981"/>
            <wp:effectExtent l="0" t="0" r="10795" b="317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7.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510800" cy="4492981"/>
                    </a:xfrm>
                    <a:prstGeom prst="rect">
                      <a:avLst/>
                    </a:prstGeom>
                  </pic:spPr>
                </pic:pic>
              </a:graphicData>
            </a:graphic>
          </wp:inline>
        </w:drawing>
      </w:r>
    </w:p>
    <w:p w14:paraId="1DA90777" w14:textId="49859E17" w:rsidR="00636FAB" w:rsidRPr="00931060" w:rsidRDefault="00636FAB" w:rsidP="00636FAB">
      <w:pPr>
        <w:pStyle w:val="Lgende"/>
      </w:pPr>
      <w:bookmarkStart w:id="119" w:name="_Ref496525590"/>
      <w:bookmarkStart w:id="120" w:name="_Toc496526572"/>
      <w:r>
        <w:t xml:space="preserve">Figure </w:t>
      </w:r>
      <w:fldSimple w:instr=" STYLEREF 1 \s ">
        <w:r w:rsidR="008B7EBA">
          <w:rPr>
            <w:noProof/>
          </w:rPr>
          <w:t>5</w:t>
        </w:r>
      </w:fldSimple>
      <w:r>
        <w:noBreakHyphen/>
      </w:r>
      <w:fldSimple w:instr=" SEQ Figure \* ARABIC \s 1 ">
        <w:r w:rsidR="008B7EBA">
          <w:rPr>
            <w:noProof/>
          </w:rPr>
          <w:t>7</w:t>
        </w:r>
      </w:fldSimple>
      <w:bookmarkEnd w:id="119"/>
      <w:r>
        <w:t>.</w:t>
      </w:r>
      <w:r w:rsidRPr="009C7BCB">
        <w:t xml:space="preserve"> </w:t>
      </w:r>
      <w:r w:rsidRPr="00636FAB">
        <w:t>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636FAB">
        <w:rPr>
          <w:vertAlign w:val="subscript"/>
        </w:rPr>
        <w:t>1</w:t>
      </w:r>
      <w:r w:rsidRPr="00636FAB">
        <w:t xml:space="preserve"> values (B</w:t>
      </w:r>
      <w:r w:rsidRPr="00636FAB">
        <w:rPr>
          <w:vertAlign w:val="subscript"/>
        </w:rPr>
        <w:t>1</w:t>
      </w:r>
      <w:r w:rsidRPr="00636FAB">
        <w:t xml:space="preserve"> = 1 n.u., solid lines) and a 15% overestimation in B</w:t>
      </w:r>
      <w:r w:rsidRPr="00636FAB">
        <w:rPr>
          <w:vertAlign w:val="subscript"/>
        </w:rPr>
        <w:t>1</w:t>
      </w:r>
      <w:r w:rsidRPr="00636FAB">
        <w:t xml:space="preserve"> (B</w:t>
      </w:r>
      <w:r w:rsidRPr="00636FAB">
        <w:rPr>
          <w:vertAlign w:val="subscript"/>
        </w:rPr>
        <w:t>1</w:t>
      </w:r>
      <w:r w:rsidRPr="00636FAB">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20"/>
    </w:p>
    <w:p w14:paraId="4613E58E" w14:textId="4212BD1B" w:rsidR="00931060" w:rsidRPr="00931060" w:rsidRDefault="00931060" w:rsidP="00931060">
      <w:r w:rsidRPr="00931060">
        <w:t>For the CRLB</w:t>
      </w:r>
      <w:r w:rsidRPr="00931060">
        <w:rPr>
          <w:vertAlign w:val="subscript"/>
        </w:rPr>
        <w:t>λ=0.5</w:t>
      </w:r>
      <w:r w:rsidRPr="00931060">
        <w:t xml:space="preserve"> protocol,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were less than 1% (grey area) for ΔB</w:t>
      </w:r>
      <w:r w:rsidRPr="00931060">
        <w:rPr>
          <w:vertAlign w:val="subscript"/>
        </w:rPr>
        <w:t>1</w:t>
      </w:r>
      <w:r w:rsidRPr="00931060">
        <w:t xml:space="preserve"> between -10% and 20% (</w:t>
      </w:r>
      <w:r w:rsidR="009E54F7">
        <w:fldChar w:fldCharType="begin"/>
      </w:r>
      <w:r w:rsidR="009E54F7">
        <w:instrText xml:space="preserve"> REF _Ref496525577 \h </w:instrText>
      </w:r>
      <w:r w:rsidR="009E54F7">
        <w:fldChar w:fldCharType="separate"/>
      </w:r>
      <w:r w:rsidR="008B7EBA">
        <w:t xml:space="preserve">Figure </w:t>
      </w:r>
      <w:r w:rsidR="008B7EBA">
        <w:rPr>
          <w:noProof/>
        </w:rPr>
        <w:t>5</w:t>
      </w:r>
      <w:r w:rsidR="008B7EBA">
        <w:noBreakHyphen/>
      </w:r>
      <w:r w:rsidR="008B7EBA">
        <w:rPr>
          <w:noProof/>
        </w:rPr>
        <w:t>6</w:t>
      </w:r>
      <w:r w:rsidR="009E54F7">
        <w:fldChar w:fldCharType="end"/>
      </w:r>
      <w:r w:rsidRPr="009E54F7">
        <w:t xml:space="preserve">, for both WM and GM). </w:t>
      </w:r>
      <w:r w:rsidRPr="00931060">
        <w:t>The same was true for ΔB</w:t>
      </w:r>
      <w:r w:rsidRPr="00931060">
        <w:rPr>
          <w:vertAlign w:val="subscript"/>
        </w:rPr>
        <w:t>1</w:t>
      </w:r>
      <w:r w:rsidRPr="00931060">
        <w:t xml:space="preserve"> between -5% and 10% for the CRLB protocol, and between -5% and 5% for the Uniform protocol. CRLB and CRLB</w:t>
      </w:r>
      <w:r w:rsidRPr="00931060">
        <w:rPr>
          <w:vertAlign w:val="subscript"/>
        </w:rPr>
        <w:t>λ=0.5</w:t>
      </w:r>
      <w:r w:rsidRPr="00931060">
        <w:t xml:space="preserve"> protocols resulted in standard deviations of fitted F substantially lower (by a factor of ~1.75) than the Uniform protocol. Although CRLB</w:t>
      </w:r>
      <w:r w:rsidRPr="00931060">
        <w:rPr>
          <w:vertAlign w:val="subscript"/>
        </w:rPr>
        <w:t>λ=0.5</w:t>
      </w:r>
      <w:r w:rsidRPr="00931060">
        <w:t xml:space="preserve"> σ</w:t>
      </w:r>
      <w:r w:rsidRPr="00931060">
        <w:rPr>
          <w:vertAlign w:val="subscript"/>
        </w:rPr>
        <w:t>F</w:t>
      </w:r>
      <w:r w:rsidRPr="00931060">
        <w:t xml:space="preserve"> values were slightly different than the CRLB values (6.7% higher), both curves nearly overlapped for all ΔB</w:t>
      </w:r>
      <w:r w:rsidRPr="00931060">
        <w:rPr>
          <w:vertAlign w:val="subscript"/>
        </w:rPr>
        <w:t>1</w:t>
      </w:r>
      <w:r w:rsidRPr="00931060">
        <w:t xml:space="preserve"> values.</w:t>
      </w:r>
    </w:p>
    <w:p w14:paraId="045A5EB8" w14:textId="01675516" w:rsidR="00931060" w:rsidRPr="00931060" w:rsidRDefault="00931060" w:rsidP="00931060">
      <w:r w:rsidRPr="00931060">
        <w:lastRenderedPageBreak/>
        <w:t>In the absence of B</w:t>
      </w:r>
      <w:r w:rsidRPr="00931060">
        <w:rPr>
          <w:vertAlign w:val="subscript"/>
        </w:rPr>
        <w:t>1</w:t>
      </w:r>
      <w:r w:rsidRPr="00931060">
        <w:t xml:space="preserve"> errors (ΔB</w:t>
      </w:r>
      <w:r w:rsidRPr="00931060">
        <w:rPr>
          <w:vertAlign w:val="subscript"/>
        </w:rPr>
        <w:t>1</w:t>
      </w:r>
      <w:r w:rsidRPr="00931060">
        <w:t xml:space="preserve"> = 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both optimized protocols (CRLB and CRLB</w:t>
      </w:r>
      <w:r w:rsidRPr="00931060">
        <w:rPr>
          <w:vertAlign w:val="subscript"/>
        </w:rPr>
        <w:t>λ=0.5</w:t>
      </w:r>
      <w:r w:rsidRPr="00931060">
        <w:t>) were below 1% for datasets with SNR values greater than 75 (</w:t>
      </w:r>
      <w:r w:rsidR="009E54F7">
        <w:fldChar w:fldCharType="begin"/>
      </w:r>
      <w:r w:rsidR="009E54F7">
        <w:instrText xml:space="preserve"> REF _Ref496525590 \h </w:instrText>
      </w:r>
      <w:r w:rsidR="009E54F7">
        <w:fldChar w:fldCharType="separate"/>
      </w:r>
      <w:r w:rsidR="008B7EBA">
        <w:t xml:space="preserve">Figure </w:t>
      </w:r>
      <w:r w:rsidR="008B7EBA">
        <w:rPr>
          <w:noProof/>
        </w:rPr>
        <w:t>5</w:t>
      </w:r>
      <w:r w:rsidR="008B7EBA">
        <w:noBreakHyphen/>
      </w:r>
      <w:r w:rsidR="008B7EBA">
        <w:rPr>
          <w:noProof/>
        </w:rPr>
        <w:t>7</w:t>
      </w:r>
      <w:r w:rsidR="009E54F7">
        <w:fldChar w:fldCharType="end"/>
      </w:r>
      <w:r w:rsidRPr="009E54F7">
        <w:t xml:space="preserve">, WM and GM). </w:t>
      </w:r>
      <w:r w:rsidRPr="00931060">
        <w:t xml:space="preserve">The Uniform protocol needed a minimum SNR of 100 to result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below 1%. In the presence of a 15% overestimation of B</w:t>
      </w:r>
      <w:r w:rsidRPr="00931060">
        <w:rPr>
          <w:vertAlign w:val="subscript"/>
        </w:rPr>
        <w:t>1</w:t>
      </w:r>
      <w:r w:rsidRPr="00931060">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s. SNR curve for CRLB</w:t>
      </w:r>
      <w:r w:rsidRPr="00931060">
        <w:rPr>
          <w:vertAlign w:val="subscript"/>
        </w:rPr>
        <w:t>λ=0.5</w:t>
      </w:r>
      <w:r w:rsidRPr="00931060">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CRLB</w:t>
      </w:r>
      <w:r w:rsidRPr="00931060">
        <w:rPr>
          <w:vertAlign w:val="subscript"/>
        </w:rPr>
        <w:t>λ=0.5</w:t>
      </w:r>
      <w:r w:rsidRPr="00931060">
        <w:t xml:space="preserve"> resulted in slight increase, although remained within 1% for SNR &gt; 100. In contrast, 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the CRLB and Uniform protocols resulted in greater bias (&gt;1%) for the ΔB</w:t>
      </w:r>
      <w:r w:rsidRPr="00931060">
        <w:rPr>
          <w:vertAlign w:val="subscript"/>
        </w:rPr>
        <w:t>1</w:t>
      </w:r>
      <w:r w:rsidRPr="00931060">
        <w:t xml:space="preserve"> = 15% case. The σ</w:t>
      </w:r>
      <w:r w:rsidRPr="00931060">
        <w:rPr>
          <w:vertAlign w:val="subscript"/>
        </w:rPr>
        <w:t>F</w:t>
      </w:r>
      <w:r w:rsidRPr="00931060">
        <w:t xml:space="preserve"> curves increased rapidly for SNR values lower than 75 for all protocols. For all cases, σ</w:t>
      </w:r>
      <w:r w:rsidRPr="00931060">
        <w:rPr>
          <w:vertAlign w:val="subscript"/>
        </w:rPr>
        <w:t>F</w:t>
      </w:r>
      <w:r w:rsidRPr="00931060">
        <w:t xml:space="preserve"> did not vary substantially between both ΔB</w:t>
      </w:r>
      <w:r w:rsidRPr="00931060">
        <w:rPr>
          <w:vertAlign w:val="subscript"/>
        </w:rPr>
        <w:t>1</w:t>
      </w:r>
      <w:r w:rsidRPr="00931060">
        <w:t xml:space="preserve"> values evaluated (0% and 15%). For CRLB and CRLB</w:t>
      </w:r>
      <w:r w:rsidRPr="00931060">
        <w:rPr>
          <w:vertAlign w:val="subscript"/>
        </w:rPr>
        <w:t>λ=0.5</w:t>
      </w:r>
      <w:r w:rsidRPr="00931060">
        <w:t>, no substantial differences in their σ</w:t>
      </w:r>
      <w:r w:rsidRPr="00931060">
        <w:rPr>
          <w:vertAlign w:val="subscript"/>
        </w:rPr>
        <w:t>F</w:t>
      </w:r>
      <w:r w:rsidRPr="00931060">
        <w:t xml:space="preserve"> vs. SNR curves were observed, and both had lower standard deviations relative to the Uniform protocol.</w:t>
      </w:r>
    </w:p>
    <w:p w14:paraId="34361FB1" w14:textId="4C319E5E" w:rsidR="00931060" w:rsidRDefault="00931060" w:rsidP="00931060">
      <w:pPr>
        <w:pStyle w:val="Titre2"/>
      </w:pPr>
      <w:bookmarkStart w:id="121" w:name="_Toc496526548"/>
      <w:r>
        <w:t>Discussion</w:t>
      </w:r>
      <w:bookmarkEnd w:id="121"/>
    </w:p>
    <w:p w14:paraId="56E9448B" w14:textId="26677837" w:rsidR="00931060" w:rsidRPr="00931060" w:rsidRDefault="00931060" w:rsidP="00931060">
      <w:r w:rsidRPr="00931060">
        <w:t>This work describes a qMT protocol optimization methodology for reduced B</w:t>
      </w:r>
      <w:r w:rsidRPr="00931060">
        <w:rPr>
          <w:vertAlign w:val="subscript"/>
        </w:rPr>
        <w:t>1</w:t>
      </w:r>
      <w:r w:rsidRPr="00931060">
        <w:t>-sensitivity of the pool-size ratio F by regularizing the CRLB with a first-order sensitivity analysis. Using Monte Carlo simulations we found that, for a protocol optimized using regularized CRLB</w:t>
      </w:r>
      <w:r w:rsidRPr="00931060">
        <w:rPr>
          <w:vertAlign w:val="subscript"/>
        </w:rPr>
        <w:t>λ=0.5</w:t>
      </w:r>
      <w:r w:rsidRPr="00931060">
        <w:t>, errors propagated to fitted F were below 1% for B</w:t>
      </w:r>
      <w:r w:rsidRPr="00931060">
        <w:rPr>
          <w:vertAlign w:val="subscript"/>
        </w:rPr>
        <w:t>1</w:t>
      </w:r>
      <w:r w:rsidRPr="00931060">
        <w:t>-errors ranging between -10 and 20%, consistent with the B</w:t>
      </w:r>
      <w:r w:rsidRPr="00931060">
        <w:rPr>
          <w:vertAlign w:val="subscript"/>
        </w:rPr>
        <w:t>1</w:t>
      </w:r>
      <w:r w:rsidRPr="00931060">
        <w:t xml:space="preserve"> values typically observed in the human brain at 3T </w:t>
      </w:r>
      <w:r w:rsidRPr="00931060">
        <w:fldChar w:fldCharType="begin">
          <w:fldData xml:space="preserve">PEVuZE5vdGU+PENpdGU+PEF1dGhvcj5Cb3VkcmVhdTwvQXV0aG9yPjxZZWFyPjIwMTc8L1llYXI+
PFJlY051bT44MjU4PC9SZWNOdW0+PERpc3BsYXlUZXh0Pls3NF0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instrText xml:space="preserve"> ADDIN EN.CITE </w:instrText>
      </w:r>
      <w:r>
        <w:fldChar w:fldCharType="begin">
          <w:fldData xml:space="preserve">PEVuZE5vdGU+PENpdGU+PEF1dGhvcj5Cb3VkcmVhdTwvQXV0aG9yPjxZZWFyPjIwMTc8L1llYXI+
PFJlY051bT44MjU4PC9SZWNOdW0+PERpc3BsYXlUZXh0Pls3NF0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instrText xml:space="preserve"> ADDIN EN.CITE.DATA </w:instrText>
      </w:r>
      <w:r>
        <w:fldChar w:fldCharType="end"/>
      </w:r>
      <w:r w:rsidRPr="00931060">
        <w:fldChar w:fldCharType="separate"/>
      </w:r>
      <w:r>
        <w:rPr>
          <w:noProof/>
        </w:rPr>
        <w:t>[74]</w:t>
      </w:r>
      <w:r w:rsidRPr="00931060">
        <w:fldChar w:fldCharType="end"/>
      </w:r>
      <w:r w:rsidRPr="00931060">
        <w:t>. Both regularized and conventional CRLB optimization resulted in an improvement of pool-size ratio B</w:t>
      </w:r>
      <w:r w:rsidRPr="00931060">
        <w:rPr>
          <w:vertAlign w:val="subscript"/>
        </w:rPr>
        <w:t>1</w:t>
      </w:r>
      <w:r w:rsidRPr="00931060">
        <w:t>-insensitivity relative to a two-FA</w:t>
      </w:r>
      <w:r w:rsidRPr="00931060">
        <w:rPr>
          <w:vertAlign w:val="subscript"/>
        </w:rPr>
        <w:t>MT</w:t>
      </w:r>
      <w:r w:rsidRPr="00931060">
        <w:t xml:space="preserve"> uniform protocol. Sensitivity analyses of uniform protocols suggested that, if using VFA T</w:t>
      </w:r>
      <w:r w:rsidRPr="00931060">
        <w:rPr>
          <w:vertAlign w:val="subscript"/>
        </w:rPr>
        <w:t>1</w:t>
      </w:r>
      <w:r w:rsidRPr="00931060">
        <w:t xml:space="preserve"> mapping, acquiring data at both small and large MT flip angle acquisitions (at mid and high off-resonance frequencies) may be an important contributing factor in designing a B</w:t>
      </w:r>
      <w:r w:rsidRPr="00931060">
        <w:rPr>
          <w:vertAlign w:val="subscript"/>
        </w:rPr>
        <w:t>1</w:t>
      </w:r>
      <w:r w:rsidRPr="00931060">
        <w:t>-insensitive acquisition protocol, where F likely has a higher robustness against B</w:t>
      </w:r>
      <w:r w:rsidRPr="00931060">
        <w:rPr>
          <w:vertAlign w:val="subscript"/>
        </w:rPr>
        <w:t>1</w:t>
      </w:r>
      <w:r w:rsidRPr="00931060">
        <w:t xml:space="preserve"> errors. These simulations demonstrate for a range of SNRs, B</w:t>
      </w:r>
      <w:r w:rsidRPr="00931060">
        <w:rPr>
          <w:vertAlign w:val="subscript"/>
        </w:rPr>
        <w:t>1</w:t>
      </w:r>
      <w:r w:rsidRPr="00931060">
        <w:t>-inaccuracies, and brain tissues, the effectiveness of a regularized approach of designing qMT for B</w:t>
      </w:r>
      <w:r w:rsidRPr="00931060">
        <w:rPr>
          <w:vertAlign w:val="subscript"/>
        </w:rPr>
        <w:t>1</w:t>
      </w:r>
      <w:r w:rsidRPr="00931060">
        <w:t>-insensitivity. This work suggests that if the pool-size ratio is the primary parameter-of-interest, it may be possible to design a qMT protocol robust enough to omit B</w:t>
      </w:r>
      <w:r w:rsidRPr="00931060">
        <w:rPr>
          <w:vertAlign w:val="subscript"/>
        </w:rPr>
        <w:t>1</w:t>
      </w:r>
      <w:r w:rsidRPr="00931060">
        <w:t xml:space="preserve"> map acquisition altogether, without substantially biasing estimates of F.</w:t>
      </w:r>
    </w:p>
    <w:p w14:paraId="4DF75AB1" w14:textId="1E0A8C00" w:rsidR="00931060" w:rsidRPr="00931060" w:rsidRDefault="00931060" w:rsidP="00931060">
      <w:r w:rsidRPr="00931060">
        <w:t>Our study considered a specific qMT fitting model (Sled and Pike</w:t>
      </w:r>
      <w:r w:rsidRPr="00931060">
        <w:fldChar w:fldCharType="begin"/>
      </w:r>
      <w:r>
        <w:instrText xml:space="preserve"> ADDIN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931060">
        <w:fldChar w:fldCharType="separate"/>
      </w:r>
      <w:r>
        <w:rPr>
          <w:noProof/>
        </w:rPr>
        <w:t>[7]</w:t>
      </w:r>
      <w:r w:rsidRPr="00931060">
        <w:fldChar w:fldCharType="end"/>
      </w:r>
      <w:r w:rsidRPr="00931060">
        <w:t>) that fitted quantitative MT data for four parameters of the Bloch-McConnell equations (F, k</w:t>
      </w:r>
      <w:r w:rsidRPr="00931060">
        <w:rPr>
          <w:vertAlign w:val="subscript"/>
        </w:rPr>
        <w:t>f</w:t>
      </w:r>
      <w:r w:rsidRPr="00931060">
        <w:t>, T</w:t>
      </w:r>
      <w:r w:rsidRPr="00931060">
        <w:rPr>
          <w:vertAlign w:val="subscript"/>
        </w:rPr>
        <w:t xml:space="preserve">2,f, </w:t>
      </w:r>
      <w:r w:rsidRPr="00931060">
        <w:t>T</w:t>
      </w:r>
      <w:r w:rsidRPr="00931060">
        <w:rPr>
          <w:vertAlign w:val="subscript"/>
        </w:rPr>
        <w:t>2,r</w:t>
      </w:r>
      <w:r w:rsidRPr="00931060">
        <w:t xml:space="preserve">). Several other qMT fitting models for MT-prepared SPGR data exist, such as Yarnykh’s model </w:t>
      </w:r>
      <w:r w:rsidRPr="00931060">
        <w:fldChar w:fldCharType="begin"/>
      </w:r>
      <w:r>
        <w:instrText xml:space="preserve"> ADDIN EN.CITE &lt;EndNote&gt;&lt;Cite&gt;&lt;Author&gt;Yarnykh&lt;/Author&gt;&lt;Year&gt;2002&lt;/Year&gt;&lt;RecNum&gt;3719&lt;/RecNum&gt;&lt;DisplayText&gt;[51]&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Pr="00931060">
        <w:fldChar w:fldCharType="separate"/>
      </w:r>
      <w:r>
        <w:rPr>
          <w:noProof/>
        </w:rPr>
        <w:t>[51]</w:t>
      </w:r>
      <w:r w:rsidRPr="00931060">
        <w:fldChar w:fldCharType="end"/>
      </w:r>
      <w:r w:rsidRPr="00931060">
        <w:t xml:space="preserve">, which neglects </w:t>
      </w:r>
      <w:r w:rsidRPr="00931060">
        <w:lastRenderedPageBreak/>
        <w:t xml:space="preserve">direct saturation effects, and Ramani’s continuous wave power equivalent model </w:t>
      </w:r>
      <w:r w:rsidRPr="00931060">
        <w:fldChar w:fldCharType="begin"/>
      </w:r>
      <w:r>
        <w:instrText xml:space="preserve"> ADDIN EN.CITE &lt;EndNote&gt;&lt;Cite&gt;&lt;Author&gt;Ramani&lt;/Author&gt;&lt;Year&gt;2002&lt;/Year&gt;&lt;RecNum&gt;3661&lt;/RecNum&gt;&lt;DisplayText&gt;[52]&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Pr="00931060">
        <w:fldChar w:fldCharType="separate"/>
      </w:r>
      <w:r>
        <w:rPr>
          <w:noProof/>
        </w:rPr>
        <w:t>[52]</w:t>
      </w:r>
      <w:r w:rsidRPr="00931060">
        <w:fldChar w:fldCharType="end"/>
      </w:r>
      <w:r w:rsidRPr="00931060">
        <w:t>. Each qMT fitting model makes different approximations or assumptions, and differ in fitting parameters. For example, Yarnykh’s model suggests acquiring data only at off-resonance frequencies greater than 1 kHz, and has a different set of fitting parameters (e.g. T</w:t>
      </w:r>
      <w:r w:rsidRPr="00931060">
        <w:rPr>
          <w:vertAlign w:val="subscript"/>
        </w:rPr>
        <w:t>2,f</w:t>
      </w:r>
      <w:r w:rsidRPr="00931060">
        <w:t xml:space="preserve"> is neglected and their pool-size ratio parameter is defined as </w:t>
      </w:r>
      <w:r w:rsidRPr="00931060">
        <w:rPr>
          <w:i/>
        </w:rPr>
        <w:t>f</w:t>
      </w:r>
      <w:r w:rsidRPr="00931060">
        <w:t xml:space="preserve"> = M</w:t>
      </w:r>
      <w:r w:rsidRPr="00931060">
        <w:rPr>
          <w:vertAlign w:val="subscript"/>
        </w:rPr>
        <w:t>0,r</w:t>
      </w:r>
      <w:r w:rsidRPr="00931060">
        <w:t xml:space="preserve"> / (1+ M</w:t>
      </w:r>
      <w:r w:rsidRPr="00931060">
        <w:rPr>
          <w:vertAlign w:val="subscript"/>
        </w:rPr>
        <w:t>0,r</w:t>
      </w:r>
      <w:r w:rsidRPr="00931060">
        <w:t>), instead of Sled and Pike’s F  = M</w:t>
      </w:r>
      <w:r w:rsidRPr="00931060">
        <w:rPr>
          <w:vertAlign w:val="subscript"/>
        </w:rPr>
        <w:t>0,r</w:t>
      </w:r>
      <w:r w:rsidRPr="00931060">
        <w:t xml:space="preserve"> / M</w:t>
      </w:r>
      <w:r w:rsidRPr="00931060">
        <w:rPr>
          <w:vertAlign w:val="subscript"/>
        </w:rPr>
        <w:t>0,f</w:t>
      </w:r>
      <w:r w:rsidRPr="00931060">
        <w:t xml:space="preserve"> parameter). The different range in off-resonance frequencies will reduce the available Jacobian sensitivity values during optimization, which may impact the optimization against auxiliary measurements (e.g. B</w:t>
      </w:r>
      <w:r w:rsidRPr="00931060">
        <w:rPr>
          <w:vertAlign w:val="subscript"/>
        </w:rPr>
        <w:t>1</w:t>
      </w:r>
      <w:r w:rsidRPr="00931060">
        <w:t>) errors. Different sets of fitting parameters between models could also change the fitting behavior in the presence of B</w:t>
      </w:r>
      <w:r w:rsidRPr="00931060">
        <w:rPr>
          <w:vertAlign w:val="subscript"/>
        </w:rPr>
        <w:t>1</w:t>
      </w:r>
      <w:r w:rsidRPr="00931060">
        <w:t xml:space="preserve">-error propagation, even if the same SPGR qMT acquisition protocols are used. The single-point qMT fitting model </w:t>
      </w:r>
      <w:r w:rsidRPr="00931060">
        <w:fldChar w:fldCharType="begin">
          <w:fldData xml:space="preserve">PEVuZE5vdGU+PENpdGU+PEF1dGhvcj5VbmRlcmhpbGw8L0F1dGhvcj48WWVhcj4yMDExPC9ZZWFy
PjxSZWNOdW0+Mzc3MjwvUmVjTnVtPjxEaXNwbGF5VGV4dD5bNjUsNjZd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instrText xml:space="preserve"> ADDIN EN.CITE </w:instrText>
      </w:r>
      <w:r>
        <w:fldChar w:fldCharType="begin">
          <w:fldData xml:space="preserve">PEVuZE5vdGU+PENpdGU+PEF1dGhvcj5VbmRlcmhpbGw8L0F1dGhvcj48WWVhcj4yMDExPC9ZZWFy
PjxSZWNOdW0+Mzc3MjwvUmVjTnVtPjxEaXNwbGF5VGV4dD5bNjUsNjZd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instrText xml:space="preserve"> ADDIN EN.CITE.DATA </w:instrText>
      </w:r>
      <w:r>
        <w:fldChar w:fldCharType="end"/>
      </w:r>
      <w:r w:rsidRPr="00931060">
        <w:fldChar w:fldCharType="separate"/>
      </w:r>
      <w:r>
        <w:rPr>
          <w:noProof/>
        </w:rPr>
        <w:t>[65,66]</w:t>
      </w:r>
      <w:r w:rsidRPr="00931060">
        <w:fldChar w:fldCharType="end"/>
      </w:r>
      <w:r w:rsidRPr="00931060">
        <w:t xml:space="preserve"> may provide additional challenges for optimizing against auxiliary measurement error-sensitivity. This fitting model imposes several fitting parameter restraints, which would provide additional limitations when solving Eq. </w:t>
      </w:r>
      <w:r w:rsidR="0060713F">
        <w:t>(5-</w:t>
      </w:r>
      <w:r w:rsidRPr="00931060">
        <w:t>2</w:t>
      </w:r>
      <w:r w:rsidR="0060713F">
        <w:t>)</w:t>
      </w:r>
      <w:r w:rsidRPr="00931060">
        <w:t>. The analysis of uniform protocols and Jacobian sensitivity matrices also suggests that B</w:t>
      </w:r>
      <w:r w:rsidRPr="00931060">
        <w:rPr>
          <w:vertAlign w:val="subscript"/>
        </w:rPr>
        <w:t>1</w:t>
      </w:r>
      <w:r w:rsidRPr="00931060">
        <w:t>-insensitivy of F may be a result of including both small and large MT flip angle acquisitions in a protocol at mid and high off-resonance frequencies, a configuration that cannot be done using single-point measurement protocol.</w:t>
      </w:r>
    </w:p>
    <w:p w14:paraId="255F1C1B" w14:textId="13F14D54" w:rsidR="00931060" w:rsidRPr="00931060" w:rsidRDefault="00931060" w:rsidP="00931060">
      <w:r w:rsidRPr="00931060">
        <w:t>We proposed a regularization approach to add an auxiliary measurement (e.g. B</w:t>
      </w:r>
      <w:r w:rsidRPr="00931060">
        <w:rPr>
          <w:vertAlign w:val="subscript"/>
        </w:rPr>
        <w:t>1</w:t>
      </w:r>
      <w:r w:rsidRPr="00931060">
        <w:t xml:space="preserve">) error-sensitivity component to the CRLB in our optimization algorithm. An alternative approach could have been to do a formal statistical analysis of the error propagation using the CRLB instead as the optimization algorithm condition. Lankford and Does </w:t>
      </w:r>
      <w:r w:rsidRPr="00931060">
        <w:fldChar w:fldCharType="begin"/>
      </w:r>
      <w:r>
        <w:instrText xml:space="preserve"> ADDIN EN.CITE &lt;EndNote&gt;&lt;Cite&gt;&lt;Author&gt;Lankford&lt;/Author&gt;&lt;Year&gt;2017&lt;/Year&gt;&lt;RecNum&gt;8256&lt;/RecNum&gt;&lt;DisplayText&gt;[75]&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Pr="00931060">
        <w:fldChar w:fldCharType="separate"/>
      </w:r>
      <w:r>
        <w:rPr>
          <w:noProof/>
        </w:rPr>
        <w:t>[75]</w:t>
      </w:r>
      <w:r w:rsidRPr="00931060">
        <w:fldChar w:fldCharType="end"/>
      </w:r>
      <w:r w:rsidRPr="00931060">
        <w:t xml:space="preserve"> recently presented such a treatment and applied it to study T</w:t>
      </w:r>
      <w:r w:rsidRPr="00931060">
        <w:rPr>
          <w:vertAlign w:val="subscript"/>
        </w:rPr>
        <w:t>2</w:t>
      </w:r>
      <w:r w:rsidRPr="00931060">
        <w:t xml:space="preserve"> mapping. Their statistical analysis of the error propagation from parameter constraints demonstrated that, under certain practical circumstances, it can be beneficial (in terms of variance and full mean-squared error of fitted T</w:t>
      </w:r>
      <w:r w:rsidRPr="00931060">
        <w:rPr>
          <w:vertAlign w:val="subscript"/>
        </w:rPr>
        <w:t>2</w:t>
      </w:r>
      <w:r w:rsidRPr="00931060">
        <w:t>) to include a B</w:t>
      </w:r>
      <w:r w:rsidRPr="00931060">
        <w:rPr>
          <w:vertAlign w:val="subscript"/>
        </w:rPr>
        <w:t>1</w:t>
      </w:r>
      <w:r w:rsidRPr="00931060">
        <w:t xml:space="preserve"> measurement for multi-echo T</w:t>
      </w:r>
      <w:r w:rsidRPr="00931060">
        <w:rPr>
          <w:vertAlign w:val="subscript"/>
        </w:rPr>
        <w:t>2</w:t>
      </w:r>
      <w:r w:rsidRPr="00931060">
        <w:t xml:space="preserve"> mapping. Their framework was presented to be generalizable to other quantitative techniques that require auxiliary measurements such as qMT; however, their analysis was only developed for a single-level of parameter constraints. Although this may be applicable for a B</w:t>
      </w:r>
      <w:r w:rsidRPr="00931060">
        <w:rPr>
          <w:vertAlign w:val="subscript"/>
        </w:rPr>
        <w:t>1</w:t>
      </w:r>
      <w:r w:rsidRPr="00931060">
        <w:t>-error propagation analysis of qMT when using a B</w:t>
      </w:r>
      <w:r w:rsidRPr="00931060">
        <w:rPr>
          <w:vertAlign w:val="subscript"/>
        </w:rPr>
        <w:t>1</w:t>
      </w:r>
      <w:r w:rsidRPr="00931060">
        <w:t>-independent T</w:t>
      </w:r>
      <w:r w:rsidRPr="00931060">
        <w:rPr>
          <w:vertAlign w:val="subscript"/>
        </w:rPr>
        <w:t>1</w:t>
      </w:r>
      <w:r w:rsidRPr="00931060">
        <w:t xml:space="preserve"> mapping method (e.g. IR), a B</w:t>
      </w:r>
      <w:r w:rsidRPr="00931060">
        <w:rPr>
          <w:vertAlign w:val="subscript"/>
        </w:rPr>
        <w:t>1</w:t>
      </w:r>
      <w:r w:rsidRPr="00931060">
        <w:t>-dependent T</w:t>
      </w:r>
      <w:r w:rsidRPr="00931060">
        <w:rPr>
          <w:vertAlign w:val="subscript"/>
        </w:rPr>
        <w:t>1</w:t>
      </w:r>
      <w:r w:rsidRPr="00931060">
        <w:t xml:space="preserve"> mapping method (e.g. VFA) complicates the error propagation analysis beyond what is presented in Lankford and Does, as there are two interacting constraints within the qMT model (e.g. qMT(B</w:t>
      </w:r>
      <w:r w:rsidRPr="00931060">
        <w:rPr>
          <w:vertAlign w:val="subscript"/>
        </w:rPr>
        <w:t>1</w:t>
      </w:r>
      <w:r w:rsidRPr="00931060">
        <w:t>, T</w:t>
      </w:r>
      <w:r w:rsidRPr="00931060">
        <w:rPr>
          <w:vertAlign w:val="subscript"/>
        </w:rPr>
        <w:t>1</w:t>
      </w:r>
      <w:r w:rsidRPr="00931060">
        <w:t>(B</w:t>
      </w:r>
      <w:r w:rsidRPr="00931060">
        <w:rPr>
          <w:vertAlign w:val="subscript"/>
        </w:rPr>
        <w:t>1</w:t>
      </w:r>
      <w:r w:rsidRPr="00931060">
        <w:t xml:space="preserve">)). In contrast, one benefit of the sensitivity-regularization approach we presented here is its conceptual simplicity and ease of implementation for optimization applications, particularly for </w:t>
      </w:r>
      <w:r w:rsidRPr="00931060">
        <w:lastRenderedPageBreak/>
        <w:t>this case. Nonetheless, a formal propagation of error analysis would likely be a good choice moving forward to compare the sensitivity to errors in constraints between different qMT fitting models, as discussed above.</w:t>
      </w:r>
    </w:p>
    <w:p w14:paraId="4CC60F8D" w14:textId="1E1801CE" w:rsidR="00931060" w:rsidRPr="00931060" w:rsidRDefault="00931060" w:rsidP="00931060">
      <w:r w:rsidRPr="00931060">
        <w:t xml:space="preserve">Several limitations should be considered when interpreting this work. An iterative optimization approach was chosen to estimate optimal acquisition protocols from a larger initial search space, however this approach is not guaranteed to result in the global minima of the optimization condition. Global optimization using simulated annealing </w:t>
      </w:r>
      <w:r w:rsidRPr="00931060">
        <w:fldChar w:fldCharType="begin"/>
      </w:r>
      <w:r>
        <w:instrText xml:space="preserve"> ADDIN EN.CITE &lt;EndNote&gt;&lt;Cite&gt;&lt;Author&gt;Cercignani&lt;/Author&gt;&lt;Year&gt;2006&lt;/Year&gt;&lt;RecNum&gt;3570&lt;/RecNum&gt;&lt;DisplayText&gt;[7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Pr>
          <w:noProof/>
        </w:rPr>
        <w:t>[71]</w:t>
      </w:r>
      <w:r w:rsidRPr="00931060">
        <w:fldChar w:fldCharType="end"/>
      </w:r>
      <w:r w:rsidRPr="00931060">
        <w:t xml:space="preserve"> could have been another valid approach to optimize our qMT protocol using Eq. </w:t>
      </w:r>
      <w:r w:rsidR="0060713F">
        <w:t>(5-</w:t>
      </w:r>
      <w:r w:rsidRPr="00931060">
        <w:t>5</w:t>
      </w:r>
      <w:r w:rsidR="0060713F">
        <w:t>)</w:t>
      </w:r>
      <w:r w:rsidRPr="00931060">
        <w:t>. However, iterative optimization approaches benefit from an ease of implementation, rapid computation, and the flexibility to choose the number of measurements in the protocol after the optimization is complete. In contrast, simulated annealing approaches optimize for a fixed pre-determined number of protocol points. We also opted for Monte Carlo simulations instead of an in vivo study to validate the regularized approach to B</w:t>
      </w:r>
      <w:r w:rsidRPr="00931060">
        <w:rPr>
          <w:vertAlign w:val="subscript"/>
        </w:rPr>
        <w:t>1</w:t>
      </w:r>
      <w:r w:rsidRPr="00931060">
        <w:t>-sensitivity protocol optimization. This gave us the flexibility to accurately know and control the system conditions (e.g. tissue values, B</w:t>
      </w:r>
      <w:r w:rsidRPr="00931060">
        <w:rPr>
          <w:vertAlign w:val="subscript"/>
        </w:rPr>
        <w:t>1</w:t>
      </w:r>
      <w:r w:rsidRPr="00931060">
        <w:t xml:space="preserve"> error values, and noise level). In vivo evidence of the benefits of qMT protocol optimization using CRLB has already been reported in several studies </w:t>
      </w:r>
      <w:r w:rsidRPr="00931060">
        <w:fldChar w:fldCharType="begin">
          <w:fldData xml:space="preserve">PEVuZE5vdGU+PENpdGU+PEF1dGhvcj5DZXJjaWduYW5pPC9BdXRob3I+PFllYXI+MjAwNjwvWWVh
cj48UmVjTnVtPjM1NzA8L1JlY051bT48RGlzcGxheVRleHQ+WzU0LDcxLDcyX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instrText xml:space="preserve"> ADDIN EN.CITE </w:instrText>
      </w:r>
      <w:r>
        <w:fldChar w:fldCharType="begin">
          <w:fldData xml:space="preserve">PEVuZE5vdGU+PENpdGU+PEF1dGhvcj5DZXJjaWduYW5pPC9BdXRob3I+PFllYXI+MjAwNjwvWWVh
cj48UmVjTnVtPjM1NzA8L1JlY051bT48RGlzcGxheVRleHQ+WzU0LDcxLDcyX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instrText xml:space="preserve"> ADDIN EN.CITE.DATA </w:instrText>
      </w:r>
      <w:r>
        <w:fldChar w:fldCharType="end"/>
      </w:r>
      <w:r w:rsidRPr="00931060">
        <w:fldChar w:fldCharType="separate"/>
      </w:r>
      <w:r>
        <w:rPr>
          <w:noProof/>
        </w:rPr>
        <w:t>[54,71,72]</w:t>
      </w:r>
      <w:r w:rsidRPr="00931060">
        <w:fldChar w:fldCharType="end"/>
      </w:r>
      <w:r w:rsidRPr="00931060">
        <w:t xml:space="preserve">. In addition, Eqs. </w:t>
      </w:r>
      <w:r w:rsidR="0060713F">
        <w:t>(5-</w:t>
      </w:r>
      <w:r w:rsidRPr="00931060">
        <w:t>1</w:t>
      </w:r>
      <w:r w:rsidR="0060713F">
        <w:t>)</w:t>
      </w:r>
      <w:r w:rsidRPr="00931060">
        <w:t xml:space="preserve"> and </w:t>
      </w:r>
      <w:r w:rsidR="0060713F">
        <w:t>(5-</w:t>
      </w:r>
      <w:r w:rsidRPr="00931060">
        <w:t>2</w:t>
      </w:r>
      <w:r w:rsidR="0060713F">
        <w:t>)</w:t>
      </w:r>
      <w:r w:rsidRPr="00931060">
        <w:t xml:space="preserve"> (used to establish the regularization term) were developed from a recent comprehensive B</w:t>
      </w:r>
      <w:r w:rsidRPr="00931060">
        <w:rPr>
          <w:vertAlign w:val="subscript"/>
        </w:rPr>
        <w:t>1</w:t>
      </w:r>
      <w:r w:rsidRPr="00931060">
        <w:t xml:space="preserve">-sensitivity analysis of qMT study </w:t>
      </w:r>
      <w:r w:rsidRPr="00931060">
        <w:fldChar w:fldCharType="begin"/>
      </w:r>
      <w:r>
        <w:instrText xml:space="preserve"> ADDIN EN.CITE &lt;EndNote&gt;&lt;Cite&gt;&lt;Author&gt;Boudreau&lt;/Author&gt;&lt;Year&gt;2017&lt;/Year&gt;&lt;RecNum&gt;8255&lt;/RecNum&gt;&lt;DisplayText&gt;[7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931060">
        <w:fldChar w:fldCharType="separate"/>
      </w:r>
      <w:r>
        <w:rPr>
          <w:noProof/>
        </w:rPr>
        <w:t>[73]</w:t>
      </w:r>
      <w:r w:rsidRPr="00931060">
        <w:fldChar w:fldCharType="end"/>
      </w:r>
      <w:r w:rsidRPr="00931060">
        <w:t xml:space="preserve"> that compared and validated simulations with in vivo measurements of F in the absence of B</w:t>
      </w:r>
      <w:r w:rsidRPr="00931060">
        <w:rPr>
          <w:vertAlign w:val="subscript"/>
        </w:rPr>
        <w:t>1</w:t>
      </w:r>
      <w:r w:rsidRPr="00931060">
        <w:t xml:space="preserve"> maps (for a uniform protocol). Lastly, the optimization algorithm investigated here only considered a single tissue type (WM) during the protocol optimization procedure. Although the resulting protocol was also evaluated for another tissue type in the Monte Carlo simulations (GM) and both were restricted to errors below 1%, even though the B</w:t>
      </w:r>
      <w:r w:rsidRPr="00931060">
        <w:rPr>
          <w:vertAlign w:val="subscript"/>
        </w:rPr>
        <w:t>1</w:t>
      </w:r>
      <w:r w:rsidRPr="00931060">
        <w:t xml:space="preserve">-sensitivity of F in GM varied more than for WM. If desired, the optimization condition (Eq. </w:t>
      </w:r>
      <w:r w:rsidR="0060713F">
        <w:t>(5-</w:t>
      </w:r>
      <w:r w:rsidRPr="00931060">
        <w:t>5</w:t>
      </w:r>
      <w:r w:rsidR="0060713F">
        <w:t>)</w:t>
      </w:r>
      <w:r w:rsidRPr="00931060">
        <w:t xml:space="preserve">) could be adapted to consider multiple tissue types in a similar manner as proposed by Cercignani et al </w:t>
      </w:r>
      <w:r w:rsidRPr="00931060">
        <w:fldChar w:fldCharType="begin"/>
      </w:r>
      <w:r>
        <w:instrText xml:space="preserve"> ADDIN EN.CITE &lt;EndNote&gt;&lt;Cite&gt;&lt;Author&gt;Cercignani&lt;/Author&gt;&lt;Year&gt;2006&lt;/Year&gt;&lt;RecNum&gt;3570&lt;/RecNum&gt;&lt;DisplayText&gt;[7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Pr>
          <w:noProof/>
        </w:rPr>
        <w:t>[71]</w:t>
      </w:r>
      <w:r w:rsidRPr="00931060">
        <w:fldChar w:fldCharType="end"/>
      </w:r>
      <w:r w:rsidRPr="00931060">
        <w:t xml:space="preserve">, by instead minimizing for the tissue which results in the maximum value of Eq. </w:t>
      </w:r>
      <w:r w:rsidR="0060713F">
        <w:t>(5-</w:t>
      </w:r>
      <w:r w:rsidRPr="00931060">
        <w:t>5</w:t>
      </w:r>
      <w:r w:rsidR="0060713F">
        <w:t>)</w:t>
      </w:r>
      <w:r w:rsidRPr="00931060">
        <w:t xml:space="preserve"> at each iteration.</w:t>
      </w:r>
    </w:p>
    <w:p w14:paraId="35DBCC19" w14:textId="224C53C6" w:rsidR="00931060" w:rsidRPr="00931060" w:rsidRDefault="00931060" w:rsidP="00931060">
      <w:r w:rsidRPr="00931060">
        <w:t>Overall, this work presents a framework for designing qMT acquisition protocols optimized for robustness against inaccuracies of auxiliary measurements (e.g. B</w:t>
      </w:r>
      <w:r w:rsidRPr="00931060">
        <w:rPr>
          <w:vertAlign w:val="subscript"/>
        </w:rPr>
        <w:t>1</w:t>
      </w:r>
      <w:r w:rsidRPr="00931060">
        <w:t>) by regularizing the Cramér-Rao lower bound with fitting parameter-sensitivity information. We demonstrated this methodology by optimizing a qMT protocol for robustness of the pool-size ratio (F) against B</w:t>
      </w:r>
      <w:r w:rsidRPr="00931060">
        <w:rPr>
          <w:vertAlign w:val="subscript"/>
        </w:rPr>
        <w:t>1</w:t>
      </w:r>
      <w:r w:rsidRPr="00931060">
        <w:t xml:space="preserve">-inaccuracies, and studied simulations using this protocol for a wide range of signal-to-noise ratios, </w:t>
      </w:r>
      <w:r w:rsidRPr="00931060">
        <w:lastRenderedPageBreak/>
        <w:t>B</w:t>
      </w:r>
      <w:r w:rsidRPr="00931060">
        <w:rPr>
          <w:vertAlign w:val="subscript"/>
        </w:rPr>
        <w:t>1</w:t>
      </w:r>
      <w:r w:rsidRPr="00931060">
        <w:t>-inaccuracies, and tissue types. These findings imply that B</w:t>
      </w:r>
      <w:r w:rsidRPr="00931060">
        <w:rPr>
          <w:vertAlign w:val="subscript"/>
        </w:rPr>
        <w:t>1</w:t>
      </w:r>
      <w:r w:rsidRPr="00931060">
        <w:t xml:space="preserve"> mapping possibly be omitted from such a qMT optimized acquisition protocol with minimal impact to the fitted pool-size ratio (&lt; 1% error). Potential future work may include optimizing protocols for reduced sensitivity of other or multiple auxiliary measurements, and compare this optimization between other qMT fitting models. Another interesting approach could be to combine Z-spectrum compressed sensing </w:t>
      </w:r>
      <w:r w:rsidRPr="00931060">
        <w:fldChar w:fldCharType="begin"/>
      </w:r>
      <w:r>
        <w:instrText xml:space="preserve"> ADDIN EN.CITE &lt;EndNote&gt;&lt;Cite&gt;&lt;Author&gt;Mclean&lt;/Author&gt;&lt;Year&gt;2017&lt;/Year&gt;&lt;RecNum&gt;8259&lt;/RecNum&gt;&lt;DisplayText&gt;[76]&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Pr="00931060">
        <w:fldChar w:fldCharType="separate"/>
      </w:r>
      <w:r>
        <w:rPr>
          <w:noProof/>
        </w:rPr>
        <w:t>[76]</w:t>
      </w:r>
      <w:r w:rsidRPr="00931060">
        <w:fldChar w:fldCharType="end"/>
      </w:r>
      <w:r w:rsidRPr="00931060">
        <w:t xml:space="preserve"> with this optimization technique, to maximize the auxiliary measurement insensitivity by increasing the number of measurements while reducing the total acquisition time.</w:t>
      </w:r>
    </w:p>
    <w:p w14:paraId="1B04732E" w14:textId="14C37AFD" w:rsidR="00913E2F" w:rsidRDefault="00913E2F">
      <w:pPr>
        <w:spacing w:after="0" w:line="240" w:lineRule="auto"/>
        <w:jc w:val="left"/>
      </w:pPr>
      <w:r>
        <w:br w:type="page"/>
      </w:r>
    </w:p>
    <w:p w14:paraId="255C2F00" w14:textId="5EF54ABB" w:rsidR="00913E2F" w:rsidRPr="00B30120" w:rsidRDefault="00913E2F" w:rsidP="00913E2F">
      <w:pPr>
        <w:pStyle w:val="Titre1"/>
        <w:rPr>
          <w:b w:val="0"/>
          <w:i/>
          <w:sz w:val="40"/>
          <w:szCs w:val="40"/>
        </w:rPr>
      </w:pPr>
      <w:r w:rsidRPr="00C80E78">
        <w:lastRenderedPageBreak/>
        <w:br/>
      </w:r>
      <w:bookmarkStart w:id="122" w:name="_Toc496526549"/>
      <w:r>
        <w:rPr>
          <w:b w:val="0"/>
          <w:i/>
          <w:sz w:val="40"/>
          <w:szCs w:val="40"/>
        </w:rPr>
        <w:t>Conclusion</w:t>
      </w:r>
      <w:bookmarkEnd w:id="122"/>
    </w:p>
    <w:p w14:paraId="5C83D2C3" w14:textId="084A2630" w:rsidR="00913E2F" w:rsidRDefault="00334BE3" w:rsidP="00913E2F">
      <w:pPr>
        <w:pStyle w:val="Titre2"/>
      </w:pPr>
      <w:bookmarkStart w:id="123" w:name="_Toc496526550"/>
      <w:r>
        <w:t>Summary</w:t>
      </w:r>
      <w:bookmarkEnd w:id="123"/>
    </w:p>
    <w:p w14:paraId="2A51F622" w14:textId="77777777" w:rsidR="00913E2F" w:rsidRDefault="00913E2F" w:rsidP="00913E2F"/>
    <w:p w14:paraId="1FA7A594" w14:textId="17A6A5EE" w:rsidR="00334BE3" w:rsidRDefault="00334BE3" w:rsidP="00334BE3">
      <w:pPr>
        <w:pStyle w:val="Titre2"/>
      </w:pPr>
      <w:bookmarkStart w:id="124" w:name="_Toc496526551"/>
      <w:r>
        <w:t>Future Work</w:t>
      </w:r>
      <w:bookmarkEnd w:id="124"/>
    </w:p>
    <w:p w14:paraId="1C08C628" w14:textId="77777777" w:rsidR="00334BE3" w:rsidRPr="00334BE3" w:rsidRDefault="00334BE3" w:rsidP="00334BE3"/>
    <w:p w14:paraId="64B23F6B" w14:textId="280457A3" w:rsidR="000033F2" w:rsidRDefault="000033F2">
      <w:pPr>
        <w:spacing w:line="240" w:lineRule="auto"/>
      </w:pPr>
      <w:r>
        <w:br w:type="page"/>
      </w:r>
    </w:p>
    <w:p w14:paraId="49A2C582" w14:textId="3645368E" w:rsidR="003F2C39" w:rsidRDefault="000033F2" w:rsidP="000033F2">
      <w:pPr>
        <w:pStyle w:val="H1Non-Chapters"/>
      </w:pPr>
      <w:bookmarkStart w:id="125" w:name="_Toc496526552"/>
      <w:r>
        <w:lastRenderedPageBreak/>
        <w:t>Bibliography</w:t>
      </w:r>
      <w:bookmarkEnd w:id="125"/>
    </w:p>
    <w:p w14:paraId="06B397B0" w14:textId="77777777" w:rsidR="00302A88" w:rsidRDefault="00302A88" w:rsidP="000033F2"/>
    <w:p w14:paraId="38FFDD76" w14:textId="77777777" w:rsidR="00931060" w:rsidRPr="00931060" w:rsidRDefault="00302A88" w:rsidP="00931060">
      <w:pPr>
        <w:pStyle w:val="EndNoteBibliography"/>
        <w:ind w:left="720" w:hanging="720"/>
        <w:rPr>
          <w:noProof/>
        </w:rPr>
      </w:pPr>
      <w:r>
        <w:fldChar w:fldCharType="begin"/>
      </w:r>
      <w:r>
        <w:instrText xml:space="preserve"> ADDIN EN.REFLIST </w:instrText>
      </w:r>
      <w:r>
        <w:fldChar w:fldCharType="separate"/>
      </w:r>
      <w:r w:rsidR="00931060" w:rsidRPr="00931060">
        <w:rPr>
          <w:noProof/>
        </w:rPr>
        <w:t>1.</w:t>
      </w:r>
      <w:r w:rsidR="00931060" w:rsidRPr="00931060">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04A59F26" w14:textId="77777777" w:rsidR="00931060" w:rsidRPr="00931060" w:rsidRDefault="00931060" w:rsidP="00931060">
      <w:pPr>
        <w:pStyle w:val="EndNoteBibliography"/>
        <w:ind w:left="720" w:hanging="720"/>
        <w:rPr>
          <w:noProof/>
        </w:rPr>
      </w:pPr>
      <w:r w:rsidRPr="00931060">
        <w:rPr>
          <w:noProof/>
        </w:rPr>
        <w:t>2.</w:t>
      </w:r>
      <w:r w:rsidRPr="00931060">
        <w:rPr>
          <w:noProof/>
        </w:rPr>
        <w:tab/>
        <w:t>Katscher U, Voigt T, Findeklee C, Vernickel P, Nehrke K, Dossel O. Determination of electric conductivity and local SAR via B1 mapping. IEEE Trans Med Imaging 2009;28(9):1365-1374.</w:t>
      </w:r>
    </w:p>
    <w:p w14:paraId="4A997E1C" w14:textId="77777777" w:rsidR="00931060" w:rsidRPr="00931060" w:rsidRDefault="00931060" w:rsidP="00931060">
      <w:pPr>
        <w:pStyle w:val="EndNoteBibliography"/>
        <w:ind w:left="720" w:hanging="720"/>
        <w:rPr>
          <w:noProof/>
        </w:rPr>
      </w:pPr>
      <w:r w:rsidRPr="00931060">
        <w:rPr>
          <w:noProof/>
        </w:rPr>
        <w:t>3.</w:t>
      </w:r>
      <w:r w:rsidRPr="00931060">
        <w:rPr>
          <w:noProof/>
        </w:rPr>
        <w:tab/>
        <w:t>Schmierer K, Tozer DJ, Scaravilli F, Altmann DR, Barker GJ, Tofts PS, Miller DH. Quantitative magnetization transfer imaging in postmortem multiple sclerosis brain. J Magn Reson Imaging 2007;26(1):41-51.</w:t>
      </w:r>
    </w:p>
    <w:p w14:paraId="390556B6" w14:textId="77777777" w:rsidR="00931060" w:rsidRPr="00931060" w:rsidRDefault="00931060" w:rsidP="00931060">
      <w:pPr>
        <w:pStyle w:val="EndNoteBibliography"/>
        <w:ind w:left="720" w:hanging="720"/>
        <w:rPr>
          <w:noProof/>
        </w:rPr>
      </w:pPr>
      <w:r w:rsidRPr="00931060">
        <w:rPr>
          <w:noProof/>
        </w:rPr>
        <w:t>4.</w:t>
      </w:r>
      <w:r w:rsidRPr="00931060">
        <w:rPr>
          <w:noProof/>
        </w:rPr>
        <w:tab/>
        <w:t>Ropele S, Filippi M, Valsasina P, Korteweg T, Barkhof F, Tofts PS, Samson R, Miller DH, Fazekas F. Assessment and correction of B1-induced errors in magnetization transfer ratio measurements. Magn Reson Med 2005;53(1):134-140.</w:t>
      </w:r>
    </w:p>
    <w:p w14:paraId="2F382686" w14:textId="77777777" w:rsidR="00931060" w:rsidRPr="00931060" w:rsidRDefault="00931060" w:rsidP="00931060">
      <w:pPr>
        <w:pStyle w:val="EndNoteBibliography"/>
        <w:ind w:left="720" w:hanging="720"/>
        <w:rPr>
          <w:noProof/>
        </w:rPr>
      </w:pPr>
      <w:r w:rsidRPr="00931060">
        <w:rPr>
          <w:noProof/>
        </w:rPr>
        <w:t>5.</w:t>
      </w:r>
      <w:r w:rsidRPr="00931060">
        <w:rPr>
          <w:noProof/>
        </w:rPr>
        <w:tab/>
        <w:t>Yuan J, Chow SK, Yeung DK, Ahuja AT, King AD. Quantitative evaluation of dual-flip-angle T1 mapping on DCE-MRI kinetic parameter estimation in head and neck. Quant Imaging Med Surg 2012;2(4):245-253.</w:t>
      </w:r>
    </w:p>
    <w:p w14:paraId="36EBB5E4" w14:textId="77777777" w:rsidR="00931060" w:rsidRPr="00931060" w:rsidRDefault="00931060" w:rsidP="00931060">
      <w:pPr>
        <w:pStyle w:val="EndNoteBibliography"/>
        <w:ind w:left="720" w:hanging="720"/>
        <w:rPr>
          <w:noProof/>
        </w:rPr>
      </w:pPr>
      <w:r w:rsidRPr="00931060">
        <w:rPr>
          <w:noProof/>
        </w:rPr>
        <w:t>6.</w:t>
      </w:r>
      <w:r w:rsidRPr="00931060">
        <w:rPr>
          <w:noProof/>
        </w:rPr>
        <w:tab/>
        <w:t>Sung K, Daniel BL, Hargreaves BA. Transmit B1+ field inhomogeneity and T1 estimation errors in breast DCE-MRI at 3 tesla. J Magn Reson Imaging 2013;38(2):454-459.</w:t>
      </w:r>
    </w:p>
    <w:p w14:paraId="74A126B9" w14:textId="77777777" w:rsidR="00931060" w:rsidRPr="00931060" w:rsidRDefault="00931060" w:rsidP="00931060">
      <w:pPr>
        <w:pStyle w:val="EndNoteBibliography"/>
        <w:ind w:left="720" w:hanging="720"/>
        <w:rPr>
          <w:noProof/>
        </w:rPr>
      </w:pPr>
      <w:r w:rsidRPr="00931060">
        <w:rPr>
          <w:noProof/>
        </w:rPr>
        <w:t>7.</w:t>
      </w:r>
      <w:r w:rsidRPr="00931060">
        <w:rPr>
          <w:noProof/>
        </w:rPr>
        <w:tab/>
        <w:t>Sled JG, Pike GB. Quantitative imaging of magnetization transfer exchange and relaxation properties in vivo using MRI. Magn Reson Med 2001;46(5):923-931.</w:t>
      </w:r>
    </w:p>
    <w:p w14:paraId="154D93FA" w14:textId="77777777" w:rsidR="00931060" w:rsidRPr="00931060" w:rsidRDefault="00931060" w:rsidP="00931060">
      <w:pPr>
        <w:pStyle w:val="EndNoteBibliography"/>
        <w:ind w:left="720" w:hanging="720"/>
        <w:rPr>
          <w:noProof/>
        </w:rPr>
      </w:pPr>
      <w:r w:rsidRPr="00931060">
        <w:rPr>
          <w:noProof/>
        </w:rPr>
        <w:t>8.</w:t>
      </w:r>
      <w:r w:rsidRPr="00931060">
        <w:rPr>
          <w:noProof/>
        </w:rPr>
        <w:tab/>
        <w:t>Marques JP, Kober T, Krueger G, van der Zwaag W, Van de Moortele PF, Gruetter R. MP2RAGE, a self bias-field corrected sequence for improved segmentation and T1-mapping at high field. Neuroimage 2010;49(2):1271-1281.</w:t>
      </w:r>
    </w:p>
    <w:p w14:paraId="4959E523" w14:textId="77777777" w:rsidR="00931060" w:rsidRPr="00931060" w:rsidRDefault="00931060" w:rsidP="00931060">
      <w:pPr>
        <w:pStyle w:val="EndNoteBibliography"/>
        <w:ind w:left="720" w:hanging="720"/>
        <w:rPr>
          <w:noProof/>
        </w:rPr>
      </w:pPr>
      <w:r w:rsidRPr="00931060">
        <w:rPr>
          <w:noProof/>
        </w:rPr>
        <w:t>9.</w:t>
      </w:r>
      <w:r w:rsidRPr="00931060">
        <w:rPr>
          <w:noProof/>
        </w:rPr>
        <w:tab/>
        <w:t>Gupta RK. New Look at Method of Variable Nutation Angle for Measurement of Spin-Lattice Relaxation-Times Using Fourier-Transform Nmr. Journal of Magnetic Resonance 1977;25(1):231-235.</w:t>
      </w:r>
    </w:p>
    <w:p w14:paraId="6EF954A1" w14:textId="77777777" w:rsidR="00931060" w:rsidRPr="00931060" w:rsidRDefault="00931060" w:rsidP="00931060">
      <w:pPr>
        <w:pStyle w:val="EndNoteBibliography"/>
        <w:ind w:left="720" w:hanging="720"/>
        <w:rPr>
          <w:noProof/>
        </w:rPr>
      </w:pPr>
      <w:r w:rsidRPr="00931060">
        <w:rPr>
          <w:noProof/>
        </w:rPr>
        <w:t>10.</w:t>
      </w:r>
      <w:r w:rsidRPr="00931060">
        <w:rPr>
          <w:noProof/>
        </w:rPr>
        <w:tab/>
        <w:t>Sled JG, Pike GB. Standing-wave and RF penetration artifacts caused by elliptic geometry: an electrodynamic analysis of MRI. IEEE Trans Med Imaging 1998;17(4):653-662.</w:t>
      </w:r>
    </w:p>
    <w:p w14:paraId="426EF2DE" w14:textId="77777777" w:rsidR="00931060" w:rsidRPr="00931060" w:rsidRDefault="00931060" w:rsidP="00931060">
      <w:pPr>
        <w:pStyle w:val="EndNoteBibliography"/>
        <w:ind w:left="720" w:hanging="720"/>
        <w:rPr>
          <w:noProof/>
        </w:rPr>
      </w:pPr>
      <w:r w:rsidRPr="00931060">
        <w:rPr>
          <w:noProof/>
        </w:rPr>
        <w:t>11.</w:t>
      </w:r>
      <w:r w:rsidRPr="00931060">
        <w:rPr>
          <w:noProof/>
        </w:rPr>
        <w:tab/>
        <w:t>Insko EK, Bolinger L. Mapping of the Radiofrequency Field. Journal of Magnetic Resonance Series A 1993;103(1):82-85.</w:t>
      </w:r>
    </w:p>
    <w:p w14:paraId="0E757C90" w14:textId="77777777" w:rsidR="00931060" w:rsidRPr="00931060" w:rsidRDefault="00931060" w:rsidP="00931060">
      <w:pPr>
        <w:pStyle w:val="EndNoteBibliography"/>
        <w:ind w:left="720" w:hanging="720"/>
        <w:rPr>
          <w:noProof/>
        </w:rPr>
      </w:pPr>
      <w:r w:rsidRPr="00931060">
        <w:rPr>
          <w:noProof/>
        </w:rPr>
        <w:lastRenderedPageBreak/>
        <w:t>12.</w:t>
      </w:r>
      <w:r w:rsidRPr="00931060">
        <w:rPr>
          <w:noProof/>
        </w:rPr>
        <w:tab/>
        <w:t>Yarnykh VL. Actual flip-angle imaging in the pulsed steady state: a method for rapid three-dimensional mapping of the transmitted radiofrequency field. Magn Reson Med 2007;57(1):192-200.</w:t>
      </w:r>
    </w:p>
    <w:p w14:paraId="2A3DA3AD" w14:textId="77777777" w:rsidR="00931060" w:rsidRPr="00931060" w:rsidRDefault="00931060" w:rsidP="00931060">
      <w:pPr>
        <w:pStyle w:val="EndNoteBibliography"/>
        <w:ind w:left="720" w:hanging="720"/>
        <w:rPr>
          <w:noProof/>
        </w:rPr>
      </w:pPr>
      <w:r w:rsidRPr="00931060">
        <w:rPr>
          <w:noProof/>
        </w:rPr>
        <w:t>13.</w:t>
      </w:r>
      <w:r w:rsidRPr="00931060">
        <w:rPr>
          <w:noProof/>
        </w:rPr>
        <w:tab/>
        <w:t>Sacolick LI, Wiesinger F, Hancu I, Vogel MW. B1 mapping by Bloch-Siegert shift. Magn Reson Med 2010;63(5):1315-1322.</w:t>
      </w:r>
    </w:p>
    <w:p w14:paraId="1A729BE4" w14:textId="77777777" w:rsidR="00931060" w:rsidRPr="00931060" w:rsidRDefault="00931060" w:rsidP="00931060">
      <w:pPr>
        <w:pStyle w:val="EndNoteBibliography"/>
        <w:ind w:left="720" w:hanging="720"/>
        <w:rPr>
          <w:noProof/>
        </w:rPr>
      </w:pPr>
      <w:r w:rsidRPr="00931060">
        <w:rPr>
          <w:noProof/>
        </w:rPr>
        <w:t>14.</w:t>
      </w:r>
      <w:r w:rsidRPr="00931060">
        <w:rPr>
          <w:noProof/>
        </w:rPr>
        <w:tab/>
        <w:t>Stikov N, Boudreau M, Levesque IR, Tardif CL, Barral JK, Pike GB. On the accuracy of T1 mapping: searching for common ground. Magn Reson Med 2015;73(2):514-522.</w:t>
      </w:r>
    </w:p>
    <w:p w14:paraId="7A2E992D" w14:textId="77777777" w:rsidR="00931060" w:rsidRPr="00931060" w:rsidRDefault="00931060" w:rsidP="00931060">
      <w:pPr>
        <w:pStyle w:val="EndNoteBibliography"/>
        <w:ind w:left="720" w:hanging="720"/>
        <w:rPr>
          <w:noProof/>
        </w:rPr>
      </w:pPr>
      <w:r w:rsidRPr="00931060">
        <w:rPr>
          <w:noProof/>
        </w:rPr>
        <w:t>15.</w:t>
      </w:r>
      <w:r w:rsidRPr="00931060">
        <w:rPr>
          <w:noProof/>
        </w:rPr>
        <w:tab/>
        <w:t>Leppert IR, Narayanan S, Araujo D, Giacomini PS, Lapierre Y, Arnold DL, Pike GB. Interpreting therapeutic effect in multiple sclerosis via MRI contrast enhancing lesions: now you see them, now you don't. J Neurol 2014;261(4):809-816.</w:t>
      </w:r>
    </w:p>
    <w:p w14:paraId="5C57D69B" w14:textId="77777777" w:rsidR="00931060" w:rsidRPr="00931060" w:rsidRDefault="00931060" w:rsidP="00931060">
      <w:pPr>
        <w:pStyle w:val="EndNoteBibliography"/>
        <w:ind w:left="720" w:hanging="720"/>
        <w:rPr>
          <w:noProof/>
        </w:rPr>
      </w:pPr>
      <w:r w:rsidRPr="00931060">
        <w:rPr>
          <w:noProof/>
        </w:rPr>
        <w:t>16.</w:t>
      </w:r>
      <w:r w:rsidRPr="00931060">
        <w:rPr>
          <w:noProof/>
        </w:rPr>
        <w:tab/>
        <w:t>Di Giovanni P, Azlan CA, Ahearn TS, Semple SI, Gilbert FJ, Redpath TW. The accuracy of pharmacokinetic parameter measurement in DCE-MRI of the breast at 3 T. Physics in Medicine &amp; Biology 2010;55(1):121-132.</w:t>
      </w:r>
    </w:p>
    <w:p w14:paraId="005F6F9D" w14:textId="77777777" w:rsidR="00931060" w:rsidRPr="00931060" w:rsidRDefault="00931060" w:rsidP="00931060">
      <w:pPr>
        <w:pStyle w:val="EndNoteBibliography"/>
        <w:ind w:left="720" w:hanging="720"/>
        <w:rPr>
          <w:noProof/>
        </w:rPr>
      </w:pPr>
      <w:r w:rsidRPr="00931060">
        <w:rPr>
          <w:noProof/>
        </w:rPr>
        <w:t>17.</w:t>
      </w:r>
      <w:r w:rsidRPr="00931060">
        <w:rPr>
          <w:noProof/>
        </w:rPr>
        <w:tab/>
        <w:t>Liberman G, Louzoun Y, Ben Bashat D. T(1) mapping using variable flip angle SPGR data with flip angle correction. J Magn Reson Imaging 2014;40(1):171-180.</w:t>
      </w:r>
    </w:p>
    <w:p w14:paraId="79EEE983" w14:textId="77777777" w:rsidR="00931060" w:rsidRPr="00931060" w:rsidRDefault="00931060" w:rsidP="00931060">
      <w:pPr>
        <w:pStyle w:val="EndNoteBibliography"/>
        <w:ind w:left="720" w:hanging="720"/>
        <w:rPr>
          <w:noProof/>
        </w:rPr>
      </w:pPr>
      <w:r w:rsidRPr="00931060">
        <w:rPr>
          <w:noProof/>
        </w:rPr>
        <w:t>18.</w:t>
      </w:r>
      <w:r w:rsidRPr="00931060">
        <w:rPr>
          <w:noProof/>
        </w:rPr>
        <w:tab/>
        <w:t>Sled JG, Zijdenbos AP, Evans AC. A nonparametric method for automatic correction of intensity nonuniformity in MRI data. IEEE Trans Med Imaging 1998;17(1):87-97.</w:t>
      </w:r>
    </w:p>
    <w:p w14:paraId="408BEDD7" w14:textId="77777777" w:rsidR="00931060" w:rsidRPr="00931060" w:rsidRDefault="00931060" w:rsidP="00931060">
      <w:pPr>
        <w:pStyle w:val="EndNoteBibliography"/>
        <w:ind w:left="720" w:hanging="720"/>
        <w:rPr>
          <w:noProof/>
        </w:rPr>
      </w:pPr>
      <w:r w:rsidRPr="00931060">
        <w:rPr>
          <w:noProof/>
        </w:rPr>
        <w:t>19.</w:t>
      </w:r>
      <w:r w:rsidRPr="00931060">
        <w:rPr>
          <w:noProof/>
        </w:rPr>
        <w:tab/>
        <w:t>Wang J, Qiu M, Constable RT. In vivo method for correcting transmit/receive nonuniformities with phased array coils. Magn Reson Med 2005;53(3):666-674.</w:t>
      </w:r>
    </w:p>
    <w:p w14:paraId="6B54770C" w14:textId="77777777" w:rsidR="00931060" w:rsidRPr="00931060" w:rsidRDefault="00931060" w:rsidP="00931060">
      <w:pPr>
        <w:pStyle w:val="EndNoteBibliography"/>
        <w:ind w:left="720" w:hanging="720"/>
        <w:rPr>
          <w:noProof/>
        </w:rPr>
      </w:pPr>
      <w:r w:rsidRPr="00931060">
        <w:rPr>
          <w:noProof/>
        </w:rPr>
        <w:t>20.</w:t>
      </w:r>
      <w:r w:rsidRPr="00931060">
        <w:rPr>
          <w:noProof/>
        </w:rPr>
        <w:tab/>
        <w:t>Wang J, Qiu M, Kim H, Constable RT. T1 measurements incorporating flip angle calibration and correction in vivo. J Magn Reson 2006;182(2):283-292.</w:t>
      </w:r>
    </w:p>
    <w:p w14:paraId="15D6009E" w14:textId="77777777" w:rsidR="00931060" w:rsidRPr="00931060" w:rsidRDefault="00931060" w:rsidP="00931060">
      <w:pPr>
        <w:pStyle w:val="EndNoteBibliography"/>
        <w:ind w:left="720" w:hanging="720"/>
        <w:rPr>
          <w:noProof/>
        </w:rPr>
      </w:pPr>
      <w:r w:rsidRPr="00931060">
        <w:rPr>
          <w:noProof/>
        </w:rPr>
        <w:t>21.</w:t>
      </w:r>
      <w:r w:rsidRPr="00931060">
        <w:rPr>
          <w:noProof/>
        </w:rPr>
        <w:tab/>
        <w:t>Cheng HL, Wright GA. Rapid high-resolution T(1) mapping by variable flip angles: accurate and precise measurements in the presence of radiofrequency field inhomogeneity. Magn Reson Med 2006;55(3):566-574.</w:t>
      </w:r>
    </w:p>
    <w:p w14:paraId="03BEDF9E" w14:textId="77777777" w:rsidR="00931060" w:rsidRPr="00931060" w:rsidRDefault="00931060" w:rsidP="00931060">
      <w:pPr>
        <w:pStyle w:val="EndNoteBibliography"/>
        <w:ind w:left="720" w:hanging="720"/>
        <w:rPr>
          <w:noProof/>
        </w:rPr>
      </w:pPr>
      <w:r w:rsidRPr="00931060">
        <w:rPr>
          <w:noProof/>
        </w:rPr>
        <w:t>22.</w:t>
      </w:r>
      <w:r w:rsidRPr="00931060">
        <w:rPr>
          <w:noProof/>
        </w:rPr>
        <w:tab/>
        <w:t>Samson RS, Wheeler-Kingshott CA, Symms MR, Tozer DJ, Tofts PS. A simple correction for B1 field errors in magnetization transfer ratio measurements. Magn Reson Imaging 2006;24(3):255-263.</w:t>
      </w:r>
    </w:p>
    <w:p w14:paraId="6CC7C0BE" w14:textId="77777777" w:rsidR="00931060" w:rsidRPr="00931060" w:rsidRDefault="00931060" w:rsidP="00931060">
      <w:pPr>
        <w:pStyle w:val="EndNoteBibliography"/>
        <w:ind w:left="720" w:hanging="720"/>
        <w:rPr>
          <w:noProof/>
        </w:rPr>
      </w:pPr>
      <w:r w:rsidRPr="00931060">
        <w:rPr>
          <w:noProof/>
        </w:rPr>
        <w:t>23.</w:t>
      </w:r>
      <w:r w:rsidRPr="00931060">
        <w:rPr>
          <w:noProof/>
        </w:rPr>
        <w:tab/>
        <w:t>Stikov N, Campbell JS, Stroh T, Lavelee M, Frey S, Novek J, Nuara S, Ho MK, Bedell BJ, Dougherty RF, Leppert IR, Boudreau M, Narayanan S, Duval T, Cohen-Adad J, Picard PA, Gasecka A, Cote D, Pike GB. In vivo histology of the myelin g-ratio with magnetic resonance imaging. Neuroimage 2015;118:397-405.</w:t>
      </w:r>
    </w:p>
    <w:p w14:paraId="4C7785C6" w14:textId="77777777" w:rsidR="00931060" w:rsidRPr="00931060" w:rsidRDefault="00931060" w:rsidP="00931060">
      <w:pPr>
        <w:pStyle w:val="EndNoteBibliography"/>
        <w:ind w:left="720" w:hanging="720"/>
        <w:rPr>
          <w:noProof/>
        </w:rPr>
      </w:pPr>
      <w:r w:rsidRPr="00931060">
        <w:rPr>
          <w:noProof/>
        </w:rPr>
        <w:t>24.</w:t>
      </w:r>
      <w:r w:rsidRPr="00931060">
        <w:rPr>
          <w:noProof/>
        </w:rPr>
        <w:tab/>
        <w:t>Collins DL, Zijdenbos A, Baaré WC, Evans A. ANIMAL+INSECT: Improved Cortical Structure Segmentation. In: Kuba A, Šáamal M, Todd-Pokropek A, editors. Information Processing in Medical Imaging. Volume 1613, Lecture Notes in Computer Science: Springer Berlin Heidelberg; 1999. p 210-223.</w:t>
      </w:r>
    </w:p>
    <w:p w14:paraId="6FDBD406" w14:textId="77777777" w:rsidR="00931060" w:rsidRPr="00931060" w:rsidRDefault="00931060" w:rsidP="00931060">
      <w:pPr>
        <w:pStyle w:val="EndNoteBibliography"/>
        <w:ind w:left="720" w:hanging="720"/>
        <w:rPr>
          <w:noProof/>
        </w:rPr>
      </w:pPr>
      <w:r w:rsidRPr="00931060">
        <w:rPr>
          <w:noProof/>
        </w:rPr>
        <w:lastRenderedPageBreak/>
        <w:t>25.</w:t>
      </w:r>
      <w:r w:rsidRPr="00931060">
        <w:rPr>
          <w:noProof/>
        </w:rPr>
        <w:tab/>
        <w:t>Lutti A, Hutton C, Finsterbusch J, Helms G, Weiskopf N. Optimization and validation of methods for mapping of the radiofrequency transmit field at 3T. Magn Reson Med 2010;64(1):229-238.</w:t>
      </w:r>
    </w:p>
    <w:p w14:paraId="48BD36B1" w14:textId="77777777" w:rsidR="00931060" w:rsidRPr="00931060" w:rsidRDefault="00931060" w:rsidP="00931060">
      <w:pPr>
        <w:pStyle w:val="EndNoteBibliography"/>
        <w:ind w:left="720" w:hanging="720"/>
        <w:rPr>
          <w:noProof/>
        </w:rPr>
      </w:pPr>
      <w:r w:rsidRPr="00931060">
        <w:rPr>
          <w:noProof/>
        </w:rPr>
        <w:t>26.</w:t>
      </w:r>
      <w:r w:rsidRPr="00931060">
        <w:rPr>
          <w:noProof/>
        </w:rPr>
        <w:tab/>
        <w:t>Yarnykh VL. Optimal radiofrequency and gradient spoiling for improved accuracy of T1 and B1 measurements using fast steady-state techniques. Magn Reson Med 2010;63(6):1610-1626.</w:t>
      </w:r>
    </w:p>
    <w:p w14:paraId="3CCD5D22" w14:textId="77777777" w:rsidR="00931060" w:rsidRPr="00931060" w:rsidRDefault="00931060" w:rsidP="00931060">
      <w:pPr>
        <w:pStyle w:val="EndNoteBibliography"/>
        <w:ind w:left="720" w:hanging="720"/>
        <w:rPr>
          <w:noProof/>
        </w:rPr>
      </w:pPr>
      <w:r w:rsidRPr="00931060">
        <w:rPr>
          <w:noProof/>
        </w:rPr>
        <w:t>27.</w:t>
      </w:r>
      <w:r w:rsidRPr="00931060">
        <w:rPr>
          <w:noProof/>
        </w:rPr>
        <w:tab/>
        <w:t>Liu T, Wisnieff C, Lou M, Chen W, Spincemaille P, Wang Y. Nonlinear formulation of the magnetic field to source relationship for robust quantitative susceptibility mapping. Magn Reson Med 2013;69(2):467-476.</w:t>
      </w:r>
    </w:p>
    <w:p w14:paraId="0D568037" w14:textId="77777777" w:rsidR="00931060" w:rsidRPr="00931060" w:rsidRDefault="00931060" w:rsidP="00931060">
      <w:pPr>
        <w:pStyle w:val="EndNoteBibliography"/>
        <w:ind w:left="720" w:hanging="720"/>
        <w:rPr>
          <w:noProof/>
        </w:rPr>
      </w:pPr>
      <w:r w:rsidRPr="00931060">
        <w:rPr>
          <w:noProof/>
        </w:rPr>
        <w:t>28.</w:t>
      </w:r>
      <w:r w:rsidRPr="00931060">
        <w:rPr>
          <w:noProof/>
        </w:rPr>
        <w:tab/>
        <w:t>Morrell GR, Schabel MC. An analysis of the accuracy of magnetic resonance flip angle measurement methods. Physics in Medicine &amp; Biology 2010;55(20):6157-6174.</w:t>
      </w:r>
    </w:p>
    <w:p w14:paraId="6399BF49" w14:textId="77777777" w:rsidR="00931060" w:rsidRPr="00931060" w:rsidRDefault="00931060" w:rsidP="00931060">
      <w:pPr>
        <w:pStyle w:val="EndNoteBibliography"/>
        <w:ind w:left="720" w:hanging="720"/>
        <w:rPr>
          <w:noProof/>
        </w:rPr>
      </w:pPr>
      <w:r w:rsidRPr="00931060">
        <w:rPr>
          <w:noProof/>
        </w:rPr>
        <w:t>29.</w:t>
      </w:r>
      <w:r w:rsidRPr="00931060">
        <w:rPr>
          <w:noProof/>
        </w:rPr>
        <w:tab/>
        <w:t>Park DJ, Bangerter NK, Javed A, Kaggie J, Khalighi MM, Morrell GR. A statistical analysis of the Bloch-Siegert B1 mapping technique. Physics in Medicine &amp; Biology 2013;58(16):5673-5691.</w:t>
      </w:r>
    </w:p>
    <w:p w14:paraId="7E1B53B9" w14:textId="77777777" w:rsidR="00931060" w:rsidRPr="00931060" w:rsidRDefault="00931060" w:rsidP="00931060">
      <w:pPr>
        <w:pStyle w:val="EndNoteBibliography"/>
        <w:ind w:left="720" w:hanging="720"/>
        <w:rPr>
          <w:noProof/>
        </w:rPr>
      </w:pPr>
      <w:r w:rsidRPr="00931060">
        <w:rPr>
          <w:noProof/>
        </w:rPr>
        <w:t>30.</w:t>
      </w:r>
      <w:r w:rsidRPr="00931060">
        <w:rPr>
          <w:noProof/>
        </w:rPr>
        <w:tab/>
        <w:t>Balezeau F, Eliat PA, Cayamo AB, Saint-Jalmes H. Mapping of low flip angles in magnetic resonance. Physics in Medicine &amp; Biology 2011;56(20):6635-6647.</w:t>
      </w:r>
    </w:p>
    <w:p w14:paraId="42D0AB42" w14:textId="77777777" w:rsidR="00931060" w:rsidRPr="00931060" w:rsidRDefault="00931060" w:rsidP="00931060">
      <w:pPr>
        <w:pStyle w:val="EndNoteBibliography"/>
        <w:ind w:left="720" w:hanging="720"/>
        <w:rPr>
          <w:noProof/>
        </w:rPr>
      </w:pPr>
      <w:r w:rsidRPr="00931060">
        <w:rPr>
          <w:noProof/>
        </w:rPr>
        <w:t>31.</w:t>
      </w:r>
      <w:r w:rsidRPr="00931060">
        <w:rPr>
          <w:noProof/>
        </w:rPr>
        <w:tab/>
        <w:t>Lutti A, Weiskopf N. Optimizing the accuracy of T1 mapping accounting for RF non-linearities and spoiling characteristics in FLASH imaging. abstract 2478; 2014; Milan. (abstract 2478).</w:t>
      </w:r>
    </w:p>
    <w:p w14:paraId="6C69A5E5" w14:textId="77777777" w:rsidR="00931060" w:rsidRPr="00931060" w:rsidRDefault="00931060" w:rsidP="00931060">
      <w:pPr>
        <w:pStyle w:val="EndNoteBibliography"/>
        <w:ind w:left="720" w:hanging="720"/>
        <w:rPr>
          <w:noProof/>
        </w:rPr>
      </w:pPr>
      <w:r w:rsidRPr="00931060">
        <w:rPr>
          <w:noProof/>
        </w:rPr>
        <w:t>32.</w:t>
      </w:r>
      <w:r w:rsidRPr="00931060">
        <w:rPr>
          <w:noProof/>
        </w:rPr>
        <w:tab/>
        <w:t>Sled JG, Pike GB. Correction for B1 and B0 variations in quantitative T2 measurements using MRI. Magnetic Resonance in Medicine 2000;43(4):589-593.</w:t>
      </w:r>
    </w:p>
    <w:p w14:paraId="62C5C500" w14:textId="77777777" w:rsidR="00931060" w:rsidRPr="00931060" w:rsidRDefault="00931060" w:rsidP="00931060">
      <w:pPr>
        <w:pStyle w:val="EndNoteBibliography"/>
        <w:ind w:left="720" w:hanging="720"/>
        <w:rPr>
          <w:noProof/>
        </w:rPr>
      </w:pPr>
      <w:r w:rsidRPr="00931060">
        <w:rPr>
          <w:noProof/>
        </w:rPr>
        <w:t>33.</w:t>
      </w:r>
      <w:r w:rsidRPr="00931060">
        <w:rPr>
          <w:noProof/>
        </w:rPr>
        <w:tab/>
        <w:t>Parker GJ, Barker GJ, Tofts PS. Accurate multislice gradient echo T(1) measurement in the presence of non-ideal RF pulse shape and RF field nonuniformity. Magn Reson Med 2001;45(5):838-845.</w:t>
      </w:r>
    </w:p>
    <w:p w14:paraId="7EFC72C8" w14:textId="77777777" w:rsidR="00931060" w:rsidRPr="00931060" w:rsidRDefault="00931060" w:rsidP="00931060">
      <w:pPr>
        <w:pStyle w:val="EndNoteBibliography"/>
        <w:ind w:left="720" w:hanging="720"/>
        <w:rPr>
          <w:noProof/>
        </w:rPr>
      </w:pPr>
      <w:r w:rsidRPr="00931060">
        <w:rPr>
          <w:noProof/>
        </w:rPr>
        <w:t>34.</w:t>
      </w:r>
      <w:r w:rsidRPr="00931060">
        <w:rPr>
          <w:noProof/>
        </w:rPr>
        <w:tab/>
        <w:t>Mitsouras D, Mulkern RV, Rybicki FJ. Strategies for inner volume 3D fast spin echo magnetic resonance imaging using nonselective refocusing radio frequency pulses. Med Phys 2006;33(1):173-186.</w:t>
      </w:r>
    </w:p>
    <w:p w14:paraId="267712C3" w14:textId="77777777" w:rsidR="00931060" w:rsidRPr="00931060" w:rsidRDefault="00931060" w:rsidP="00931060">
      <w:pPr>
        <w:pStyle w:val="EndNoteBibliography"/>
        <w:ind w:left="720" w:hanging="720"/>
        <w:rPr>
          <w:noProof/>
        </w:rPr>
      </w:pPr>
      <w:r w:rsidRPr="00931060">
        <w:rPr>
          <w:noProof/>
        </w:rPr>
        <w:t>35.</w:t>
      </w:r>
      <w:r w:rsidRPr="00931060">
        <w:rPr>
          <w:noProof/>
        </w:rPr>
        <w:tab/>
        <w:t>Helms G, Finsterbusch J, Weiskopf N, Dechent P. Rapid radiofrequency field mapping in vivo using single-shot STEAM MRI. Magn Reson Med 2008;60(3):739-743.</w:t>
      </w:r>
    </w:p>
    <w:p w14:paraId="41139A32" w14:textId="77777777" w:rsidR="00931060" w:rsidRPr="00931060" w:rsidRDefault="00931060" w:rsidP="00931060">
      <w:pPr>
        <w:pStyle w:val="EndNoteBibliography"/>
        <w:ind w:left="720" w:hanging="720"/>
        <w:rPr>
          <w:noProof/>
        </w:rPr>
      </w:pPr>
      <w:r w:rsidRPr="00931060">
        <w:rPr>
          <w:noProof/>
        </w:rPr>
        <w:t>36.</w:t>
      </w:r>
      <w:r w:rsidRPr="00931060">
        <w:rPr>
          <w:noProof/>
        </w:rPr>
        <w:tab/>
        <w:t>Kellner E, Dhital B, Kiselev VG, Reisert M. Gibbs-ringing artifact removal based on local subvoxel-shifts. Magn Reson Med 2016;76(5):1574-1581.</w:t>
      </w:r>
    </w:p>
    <w:p w14:paraId="2428A830" w14:textId="77777777" w:rsidR="00931060" w:rsidRPr="00931060" w:rsidRDefault="00931060" w:rsidP="00931060">
      <w:pPr>
        <w:pStyle w:val="EndNoteBibliography"/>
        <w:ind w:left="720" w:hanging="720"/>
        <w:rPr>
          <w:noProof/>
        </w:rPr>
      </w:pPr>
      <w:r w:rsidRPr="00931060">
        <w:rPr>
          <w:noProof/>
        </w:rPr>
        <w:t>37.</w:t>
      </w:r>
      <w:r w:rsidRPr="00931060">
        <w:rPr>
          <w:noProof/>
        </w:rPr>
        <w:tab/>
        <w:t>Nehrke K, Bornert P. Eigenmode analysis of transmit coil array for tailored B1 mapping. Magn Reson Med 2010;63(3):754-764.</w:t>
      </w:r>
    </w:p>
    <w:p w14:paraId="270189FD" w14:textId="77777777" w:rsidR="00931060" w:rsidRPr="00931060" w:rsidRDefault="00931060" w:rsidP="00931060">
      <w:pPr>
        <w:pStyle w:val="EndNoteBibliography"/>
        <w:ind w:left="720" w:hanging="720"/>
        <w:rPr>
          <w:noProof/>
        </w:rPr>
      </w:pPr>
      <w:r w:rsidRPr="00931060">
        <w:rPr>
          <w:noProof/>
        </w:rPr>
        <w:t>38.</w:t>
      </w:r>
      <w:r w:rsidRPr="00931060">
        <w:rPr>
          <w:noProof/>
        </w:rPr>
        <w:tab/>
        <w:t>Pohmann R, Scheffler K. A theoretical and experimental comparison of different techniques for B(1) mapping at very high fields. NMR Biomed 2013;26(3):265-275.</w:t>
      </w:r>
    </w:p>
    <w:p w14:paraId="68767AC6" w14:textId="77777777" w:rsidR="00931060" w:rsidRPr="00931060" w:rsidRDefault="00931060" w:rsidP="00931060">
      <w:pPr>
        <w:pStyle w:val="EndNoteBibliography"/>
        <w:ind w:left="720" w:hanging="720"/>
        <w:rPr>
          <w:noProof/>
        </w:rPr>
      </w:pPr>
      <w:r w:rsidRPr="00931060">
        <w:rPr>
          <w:noProof/>
        </w:rPr>
        <w:lastRenderedPageBreak/>
        <w:t>39.</w:t>
      </w:r>
      <w:r w:rsidRPr="00931060">
        <w:rPr>
          <w:noProof/>
        </w:rPr>
        <w:tab/>
        <w:t>Saranathan M, Khalighi MM, Glover GH, Pandit P, Rutt BK. Efficient Bloch-Siegert B1 (+) mapping using spiral and echo-planar readouts. Magn Reson Med 2013;70(6):1669-1673.</w:t>
      </w:r>
    </w:p>
    <w:p w14:paraId="46F6035A" w14:textId="77777777" w:rsidR="00931060" w:rsidRPr="00931060" w:rsidRDefault="00931060" w:rsidP="00931060">
      <w:pPr>
        <w:pStyle w:val="EndNoteBibliography"/>
        <w:ind w:left="720" w:hanging="720"/>
        <w:rPr>
          <w:noProof/>
        </w:rPr>
      </w:pPr>
      <w:r w:rsidRPr="00931060">
        <w:rPr>
          <w:noProof/>
        </w:rPr>
        <w:t>40.</w:t>
      </w:r>
      <w:r w:rsidRPr="00931060">
        <w:rPr>
          <w:noProof/>
        </w:rPr>
        <w:tab/>
        <w:t>Lutti A, Stadler J, Josephs O, Windischberger C, Speck O, Bernarding J, Hutton C, Weiskopf N. Robust and fast whole brain mapping of the RF transmit field B1 at 7T. PLoS One 2012;7(3):e32379.</w:t>
      </w:r>
    </w:p>
    <w:p w14:paraId="6F352531" w14:textId="77777777" w:rsidR="00931060" w:rsidRPr="00931060" w:rsidRDefault="00931060" w:rsidP="00931060">
      <w:pPr>
        <w:pStyle w:val="EndNoteBibliography"/>
        <w:ind w:left="720" w:hanging="720"/>
        <w:rPr>
          <w:noProof/>
        </w:rPr>
      </w:pPr>
      <w:r w:rsidRPr="00931060">
        <w:rPr>
          <w:noProof/>
        </w:rPr>
        <w:t>41.</w:t>
      </w:r>
      <w:r w:rsidRPr="00931060">
        <w:rPr>
          <w:noProof/>
        </w:rPr>
        <w:tab/>
        <w:t>Lutti A, Dick F, Sereno MI, Weiskopf N. Using high-resolution quantitative mapping of R1 as an index of cortical myelination. NeuroImage 2014;93, Part 2:176-188.</w:t>
      </w:r>
    </w:p>
    <w:p w14:paraId="6C20DE0A" w14:textId="77777777" w:rsidR="00931060" w:rsidRPr="00931060" w:rsidRDefault="00931060" w:rsidP="00931060">
      <w:pPr>
        <w:pStyle w:val="EndNoteBibliography"/>
        <w:ind w:left="720" w:hanging="720"/>
        <w:rPr>
          <w:noProof/>
        </w:rPr>
      </w:pPr>
      <w:r w:rsidRPr="00931060">
        <w:rPr>
          <w:noProof/>
        </w:rPr>
        <w:t>42.</w:t>
      </w:r>
      <w:r w:rsidRPr="00931060">
        <w:rPr>
          <w:noProof/>
        </w:rPr>
        <w:tab/>
        <w:t>Wolff SD, Balaban RS. Magnetization transfer contrast (MTC) and tissue water proton relaxation in vivo. Magn Reson Med 1989;10(1):135-144.</w:t>
      </w:r>
    </w:p>
    <w:p w14:paraId="23AF5EAB" w14:textId="77777777" w:rsidR="00931060" w:rsidRPr="00931060" w:rsidRDefault="00931060" w:rsidP="00931060">
      <w:pPr>
        <w:pStyle w:val="EndNoteBibliography"/>
        <w:ind w:left="720" w:hanging="720"/>
        <w:rPr>
          <w:noProof/>
        </w:rPr>
      </w:pPr>
      <w:r w:rsidRPr="00931060">
        <w:rPr>
          <w:noProof/>
        </w:rPr>
        <w:t>43.</w:t>
      </w:r>
      <w:r w:rsidRPr="00931060">
        <w:rPr>
          <w:noProof/>
        </w:rPr>
        <w:tab/>
        <w:t>Henkelman RM, Huang X, Xiang QS, Stanisz GJ, Swanson SD, Bronskill MJ. Quantitative interpretation of magnetization transfer. Magn Reson Med 1993;29(6):759-766.</w:t>
      </w:r>
    </w:p>
    <w:p w14:paraId="570FB081" w14:textId="77777777" w:rsidR="00931060" w:rsidRPr="00931060" w:rsidRDefault="00931060" w:rsidP="00931060">
      <w:pPr>
        <w:pStyle w:val="EndNoteBibliography"/>
        <w:ind w:left="720" w:hanging="720"/>
        <w:rPr>
          <w:noProof/>
        </w:rPr>
      </w:pPr>
      <w:r w:rsidRPr="00931060">
        <w:rPr>
          <w:noProof/>
        </w:rPr>
        <w:t>44.</w:t>
      </w:r>
      <w:r w:rsidRPr="00931060">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14:paraId="0093E709" w14:textId="77777777" w:rsidR="00931060" w:rsidRPr="00931060" w:rsidRDefault="00931060" w:rsidP="00931060">
      <w:pPr>
        <w:pStyle w:val="EndNoteBibliography"/>
        <w:ind w:left="720" w:hanging="720"/>
        <w:rPr>
          <w:noProof/>
        </w:rPr>
      </w:pPr>
      <w:r w:rsidRPr="00931060">
        <w:rPr>
          <w:noProof/>
        </w:rPr>
        <w:t>45.</w:t>
      </w:r>
      <w:r w:rsidRPr="00931060">
        <w:rPr>
          <w:noProof/>
        </w:rPr>
        <w:tab/>
        <w:t>Tozer D, Ramani A, Barker GJ, Davies GR, Miller DH, Tofts PS. Quantitative magnetization transfer mapping of bound protons in multiple sclerosis. Magn Reson Med 2003;50(1):83-91.</w:t>
      </w:r>
    </w:p>
    <w:p w14:paraId="71DC4209" w14:textId="77777777" w:rsidR="00931060" w:rsidRPr="00931060" w:rsidRDefault="00931060" w:rsidP="00931060">
      <w:pPr>
        <w:pStyle w:val="EndNoteBibliography"/>
        <w:ind w:left="720" w:hanging="720"/>
        <w:rPr>
          <w:noProof/>
        </w:rPr>
      </w:pPr>
      <w:r w:rsidRPr="00931060">
        <w:rPr>
          <w:noProof/>
        </w:rPr>
        <w:t>46.</w:t>
      </w:r>
      <w:r w:rsidRPr="00931060">
        <w:rPr>
          <w:noProof/>
        </w:rPr>
        <w:tab/>
        <w:t>Davies GR, Tozer DJ, Cercignani M, Ramani A, Dalton CM, Thompson AJ, Barker GJ, Tofts PS, Miller DH. Estimation of the macromolecular proton fraction and bound pool T2 in multiple sclerosis. Mult Scler 2004;10(6):607-613.</w:t>
      </w:r>
    </w:p>
    <w:p w14:paraId="20DDB535" w14:textId="77777777" w:rsidR="00931060" w:rsidRPr="00931060" w:rsidRDefault="00931060" w:rsidP="00931060">
      <w:pPr>
        <w:pStyle w:val="EndNoteBibliography"/>
        <w:ind w:left="720" w:hanging="720"/>
        <w:rPr>
          <w:noProof/>
        </w:rPr>
      </w:pPr>
      <w:r w:rsidRPr="00931060">
        <w:rPr>
          <w:noProof/>
        </w:rPr>
        <w:t>47.</w:t>
      </w:r>
      <w:r w:rsidRPr="00931060">
        <w:rPr>
          <w:noProof/>
        </w:rPr>
        <w:tab/>
        <w:t>Levesque IR, Giacomini PS, Narayanan S, Ribeiro LT, Sled JG, Arnold DL, Pike GB. Quantitative magnetization transfer and myelin water imaging of the evolution of acute multiple sclerosis lesions. Magn Reson Med 2010;63(3):633-640.</w:t>
      </w:r>
    </w:p>
    <w:p w14:paraId="67F6954A" w14:textId="77777777" w:rsidR="00931060" w:rsidRPr="00931060" w:rsidRDefault="00931060" w:rsidP="00931060">
      <w:pPr>
        <w:pStyle w:val="EndNoteBibliography"/>
        <w:ind w:left="720" w:hanging="720"/>
        <w:rPr>
          <w:noProof/>
        </w:rPr>
      </w:pPr>
      <w:r w:rsidRPr="00931060">
        <w:rPr>
          <w:noProof/>
        </w:rPr>
        <w:t>48.</w:t>
      </w:r>
      <w:r w:rsidRPr="00931060">
        <w:rPr>
          <w:noProof/>
        </w:rPr>
        <w:tab/>
        <w:t>Gloor M, Scheffler K, Bieri O. Quantitative magnetization transfer imaging using balanced SSFP. Magn Reson Med 2008;60(3):691-700.</w:t>
      </w:r>
    </w:p>
    <w:p w14:paraId="250C3725" w14:textId="77777777" w:rsidR="00931060" w:rsidRPr="00931060" w:rsidRDefault="00931060" w:rsidP="00931060">
      <w:pPr>
        <w:pStyle w:val="EndNoteBibliography"/>
        <w:ind w:left="720" w:hanging="720"/>
        <w:rPr>
          <w:noProof/>
        </w:rPr>
      </w:pPr>
      <w:r w:rsidRPr="00931060">
        <w:rPr>
          <w:noProof/>
        </w:rPr>
        <w:t>49.</w:t>
      </w:r>
      <w:r w:rsidRPr="00931060">
        <w:rPr>
          <w:noProof/>
        </w:rPr>
        <w:tab/>
        <w:t>Dortch RD, Li K, Gochberg DF, Welch EB, Dula AN, Tamhane AA, Gore JC, Smith SA. Quantitative magnetization transfer imaging in human brain at 3 T via selective inversion recovery. Magn Reson Med 2011;66(5):1346-1352.</w:t>
      </w:r>
    </w:p>
    <w:p w14:paraId="4CBD80F2" w14:textId="77777777" w:rsidR="00931060" w:rsidRPr="00931060" w:rsidRDefault="00931060" w:rsidP="00931060">
      <w:pPr>
        <w:pStyle w:val="EndNoteBibliography"/>
        <w:ind w:left="720" w:hanging="720"/>
        <w:rPr>
          <w:noProof/>
        </w:rPr>
      </w:pPr>
      <w:r w:rsidRPr="00931060">
        <w:rPr>
          <w:noProof/>
        </w:rPr>
        <w:t>50.</w:t>
      </w:r>
      <w:r w:rsidRPr="00931060">
        <w:rPr>
          <w:noProof/>
        </w:rPr>
        <w:tab/>
        <w:t>Sled JG, Pike GB. Quantitative interpretation of magnetization transfer in spoiled gradient echo MRI sequences. Journal of Magnetic Resonance 2000;145(1):24-36.</w:t>
      </w:r>
    </w:p>
    <w:p w14:paraId="667A6E93" w14:textId="77777777" w:rsidR="00931060" w:rsidRPr="00931060" w:rsidRDefault="00931060" w:rsidP="00931060">
      <w:pPr>
        <w:pStyle w:val="EndNoteBibliography"/>
        <w:ind w:left="720" w:hanging="720"/>
        <w:rPr>
          <w:noProof/>
        </w:rPr>
      </w:pPr>
      <w:r w:rsidRPr="00931060">
        <w:rPr>
          <w:noProof/>
        </w:rPr>
        <w:t>51.</w:t>
      </w:r>
      <w:r w:rsidRPr="00931060">
        <w:rPr>
          <w:noProof/>
        </w:rPr>
        <w:tab/>
        <w:t>Yarnykh VL. Pulsed Z-spectroscopic imaging of cross-relaxation parameters in tissues for human MRI: theory and clinical applications. Magn Reson Med 2002;47(5):929-939.</w:t>
      </w:r>
    </w:p>
    <w:p w14:paraId="7F376E61" w14:textId="77777777" w:rsidR="00931060" w:rsidRPr="00931060" w:rsidRDefault="00931060" w:rsidP="00931060">
      <w:pPr>
        <w:pStyle w:val="EndNoteBibliography"/>
        <w:ind w:left="720" w:hanging="720"/>
        <w:rPr>
          <w:noProof/>
        </w:rPr>
      </w:pPr>
      <w:r w:rsidRPr="00931060">
        <w:rPr>
          <w:noProof/>
        </w:rPr>
        <w:lastRenderedPageBreak/>
        <w:t>52.</w:t>
      </w:r>
      <w:r w:rsidRPr="00931060">
        <w:rPr>
          <w:noProof/>
        </w:rPr>
        <w:tab/>
        <w:t>Ramani A, Dalton C, Miller DH, Tofts PS, Barker GJ. Precise estimate of fundamental in-vivo MT parameters in human brain in clinically feasible times. Magn Reson Imaging 2002;20(10):721-731.</w:t>
      </w:r>
    </w:p>
    <w:p w14:paraId="6C9453C2" w14:textId="77777777" w:rsidR="00931060" w:rsidRPr="00931060" w:rsidRDefault="00931060" w:rsidP="00931060">
      <w:pPr>
        <w:pStyle w:val="EndNoteBibliography"/>
        <w:ind w:left="720" w:hanging="720"/>
        <w:rPr>
          <w:noProof/>
        </w:rPr>
      </w:pPr>
      <w:r w:rsidRPr="00931060">
        <w:rPr>
          <w:noProof/>
        </w:rPr>
        <w:t>53.</w:t>
      </w:r>
      <w:r w:rsidRPr="00931060">
        <w:rPr>
          <w:noProof/>
        </w:rPr>
        <w:tab/>
        <w:t>Pike GB. Pulsed magnetization transfer contrast in gradient echo imaging: a two-pool analytic description of signal response. Magn Reson Med 1996;36(1):95-103.</w:t>
      </w:r>
    </w:p>
    <w:p w14:paraId="4D0F32A7" w14:textId="77777777" w:rsidR="00931060" w:rsidRPr="00931060" w:rsidRDefault="00931060" w:rsidP="00931060">
      <w:pPr>
        <w:pStyle w:val="EndNoteBibliography"/>
        <w:ind w:left="720" w:hanging="720"/>
        <w:rPr>
          <w:noProof/>
        </w:rPr>
      </w:pPr>
      <w:r w:rsidRPr="00931060">
        <w:rPr>
          <w:noProof/>
        </w:rPr>
        <w:t>54.</w:t>
      </w:r>
      <w:r w:rsidRPr="00931060">
        <w:rPr>
          <w:noProof/>
        </w:rPr>
        <w:tab/>
        <w:t>Levesque IR, Sled JG, Pike GB. Iterative optimization method for design of quantitative magnetization transfer imaging experiments. Magn Reson Med 2011;66(3):635-643.</w:t>
      </w:r>
    </w:p>
    <w:p w14:paraId="4CB6B208" w14:textId="77777777" w:rsidR="00931060" w:rsidRPr="00931060" w:rsidRDefault="00931060" w:rsidP="00931060">
      <w:pPr>
        <w:pStyle w:val="EndNoteBibliography"/>
        <w:ind w:left="720" w:hanging="720"/>
        <w:rPr>
          <w:noProof/>
        </w:rPr>
      </w:pPr>
      <w:r w:rsidRPr="00931060">
        <w:rPr>
          <w:noProof/>
        </w:rPr>
        <w:t>55.</w:t>
      </w:r>
      <w:r w:rsidRPr="00931060">
        <w:rPr>
          <w:noProof/>
        </w:rPr>
        <w:tab/>
        <w:t>Cercignani M, Symms MR, Schmierer K, Boulby PA, Tozer DJ, Ron M, Tofts PS, Barker GJ. Three-dimensional quantitative magnetisation transfer imaging of the human brain. NeuroImage 2005;27(2):436-441.</w:t>
      </w:r>
    </w:p>
    <w:p w14:paraId="3CA41645" w14:textId="77777777" w:rsidR="00931060" w:rsidRPr="00931060" w:rsidRDefault="00931060" w:rsidP="00931060">
      <w:pPr>
        <w:pStyle w:val="EndNoteBibliography"/>
        <w:ind w:left="720" w:hanging="720"/>
        <w:rPr>
          <w:noProof/>
        </w:rPr>
      </w:pPr>
      <w:r w:rsidRPr="00931060">
        <w:rPr>
          <w:noProof/>
        </w:rPr>
        <w:t>56.</w:t>
      </w:r>
      <w:r w:rsidRPr="00931060">
        <w:rPr>
          <w:noProof/>
        </w:rPr>
        <w:tab/>
        <w:t>Underhil HR, Yuan C, Yarnykh VL. Direct quantitative comparison between cross-relaxation imaging and diffusion tensor imaging of the human brain at 3.0 T. NeuroImage 2009;47(4):1568-1578.</w:t>
      </w:r>
    </w:p>
    <w:p w14:paraId="0B9EF0AF" w14:textId="77777777" w:rsidR="00931060" w:rsidRPr="00931060" w:rsidRDefault="00931060" w:rsidP="00931060">
      <w:pPr>
        <w:pStyle w:val="EndNoteBibliography"/>
        <w:ind w:left="720" w:hanging="720"/>
        <w:rPr>
          <w:noProof/>
        </w:rPr>
      </w:pPr>
      <w:r w:rsidRPr="00931060">
        <w:rPr>
          <w:noProof/>
        </w:rPr>
        <w:t>57.</w:t>
      </w:r>
      <w:r w:rsidRPr="00931060">
        <w:rPr>
          <w:noProof/>
        </w:rPr>
        <w:tab/>
        <w:t>Barral JK, Gudmundson E, Stikov N, Etezadi-Amoli M, Stoica P, Nishimura DG. A robust methodology for in vivo T1 mapping. Magn Reson Med 2010;64(4):1057-1067.</w:t>
      </w:r>
    </w:p>
    <w:p w14:paraId="7E1ED93D" w14:textId="77777777" w:rsidR="00931060" w:rsidRPr="00931060" w:rsidRDefault="00931060" w:rsidP="00931060">
      <w:pPr>
        <w:pStyle w:val="EndNoteBibliography"/>
        <w:ind w:left="720" w:hanging="720"/>
        <w:rPr>
          <w:noProof/>
        </w:rPr>
      </w:pPr>
      <w:r w:rsidRPr="00931060">
        <w:rPr>
          <w:noProof/>
        </w:rPr>
        <w:t>58.</w:t>
      </w:r>
      <w:r w:rsidRPr="00931060">
        <w:rPr>
          <w:noProof/>
        </w:rPr>
        <w:tab/>
        <w:t>Levesque IR, Chia CL, Pike GB. Reproducibility of in vivo magnetic resonance imaging-based measurement of myelin water. J Magn Reson Imaging 2010;32(1):60-68.</w:t>
      </w:r>
    </w:p>
    <w:p w14:paraId="6C6473B4" w14:textId="77777777" w:rsidR="00931060" w:rsidRPr="00931060" w:rsidRDefault="00931060" w:rsidP="00931060">
      <w:pPr>
        <w:pStyle w:val="EndNoteBibliography"/>
        <w:ind w:left="720" w:hanging="720"/>
        <w:rPr>
          <w:noProof/>
        </w:rPr>
      </w:pPr>
      <w:r w:rsidRPr="00931060">
        <w:rPr>
          <w:noProof/>
        </w:rPr>
        <w:t>59.</w:t>
      </w:r>
      <w:r w:rsidRPr="00931060">
        <w:rPr>
          <w:noProof/>
        </w:rPr>
        <w:tab/>
        <w:t>Portnoy S, Stanisz GJ. Modeling pulsed magnetization transfer. Magn Reson Med 2007;58(1):144-155.</w:t>
      </w:r>
    </w:p>
    <w:p w14:paraId="350A5117" w14:textId="77777777" w:rsidR="00931060" w:rsidRPr="00931060" w:rsidRDefault="00931060" w:rsidP="00931060">
      <w:pPr>
        <w:pStyle w:val="EndNoteBibliography"/>
        <w:ind w:left="720" w:hanging="720"/>
        <w:rPr>
          <w:noProof/>
        </w:rPr>
      </w:pPr>
      <w:r w:rsidRPr="00931060">
        <w:rPr>
          <w:noProof/>
        </w:rPr>
        <w:t>60.</w:t>
      </w:r>
      <w:r w:rsidRPr="00931060">
        <w:rPr>
          <w:noProof/>
        </w:rPr>
        <w:tab/>
        <w:t>Fram EK, Herfkens RJ, Johnson GA, Glover GH, Karis JP, Shimakawa A, Perkins TG, Pelc NJ. Rapid Calculation of T1 Using Variable Flip Angle Gradient Refocused Imaging. Magnetic Resonance Imaging 1987;5(3):201-208.</w:t>
      </w:r>
    </w:p>
    <w:p w14:paraId="0BD5945C" w14:textId="77777777" w:rsidR="00931060" w:rsidRPr="00931060" w:rsidRDefault="00931060" w:rsidP="00931060">
      <w:pPr>
        <w:pStyle w:val="EndNoteBibliography"/>
        <w:ind w:left="720" w:hanging="720"/>
        <w:rPr>
          <w:noProof/>
        </w:rPr>
      </w:pPr>
      <w:r w:rsidRPr="00931060">
        <w:rPr>
          <w:noProof/>
        </w:rPr>
        <w:t>61.</w:t>
      </w:r>
      <w:r w:rsidRPr="00931060">
        <w:rPr>
          <w:noProof/>
        </w:rPr>
        <w:tab/>
        <w:t>Cruz JB. System sensitivity analysis: Dowden, Hutchinson &amp; Ross; 1973.</w:t>
      </w:r>
    </w:p>
    <w:p w14:paraId="372EAA3D" w14:textId="77777777" w:rsidR="00931060" w:rsidRPr="00931060" w:rsidRDefault="00931060" w:rsidP="00931060">
      <w:pPr>
        <w:pStyle w:val="EndNoteBibliography"/>
        <w:ind w:left="720" w:hanging="720"/>
        <w:rPr>
          <w:noProof/>
        </w:rPr>
      </w:pPr>
      <w:r w:rsidRPr="00931060">
        <w:rPr>
          <w:noProof/>
        </w:rPr>
        <w:t>62.</w:t>
      </w:r>
      <w:r w:rsidRPr="00931060">
        <w:rPr>
          <w:noProof/>
        </w:rPr>
        <w:tab/>
        <w:t>Grad J, Mendelson D, Hyder F, Bryant RG. Applications of nuclear magnetic cross-relaxation spectroscopy to tissues. Magn Reson Med 1991;17(2):452-459.</w:t>
      </w:r>
    </w:p>
    <w:p w14:paraId="3E45BDBC" w14:textId="77777777" w:rsidR="00931060" w:rsidRPr="00931060" w:rsidRDefault="00931060" w:rsidP="00931060">
      <w:pPr>
        <w:pStyle w:val="EndNoteBibliography"/>
        <w:ind w:left="720" w:hanging="720"/>
        <w:rPr>
          <w:noProof/>
        </w:rPr>
      </w:pPr>
      <w:r w:rsidRPr="00931060">
        <w:rPr>
          <w:noProof/>
        </w:rPr>
        <w:t>63.</w:t>
      </w:r>
      <w:r w:rsidRPr="00931060">
        <w:rPr>
          <w:noProof/>
        </w:rPr>
        <w:tab/>
        <w:t>Skinner TE, Glover GH. An extended two-point Dixon algorithm for calculating separate water, fat, and B0 images. Magn Reson Med 1997;37(4):628-630.</w:t>
      </w:r>
    </w:p>
    <w:p w14:paraId="25B4FD9C" w14:textId="77777777" w:rsidR="00931060" w:rsidRPr="00931060" w:rsidRDefault="00931060" w:rsidP="00931060">
      <w:pPr>
        <w:pStyle w:val="EndNoteBibliography"/>
        <w:ind w:left="720" w:hanging="720"/>
        <w:rPr>
          <w:noProof/>
        </w:rPr>
      </w:pPr>
      <w:r w:rsidRPr="00931060">
        <w:rPr>
          <w:noProof/>
        </w:rPr>
        <w:t>64.</w:t>
      </w:r>
      <w:r w:rsidRPr="00931060">
        <w:rPr>
          <w:noProof/>
        </w:rPr>
        <w:tab/>
        <w:t>Cabana J-F, Gu Y, Boudreau M, Levesque IR, Atchia Y, Sled JG, Narayanan S, Arnold DL, Pike GB, Cohen-Adad J, Duval T, Vuong M-T, Stikov N. Quantitative magnetization transfer imaging made easy with qMTLab: Software for data simulation, analysis, and visualization. Concepts in Magnetic Resonance Part A 2016:n/a-n/a.</w:t>
      </w:r>
    </w:p>
    <w:p w14:paraId="51CC8CA9" w14:textId="77777777" w:rsidR="00931060" w:rsidRPr="00931060" w:rsidRDefault="00931060" w:rsidP="00931060">
      <w:pPr>
        <w:pStyle w:val="EndNoteBibliography"/>
        <w:ind w:left="720" w:hanging="720"/>
        <w:rPr>
          <w:noProof/>
        </w:rPr>
      </w:pPr>
      <w:r w:rsidRPr="00931060">
        <w:rPr>
          <w:noProof/>
        </w:rPr>
        <w:t>65.</w:t>
      </w:r>
      <w:r w:rsidRPr="00931060">
        <w:rPr>
          <w:noProof/>
        </w:rPr>
        <w:tab/>
        <w:t>Yarnykh VL. Fast macromolecular proton fraction mapping from a single off-resonance magnetization transfer measurement. Magn Reson Med 2012;68(1):166-178.</w:t>
      </w:r>
    </w:p>
    <w:p w14:paraId="1B8D397F" w14:textId="77777777" w:rsidR="00931060" w:rsidRPr="00931060" w:rsidRDefault="00931060" w:rsidP="00931060">
      <w:pPr>
        <w:pStyle w:val="EndNoteBibliography"/>
        <w:ind w:left="720" w:hanging="720"/>
        <w:rPr>
          <w:noProof/>
        </w:rPr>
      </w:pPr>
      <w:r w:rsidRPr="00931060">
        <w:rPr>
          <w:noProof/>
        </w:rPr>
        <w:lastRenderedPageBreak/>
        <w:t>66.</w:t>
      </w:r>
      <w:r w:rsidRPr="00931060">
        <w:rPr>
          <w:noProof/>
        </w:rPr>
        <w:tab/>
        <w:t>Underhill HR, Rostomily RC, Mikheev AM, Yuan C, Yarnykh VL. Fast bound pool fraction imaging of the in vivo rat brain: association with myelin content and validation in the C6 glioma model. NeuroImage 2011;54(3):2052-2065.</w:t>
      </w:r>
    </w:p>
    <w:p w14:paraId="73CDDB96" w14:textId="77777777" w:rsidR="00931060" w:rsidRPr="00931060" w:rsidRDefault="00931060" w:rsidP="00931060">
      <w:pPr>
        <w:pStyle w:val="EndNoteBibliography"/>
        <w:ind w:left="720" w:hanging="720"/>
        <w:rPr>
          <w:noProof/>
        </w:rPr>
      </w:pPr>
      <w:r w:rsidRPr="00931060">
        <w:rPr>
          <w:noProof/>
        </w:rPr>
        <w:t>67.</w:t>
      </w:r>
      <w:r w:rsidRPr="00931060">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p>
    <w:p w14:paraId="0596B8F0" w14:textId="77777777" w:rsidR="00931060" w:rsidRPr="00931060" w:rsidRDefault="00931060" w:rsidP="00931060">
      <w:pPr>
        <w:pStyle w:val="EndNoteBibliography"/>
        <w:ind w:left="720" w:hanging="720"/>
        <w:rPr>
          <w:noProof/>
        </w:rPr>
      </w:pPr>
      <w:r w:rsidRPr="00931060">
        <w:rPr>
          <w:noProof/>
        </w:rPr>
        <w:t>68.</w:t>
      </w:r>
      <w:r w:rsidRPr="00931060">
        <w:rPr>
          <w:noProof/>
        </w:rPr>
        <w:tab/>
        <w:t>Jin J, Chen J. On the SAR and field inhomogeneity of birdcage coils loaded with the human head. Magn Reson Med 1997;38(6):953-963.</w:t>
      </w:r>
    </w:p>
    <w:p w14:paraId="57645866" w14:textId="77777777" w:rsidR="00931060" w:rsidRPr="00931060" w:rsidRDefault="00931060" w:rsidP="00931060">
      <w:pPr>
        <w:pStyle w:val="EndNoteBibliography"/>
        <w:ind w:left="720" w:hanging="720"/>
        <w:rPr>
          <w:noProof/>
        </w:rPr>
      </w:pPr>
      <w:r w:rsidRPr="00931060">
        <w:rPr>
          <w:noProof/>
        </w:rPr>
        <w:t>69.</w:t>
      </w:r>
      <w:r w:rsidRPr="00931060">
        <w:rPr>
          <w:noProof/>
        </w:rPr>
        <w:tab/>
        <w:t>Wiggins GC, Triantafyllou C, Potthast A, Reykowski A, Nittka M, Wald LL. 32-channel 3 Tesla receive-only phased-array head coil with soccer-ball element geometry. Magn Reson Med 2006;56(1):216-223.</w:t>
      </w:r>
    </w:p>
    <w:p w14:paraId="512C1548" w14:textId="77777777" w:rsidR="00931060" w:rsidRPr="00931060" w:rsidRDefault="00931060" w:rsidP="00931060">
      <w:pPr>
        <w:pStyle w:val="EndNoteBibliography"/>
        <w:ind w:left="720" w:hanging="720"/>
        <w:rPr>
          <w:noProof/>
        </w:rPr>
      </w:pPr>
      <w:r w:rsidRPr="00931060">
        <w:rPr>
          <w:noProof/>
        </w:rPr>
        <w:t>70.</w:t>
      </w:r>
      <w:r w:rsidRPr="00931060">
        <w:rPr>
          <w:noProof/>
        </w:rPr>
        <w:tab/>
        <w:t>Caines GH, Schleich T, Rydzewski JM. Incorporation of magnetization transfer into the formalism for rotating-frame spin-lattice proton NMR relaxation in the presence of an off-resonance-irradiation field. Journal of Magnetic Resonance (1969) 1991;95(3):558-566.</w:t>
      </w:r>
    </w:p>
    <w:p w14:paraId="6FCC6718" w14:textId="77777777" w:rsidR="00931060" w:rsidRPr="00931060" w:rsidRDefault="00931060" w:rsidP="00931060">
      <w:pPr>
        <w:pStyle w:val="EndNoteBibliography"/>
        <w:ind w:left="720" w:hanging="720"/>
        <w:rPr>
          <w:noProof/>
        </w:rPr>
      </w:pPr>
      <w:r w:rsidRPr="00931060">
        <w:rPr>
          <w:noProof/>
        </w:rPr>
        <w:t>71.</w:t>
      </w:r>
      <w:r w:rsidRPr="00931060">
        <w:rPr>
          <w:noProof/>
        </w:rPr>
        <w:tab/>
        <w:t>Cercignani M, Alexander DC. Optimal acquisition schemes for in vivo quantitative magnetization transfer MRI. Magn Reson Med 2006;56(4):803-810.</w:t>
      </w:r>
    </w:p>
    <w:p w14:paraId="7910471D" w14:textId="77777777" w:rsidR="00931060" w:rsidRPr="00931060" w:rsidRDefault="00931060" w:rsidP="00931060">
      <w:pPr>
        <w:pStyle w:val="EndNoteBibliography"/>
        <w:ind w:left="720" w:hanging="720"/>
        <w:rPr>
          <w:noProof/>
        </w:rPr>
      </w:pPr>
      <w:r w:rsidRPr="00931060">
        <w:rPr>
          <w:noProof/>
        </w:rPr>
        <w:t>72.</w:t>
      </w:r>
      <w:r w:rsidRPr="00931060">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p>
    <w:p w14:paraId="0C34F861" w14:textId="77777777" w:rsidR="00931060" w:rsidRPr="00931060" w:rsidRDefault="00931060" w:rsidP="00931060">
      <w:pPr>
        <w:pStyle w:val="EndNoteBibliography"/>
        <w:ind w:left="720" w:hanging="720"/>
        <w:rPr>
          <w:noProof/>
        </w:rPr>
      </w:pPr>
      <w:r w:rsidRPr="00931060">
        <w:rPr>
          <w:noProof/>
        </w:rPr>
        <w:t>73.</w:t>
      </w:r>
      <w:r w:rsidRPr="00931060">
        <w:rPr>
          <w:noProof/>
        </w:rPr>
        <w:tab/>
        <w:t>Boudreau M, Stikov N, Pike GB. B1 -sensitivity analysis of quantitative magnetization transfer imaging. Magn Reson Med 2017.</w:t>
      </w:r>
    </w:p>
    <w:p w14:paraId="64D0A0BB" w14:textId="77777777" w:rsidR="00931060" w:rsidRPr="00931060" w:rsidRDefault="00931060" w:rsidP="00931060">
      <w:pPr>
        <w:pStyle w:val="EndNoteBibliography"/>
        <w:ind w:left="720" w:hanging="720"/>
        <w:rPr>
          <w:noProof/>
        </w:rPr>
      </w:pPr>
      <w:r w:rsidRPr="00931060">
        <w:rPr>
          <w:noProof/>
        </w:rPr>
        <w:t>74.</w:t>
      </w:r>
      <w:r w:rsidRPr="00931060">
        <w:rPr>
          <w:noProof/>
        </w:rPr>
        <w:tab/>
        <w:t>Boudreau M, Tardif CL, Stikov N, Sled JG, Lee W, Pike GB. B1 mapping for bias-correction in quantitative T1 imaging of the brain at 3T using standard pulse sequences. J Magn Reson Imaging 2017.</w:t>
      </w:r>
    </w:p>
    <w:p w14:paraId="26D82B88" w14:textId="77777777" w:rsidR="00931060" w:rsidRPr="00931060" w:rsidRDefault="00931060" w:rsidP="00931060">
      <w:pPr>
        <w:pStyle w:val="EndNoteBibliography"/>
        <w:ind w:left="720" w:hanging="720"/>
        <w:rPr>
          <w:noProof/>
        </w:rPr>
      </w:pPr>
      <w:r w:rsidRPr="00931060">
        <w:rPr>
          <w:noProof/>
        </w:rPr>
        <w:t>75.</w:t>
      </w:r>
      <w:r w:rsidRPr="00931060">
        <w:rPr>
          <w:noProof/>
        </w:rPr>
        <w:tab/>
        <w:t>Lankford CL, Does MD. Propagation of error from parameter constraints in quantitative MRI: Example application of multiple spin echo T2 mapping. Magn Reson Med 2017.</w:t>
      </w:r>
    </w:p>
    <w:p w14:paraId="1166546F" w14:textId="77777777" w:rsidR="00931060" w:rsidRPr="00931060" w:rsidRDefault="00931060" w:rsidP="00931060">
      <w:pPr>
        <w:pStyle w:val="EndNoteBibliography"/>
        <w:ind w:left="720" w:hanging="720"/>
        <w:rPr>
          <w:noProof/>
        </w:rPr>
      </w:pPr>
      <w:r w:rsidRPr="00931060">
        <w:rPr>
          <w:noProof/>
        </w:rPr>
        <w:t>76.</w:t>
      </w:r>
      <w:r w:rsidRPr="00931060">
        <w:rPr>
          <w:noProof/>
        </w:rPr>
        <w:tab/>
        <w:t>Mclean M, MacDonald ME, Lebel RM, Boudreau M, Pike B. Accelerated z-Spectrum Imaging. In: Proceedings of the 25th Annual Meeting of ISMRM 2017;25.</w:t>
      </w:r>
    </w:p>
    <w:p w14:paraId="184AB0D1" w14:textId="4E0ADA52" w:rsidR="000033F2" w:rsidRPr="000033F2" w:rsidRDefault="00302A88" w:rsidP="000033F2">
      <w:r>
        <w:fldChar w:fldCharType="end"/>
      </w:r>
    </w:p>
    <w:sectPr w:rsidR="000033F2" w:rsidRPr="000033F2" w:rsidSect="0015286B">
      <w:footerReference w:type="even" r:id="rId27"/>
      <w:footerReference w:type="default" r:id="rId28"/>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9BA5771" w14:textId="77777777" w:rsidR="0086754C" w:rsidRDefault="0086754C" w:rsidP="0015286B">
      <w:r>
        <w:separator/>
      </w:r>
    </w:p>
  </w:endnote>
  <w:endnote w:type="continuationSeparator" w:id="0">
    <w:p w14:paraId="6486B675" w14:textId="77777777" w:rsidR="0086754C" w:rsidRDefault="0086754C"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Mincho">
    <w:panose1 w:val="02020609040205080304"/>
    <w:charset w:val="80"/>
    <w:family w:val="roma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3F9D41" w14:textId="77777777" w:rsidR="008B7EBA" w:rsidRDefault="008B7EBA"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2EB9F02C" w14:textId="77777777" w:rsidR="008B7EBA" w:rsidRDefault="008B7EBA"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E92736" w14:textId="450BEA93" w:rsidR="008B7EBA" w:rsidRDefault="008B7EBA"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EA3272">
      <w:rPr>
        <w:rStyle w:val="Numrodepage"/>
        <w:noProof/>
      </w:rPr>
      <w:t>93</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3528C0E" w14:textId="77777777" w:rsidR="0086754C" w:rsidRDefault="0086754C" w:rsidP="0015286B">
      <w:r>
        <w:separator/>
      </w:r>
    </w:p>
  </w:footnote>
  <w:footnote w:type="continuationSeparator" w:id="0">
    <w:p w14:paraId="43E7E31F" w14:textId="77777777" w:rsidR="0086754C" w:rsidRDefault="0086754C"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nsid w:val="7BB80925"/>
    <w:multiLevelType w:val="multilevel"/>
    <w:tmpl w:val="47BA1694"/>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22"/>
  </w:num>
  <w:num w:numId="13">
    <w:abstractNumId w:val="13"/>
  </w:num>
  <w:num w:numId="14">
    <w:abstractNumId w:val="18"/>
  </w:num>
  <w:num w:numId="15">
    <w:abstractNumId w:val="20"/>
  </w:num>
  <w:num w:numId="16">
    <w:abstractNumId w:val="16"/>
  </w:num>
  <w:num w:numId="17">
    <w:abstractNumId w:val="12"/>
  </w:num>
  <w:num w:numId="18">
    <w:abstractNumId w:val="17"/>
  </w:num>
  <w:num w:numId="19">
    <w:abstractNumId w:val="11"/>
  </w:num>
  <w:num w:numId="20">
    <w:abstractNumId w:val="14"/>
  </w:num>
  <w:num w:numId="21">
    <w:abstractNumId w:val="15"/>
  </w:num>
  <w:num w:numId="22">
    <w:abstractNumId w:val="21"/>
  </w:num>
  <w:num w:numId="2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9"/>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5&lt;/item&gt;&lt;item&gt;17&lt;/item&gt;&lt;item&gt;19&lt;/item&gt;&lt;item&gt;70&lt;/item&gt;&lt;item&gt;168&lt;/item&gt;&lt;item&gt;190&lt;/item&gt;&lt;item&gt;195&lt;/item&gt;&lt;item&gt;496&lt;/item&gt;&lt;item&gt;2713&lt;/item&gt;&lt;item&gt;2717&lt;/item&gt;&lt;item&gt;2795&lt;/item&gt;&lt;item&gt;2822&lt;/item&gt;&lt;item&gt;2832&lt;/item&gt;&lt;item&gt;3251&lt;/item&gt;&lt;item&gt;3320&lt;/item&gt;&lt;item&gt;3546&lt;/item&gt;&lt;item&gt;3568&lt;/item&gt;&lt;item&gt;3570&lt;/item&gt;&lt;item&gt;3661&lt;/item&gt;&lt;item&gt;3662&lt;/item&gt;&lt;item&gt;3665&lt;/item&gt;&lt;item&gt;3675&lt;/item&gt;&lt;item&gt;3683&lt;/item&gt;&lt;item&gt;3688&lt;/item&gt;&lt;item&gt;3719&lt;/item&gt;&lt;item&gt;3732&lt;/item&gt;&lt;item&gt;3770&lt;/item&gt;&lt;item&gt;3772&lt;/item&gt;&lt;item&gt;3864&lt;/item&gt;&lt;item&gt;8104&lt;/item&gt;&lt;item&gt;8135&lt;/item&gt;&lt;item&gt;8154&lt;/item&gt;&lt;item&gt;8156&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7&lt;/item&gt;&lt;item&gt;8255&lt;/item&gt;&lt;item&gt;8256&lt;/item&gt;&lt;item&gt;8257&lt;/item&gt;&lt;item&gt;8258&lt;/item&gt;&lt;item&gt;8259&lt;/item&gt;&lt;item&gt;8260&lt;/item&gt;&lt;item&gt;8261&lt;/item&gt;&lt;item&gt;8263&lt;/item&gt;&lt;/record-ids&gt;&lt;/item&gt;&lt;/Libraries&gt;"/>
  </w:docVars>
  <w:rsids>
    <w:rsidRoot w:val="00317D7A"/>
    <w:rsid w:val="000005D7"/>
    <w:rsid w:val="000033F2"/>
    <w:rsid w:val="00004770"/>
    <w:rsid w:val="0000683B"/>
    <w:rsid w:val="00007D11"/>
    <w:rsid w:val="00011B62"/>
    <w:rsid w:val="00033589"/>
    <w:rsid w:val="00072270"/>
    <w:rsid w:val="00073C7E"/>
    <w:rsid w:val="00076304"/>
    <w:rsid w:val="000841CB"/>
    <w:rsid w:val="00091191"/>
    <w:rsid w:val="000B3430"/>
    <w:rsid w:val="000B3934"/>
    <w:rsid w:val="000E4ECB"/>
    <w:rsid w:val="000E6BA4"/>
    <w:rsid w:val="0011208F"/>
    <w:rsid w:val="00123444"/>
    <w:rsid w:val="00125179"/>
    <w:rsid w:val="00125ED4"/>
    <w:rsid w:val="00143C5B"/>
    <w:rsid w:val="0015286B"/>
    <w:rsid w:val="0016138E"/>
    <w:rsid w:val="00194393"/>
    <w:rsid w:val="001A4C4F"/>
    <w:rsid w:val="001C6409"/>
    <w:rsid w:val="001D1E2C"/>
    <w:rsid w:val="001E2CC1"/>
    <w:rsid w:val="001E7165"/>
    <w:rsid w:val="001F2E56"/>
    <w:rsid w:val="00214C33"/>
    <w:rsid w:val="00214C80"/>
    <w:rsid w:val="00233097"/>
    <w:rsid w:val="00244F2E"/>
    <w:rsid w:val="00262632"/>
    <w:rsid w:val="002712AF"/>
    <w:rsid w:val="0027134D"/>
    <w:rsid w:val="00271F1D"/>
    <w:rsid w:val="00281D6B"/>
    <w:rsid w:val="002B19FB"/>
    <w:rsid w:val="002B3136"/>
    <w:rsid w:val="002B3FEB"/>
    <w:rsid w:val="002B6E9E"/>
    <w:rsid w:val="002B7411"/>
    <w:rsid w:val="002B7A8A"/>
    <w:rsid w:val="002C7AAE"/>
    <w:rsid w:val="002D39D9"/>
    <w:rsid w:val="00302A88"/>
    <w:rsid w:val="00317D7A"/>
    <w:rsid w:val="00320CEC"/>
    <w:rsid w:val="00322074"/>
    <w:rsid w:val="0033139F"/>
    <w:rsid w:val="00334BE3"/>
    <w:rsid w:val="003406E8"/>
    <w:rsid w:val="00351B51"/>
    <w:rsid w:val="00365EF0"/>
    <w:rsid w:val="00376699"/>
    <w:rsid w:val="00377731"/>
    <w:rsid w:val="00382D58"/>
    <w:rsid w:val="00384F05"/>
    <w:rsid w:val="003A13C3"/>
    <w:rsid w:val="003A39F9"/>
    <w:rsid w:val="003A3E87"/>
    <w:rsid w:val="003A6952"/>
    <w:rsid w:val="003B4BCE"/>
    <w:rsid w:val="003C31DF"/>
    <w:rsid w:val="003D09DC"/>
    <w:rsid w:val="003F2C39"/>
    <w:rsid w:val="00403A11"/>
    <w:rsid w:val="00405F84"/>
    <w:rsid w:val="0041612B"/>
    <w:rsid w:val="00420D0D"/>
    <w:rsid w:val="004455AB"/>
    <w:rsid w:val="00457F76"/>
    <w:rsid w:val="0046685B"/>
    <w:rsid w:val="0046695E"/>
    <w:rsid w:val="00493B5F"/>
    <w:rsid w:val="004F44FE"/>
    <w:rsid w:val="00510131"/>
    <w:rsid w:val="00511C25"/>
    <w:rsid w:val="00512B0B"/>
    <w:rsid w:val="00513E70"/>
    <w:rsid w:val="00516635"/>
    <w:rsid w:val="00542837"/>
    <w:rsid w:val="00557271"/>
    <w:rsid w:val="00575EB4"/>
    <w:rsid w:val="00576E78"/>
    <w:rsid w:val="00580C11"/>
    <w:rsid w:val="0059048B"/>
    <w:rsid w:val="005B5523"/>
    <w:rsid w:val="005C01C9"/>
    <w:rsid w:val="005D7379"/>
    <w:rsid w:val="005F064A"/>
    <w:rsid w:val="005F222A"/>
    <w:rsid w:val="005F271E"/>
    <w:rsid w:val="0060713F"/>
    <w:rsid w:val="00617323"/>
    <w:rsid w:val="0061791F"/>
    <w:rsid w:val="00621E8B"/>
    <w:rsid w:val="00623FEA"/>
    <w:rsid w:val="00624382"/>
    <w:rsid w:val="00632024"/>
    <w:rsid w:val="00636FAB"/>
    <w:rsid w:val="00647A5E"/>
    <w:rsid w:val="00653915"/>
    <w:rsid w:val="00655273"/>
    <w:rsid w:val="0068156C"/>
    <w:rsid w:val="00684794"/>
    <w:rsid w:val="00685F55"/>
    <w:rsid w:val="006A0184"/>
    <w:rsid w:val="006F61A4"/>
    <w:rsid w:val="00700487"/>
    <w:rsid w:val="007148A8"/>
    <w:rsid w:val="00727BB3"/>
    <w:rsid w:val="00753AA2"/>
    <w:rsid w:val="0075596F"/>
    <w:rsid w:val="00760887"/>
    <w:rsid w:val="0077739F"/>
    <w:rsid w:val="007870F1"/>
    <w:rsid w:val="007B1111"/>
    <w:rsid w:val="007E482C"/>
    <w:rsid w:val="0080110E"/>
    <w:rsid w:val="008014D4"/>
    <w:rsid w:val="00813BAC"/>
    <w:rsid w:val="008224C0"/>
    <w:rsid w:val="00823753"/>
    <w:rsid w:val="00825BAA"/>
    <w:rsid w:val="0086754C"/>
    <w:rsid w:val="0087528D"/>
    <w:rsid w:val="00897BF3"/>
    <w:rsid w:val="008B253B"/>
    <w:rsid w:val="008B50F2"/>
    <w:rsid w:val="008B662F"/>
    <w:rsid w:val="008B7EBA"/>
    <w:rsid w:val="008F3F28"/>
    <w:rsid w:val="008F7C8A"/>
    <w:rsid w:val="00902C35"/>
    <w:rsid w:val="00906546"/>
    <w:rsid w:val="009123FB"/>
    <w:rsid w:val="00913E2F"/>
    <w:rsid w:val="00931060"/>
    <w:rsid w:val="00931240"/>
    <w:rsid w:val="009340CE"/>
    <w:rsid w:val="00940A28"/>
    <w:rsid w:val="00943527"/>
    <w:rsid w:val="00950B06"/>
    <w:rsid w:val="009514EF"/>
    <w:rsid w:val="00962A7C"/>
    <w:rsid w:val="00975F77"/>
    <w:rsid w:val="00981D74"/>
    <w:rsid w:val="00984090"/>
    <w:rsid w:val="009A3638"/>
    <w:rsid w:val="009B6468"/>
    <w:rsid w:val="009C7BCB"/>
    <w:rsid w:val="009E0351"/>
    <w:rsid w:val="009E54F7"/>
    <w:rsid w:val="009F1235"/>
    <w:rsid w:val="009F3987"/>
    <w:rsid w:val="00A00E8C"/>
    <w:rsid w:val="00A01278"/>
    <w:rsid w:val="00A0670F"/>
    <w:rsid w:val="00A07DDC"/>
    <w:rsid w:val="00A135DA"/>
    <w:rsid w:val="00A14990"/>
    <w:rsid w:val="00A41A9C"/>
    <w:rsid w:val="00A57981"/>
    <w:rsid w:val="00A80DD8"/>
    <w:rsid w:val="00A85439"/>
    <w:rsid w:val="00A926E2"/>
    <w:rsid w:val="00AA4B6C"/>
    <w:rsid w:val="00AB6662"/>
    <w:rsid w:val="00AB7574"/>
    <w:rsid w:val="00AD3328"/>
    <w:rsid w:val="00AF5433"/>
    <w:rsid w:val="00B05699"/>
    <w:rsid w:val="00B061B8"/>
    <w:rsid w:val="00B30120"/>
    <w:rsid w:val="00B345CE"/>
    <w:rsid w:val="00B70F0B"/>
    <w:rsid w:val="00B80301"/>
    <w:rsid w:val="00B85662"/>
    <w:rsid w:val="00BB7B40"/>
    <w:rsid w:val="00BC1F0E"/>
    <w:rsid w:val="00BD3A76"/>
    <w:rsid w:val="00BD64B0"/>
    <w:rsid w:val="00BE1982"/>
    <w:rsid w:val="00BF6D32"/>
    <w:rsid w:val="00C234E2"/>
    <w:rsid w:val="00C273C0"/>
    <w:rsid w:val="00C345EB"/>
    <w:rsid w:val="00C511E0"/>
    <w:rsid w:val="00C57AC3"/>
    <w:rsid w:val="00C64937"/>
    <w:rsid w:val="00C80E78"/>
    <w:rsid w:val="00C85269"/>
    <w:rsid w:val="00C86085"/>
    <w:rsid w:val="00C92E6C"/>
    <w:rsid w:val="00CA049B"/>
    <w:rsid w:val="00CA7535"/>
    <w:rsid w:val="00CB0F33"/>
    <w:rsid w:val="00CC2CCB"/>
    <w:rsid w:val="00CD418F"/>
    <w:rsid w:val="00CE1DC0"/>
    <w:rsid w:val="00CE2673"/>
    <w:rsid w:val="00D0779F"/>
    <w:rsid w:val="00D1763A"/>
    <w:rsid w:val="00D17837"/>
    <w:rsid w:val="00D36B49"/>
    <w:rsid w:val="00D502E1"/>
    <w:rsid w:val="00D61488"/>
    <w:rsid w:val="00D737BC"/>
    <w:rsid w:val="00D75539"/>
    <w:rsid w:val="00DB1E46"/>
    <w:rsid w:val="00DB3341"/>
    <w:rsid w:val="00DC00CE"/>
    <w:rsid w:val="00DD0B26"/>
    <w:rsid w:val="00DE31C7"/>
    <w:rsid w:val="00DE55EF"/>
    <w:rsid w:val="00E000A6"/>
    <w:rsid w:val="00E003B8"/>
    <w:rsid w:val="00E133D6"/>
    <w:rsid w:val="00E445AF"/>
    <w:rsid w:val="00E54004"/>
    <w:rsid w:val="00E5456F"/>
    <w:rsid w:val="00E65CE7"/>
    <w:rsid w:val="00E95430"/>
    <w:rsid w:val="00EA3272"/>
    <w:rsid w:val="00EA4F02"/>
    <w:rsid w:val="00EC124F"/>
    <w:rsid w:val="00EC7972"/>
    <w:rsid w:val="00ED673A"/>
    <w:rsid w:val="00EE0F10"/>
    <w:rsid w:val="00EF10A2"/>
    <w:rsid w:val="00F116DD"/>
    <w:rsid w:val="00F333F2"/>
    <w:rsid w:val="00F56981"/>
    <w:rsid w:val="00F60776"/>
    <w:rsid w:val="00F84AB4"/>
    <w:rsid w:val="00F93D09"/>
    <w:rsid w:val="00FA1A3C"/>
    <w:rsid w:val="00FB0763"/>
    <w:rsid w:val="00FD211D"/>
    <w:rsid w:val="00FE1303"/>
    <w:rsid w:val="00FE48B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B472CC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75F77"/>
    <w:pPr>
      <w:spacing w:after="240" w:line="36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CA7535"/>
    <w:pPr>
      <w:keepNext/>
      <w:keepLines/>
      <w:numPr>
        <w:ilvl w:val="1"/>
        <w:numId w:val="12"/>
      </w:numPr>
      <w:spacing w:before="240"/>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BC1F0E"/>
    <w:pPr>
      <w:numPr>
        <w:ilvl w:val="2"/>
      </w:numPr>
      <w:spacing w:before="4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15286B"/>
    <w:pPr>
      <w:tabs>
        <w:tab w:val="right" w:leader="dot" w:pos="9350"/>
      </w:tabs>
      <w:spacing w:before="120"/>
    </w:pPr>
    <w:rPr>
      <w:b/>
      <w:bCs/>
      <w:caps/>
      <w:noProof/>
      <w:sz w:val="22"/>
      <w:szCs w:val="22"/>
    </w:rPr>
  </w:style>
  <w:style w:type="paragraph" w:styleId="TM2">
    <w:name w:val="toc 2"/>
    <w:aliases w:val="TOC 2: Thesis"/>
    <w:basedOn w:val="Normal"/>
    <w:next w:val="Normal"/>
    <w:autoRedefine/>
    <w:uiPriority w:val="39"/>
    <w:unhideWhenUsed/>
    <w:rsid w:val="000E4ECB"/>
    <w:pPr>
      <w:ind w:left="240"/>
    </w:pPr>
    <w:rPr>
      <w:smallCaps/>
      <w:sz w:val="22"/>
      <w:szCs w:val="22"/>
    </w:rPr>
  </w:style>
  <w:style w:type="paragraph" w:styleId="TM3">
    <w:name w:val="toc 3"/>
    <w:aliases w:val="TOC 3: Thesis"/>
    <w:basedOn w:val="Normal"/>
    <w:next w:val="Normal"/>
    <w:autoRedefine/>
    <w:uiPriority w:val="39"/>
    <w:unhideWhenUsed/>
    <w:rsid w:val="000E4ECB"/>
    <w:pPr>
      <w:ind w:left="480"/>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D737BC"/>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BC1F0E"/>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004770"/>
    <w:pPr>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CA049B"/>
    <w:pPr>
      <w:ind w:left="480" w:hanging="480"/>
    </w:pPr>
  </w:style>
  <w:style w:type="character" w:styleId="Textedelespacerserv">
    <w:name w:val="Placeholder Text"/>
    <w:basedOn w:val="Policepardfaut"/>
    <w:uiPriority w:val="99"/>
    <w:semiHidden/>
    <w:rsid w:val="00F56981"/>
    <w:rPr>
      <w:color w:val="808080"/>
    </w:rPr>
  </w:style>
  <w:style w:type="character" w:styleId="Lienhypertexte">
    <w:name w:val="Hyperlink"/>
    <w:basedOn w:val="Policepardfaut"/>
    <w:uiPriority w:val="99"/>
    <w:unhideWhenUsed/>
    <w:rsid w:val="00F60776"/>
    <w:rPr>
      <w:color w:val="0563C1" w:themeColor="hyperlink"/>
      <w:u w:val="single"/>
    </w:rPr>
  </w:style>
  <w:style w:type="character" w:styleId="Lienhypertextevisit">
    <w:name w:val="FollowedHyperlink"/>
    <w:basedOn w:val="Policepardfaut"/>
    <w:uiPriority w:val="99"/>
    <w:semiHidden/>
    <w:unhideWhenUsed/>
    <w:rsid w:val="00F60776"/>
    <w:rPr>
      <w:color w:val="954F72" w:themeColor="followedHyperlink"/>
      <w:u w:val="single"/>
    </w:rPr>
  </w:style>
  <w:style w:type="table" w:styleId="Grilledutableau">
    <w:name w:val="Table Grid"/>
    <w:basedOn w:val="TableauNormal"/>
    <w:uiPriority w:val="59"/>
    <w:rsid w:val="001D1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671955543">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image" Target="media/image3.png"/><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image" Target="media/image20.png"/><Relationship Id="rId27" Type="http://schemas.openxmlformats.org/officeDocument/2006/relationships/footer" Target="footer1.xml"/><Relationship Id="rId28" Type="http://schemas.openxmlformats.org/officeDocument/2006/relationships/footer" Target="footer2.xml"/><Relationship Id="rId29" Type="http://schemas.openxmlformats.org/officeDocument/2006/relationships/fontTable" Target="fontTable.xml"/><Relationship Id="rId30" Type="http://schemas.openxmlformats.org/officeDocument/2006/relationships/theme" Target="theme/theme1.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png"/><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95</Pages>
  <Words>46627</Words>
  <Characters>256451</Characters>
  <Application>Microsoft Macintosh Word</Application>
  <DocSecurity>0</DocSecurity>
  <Lines>2137</Lines>
  <Paragraphs>604</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3024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25</cp:revision>
  <dcterms:created xsi:type="dcterms:W3CDTF">2017-10-23T14:09:00Z</dcterms:created>
  <dcterms:modified xsi:type="dcterms:W3CDTF">2017-10-23T15:23:00Z</dcterms:modified>
</cp:coreProperties>
</file>